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A78A1A" w14:textId="565B529D" w:rsidR="009D7422" w:rsidRPr="005B4A5F" w:rsidRDefault="009D7422" w:rsidP="00F93715">
      <w:pPr>
        <w:spacing w:line="360" w:lineRule="auto"/>
        <w:jc w:val="center"/>
        <w:rPr>
          <w:b/>
          <w:sz w:val="24"/>
          <w:szCs w:val="24"/>
        </w:rPr>
      </w:pPr>
      <w:r w:rsidRPr="005B4A5F">
        <w:rPr>
          <w:b/>
          <w:sz w:val="24"/>
          <w:szCs w:val="24"/>
        </w:rPr>
        <w:t xml:space="preserve">Quantitative and qualitative iNKT repertoire </w:t>
      </w:r>
      <w:r w:rsidRPr="00331915">
        <w:rPr>
          <w:b/>
          <w:sz w:val="24"/>
          <w:szCs w:val="24"/>
          <w:highlight w:val="yellow"/>
        </w:rPr>
        <w:t>associat</w:t>
      </w:r>
      <w:r w:rsidR="00331915" w:rsidRPr="00331915">
        <w:rPr>
          <w:b/>
          <w:sz w:val="24"/>
          <w:szCs w:val="24"/>
          <w:highlight w:val="yellow"/>
        </w:rPr>
        <w:t>ions</w:t>
      </w:r>
      <w:r w:rsidRPr="00A06985">
        <w:rPr>
          <w:b/>
          <w:sz w:val="24"/>
          <w:szCs w:val="24"/>
        </w:rPr>
        <w:t xml:space="preserve"> with</w:t>
      </w:r>
      <w:r w:rsidRPr="005B4A5F">
        <w:rPr>
          <w:b/>
          <w:sz w:val="24"/>
          <w:szCs w:val="24"/>
        </w:rPr>
        <w:t xml:space="preserve"> disease </w:t>
      </w:r>
      <w:r w:rsidR="00B45DCF" w:rsidRPr="005B4A5F">
        <w:rPr>
          <w:b/>
          <w:sz w:val="24"/>
          <w:szCs w:val="24"/>
        </w:rPr>
        <w:t xml:space="preserve">susceptibility and </w:t>
      </w:r>
      <w:r w:rsidRPr="005B4A5F">
        <w:rPr>
          <w:b/>
          <w:sz w:val="24"/>
          <w:szCs w:val="24"/>
        </w:rPr>
        <w:t xml:space="preserve">outcome in macaque </w:t>
      </w:r>
      <w:r w:rsidR="005D1273" w:rsidRPr="005B4A5F">
        <w:rPr>
          <w:b/>
          <w:sz w:val="24"/>
          <w:szCs w:val="24"/>
        </w:rPr>
        <w:t xml:space="preserve">tuberculosis </w:t>
      </w:r>
      <w:r w:rsidRPr="005B4A5F">
        <w:rPr>
          <w:b/>
          <w:sz w:val="24"/>
          <w:szCs w:val="24"/>
        </w:rPr>
        <w:t>infection</w:t>
      </w:r>
    </w:p>
    <w:p w14:paraId="510F0A3D" w14:textId="77777777" w:rsidR="006C62AE" w:rsidRPr="005B4A5F" w:rsidRDefault="006C62AE" w:rsidP="00F93715">
      <w:pPr>
        <w:spacing w:line="360" w:lineRule="auto"/>
        <w:jc w:val="center"/>
        <w:rPr>
          <w:b/>
          <w:sz w:val="24"/>
          <w:szCs w:val="24"/>
        </w:rPr>
      </w:pPr>
    </w:p>
    <w:p w14:paraId="5F4BF454" w14:textId="1B9823CD" w:rsidR="001A2A9B" w:rsidRPr="005B4A5F" w:rsidRDefault="001A2A9B" w:rsidP="00F93715">
      <w:pPr>
        <w:spacing w:line="360" w:lineRule="auto"/>
      </w:pPr>
      <w:r w:rsidRPr="005B4A5F">
        <w:t>Authors:</w:t>
      </w:r>
      <w:r w:rsidR="003A6EA3" w:rsidRPr="005B4A5F">
        <w:t xml:space="preserve"> Andrew </w:t>
      </w:r>
      <w:proofErr w:type="spellStart"/>
      <w:r w:rsidR="003A6EA3" w:rsidRPr="005B4A5F">
        <w:t>Chancellor</w:t>
      </w:r>
      <w:r w:rsidR="004142D4" w:rsidRPr="005B4A5F">
        <w:rPr>
          <w:vertAlign w:val="superscript"/>
        </w:rPr>
        <w:t>a</w:t>
      </w:r>
      <w:proofErr w:type="spellEnd"/>
      <w:r w:rsidR="003A6EA3" w:rsidRPr="005B4A5F">
        <w:t xml:space="preserve">, </w:t>
      </w:r>
      <w:r w:rsidR="006F7B82" w:rsidRPr="005B4A5F">
        <w:t xml:space="preserve">Andrew </w:t>
      </w:r>
      <w:proofErr w:type="spellStart"/>
      <w:r w:rsidR="006F7B82" w:rsidRPr="005B4A5F">
        <w:t>White</w:t>
      </w:r>
      <w:r w:rsidR="004142D4" w:rsidRPr="005B4A5F">
        <w:rPr>
          <w:vertAlign w:val="superscript"/>
        </w:rPr>
        <w:t>b</w:t>
      </w:r>
      <w:proofErr w:type="spellEnd"/>
      <w:r w:rsidR="006F7B82" w:rsidRPr="005B4A5F">
        <w:t>, Anna</w:t>
      </w:r>
      <w:r w:rsidR="003A6EA3" w:rsidRPr="005B4A5F">
        <w:t xml:space="preserve"> </w:t>
      </w:r>
      <w:r w:rsidR="007E54BD" w:rsidRPr="005B4A5F">
        <w:t xml:space="preserve">S. </w:t>
      </w:r>
      <w:proofErr w:type="spellStart"/>
      <w:r w:rsidR="003A6EA3" w:rsidRPr="005B4A5F">
        <w:t>Tocheva</w:t>
      </w:r>
      <w:r w:rsidR="004142D4" w:rsidRPr="005B4A5F">
        <w:rPr>
          <w:vertAlign w:val="superscript"/>
        </w:rPr>
        <w:t>a</w:t>
      </w:r>
      <w:proofErr w:type="spellEnd"/>
      <w:r w:rsidR="003A6EA3" w:rsidRPr="005B4A5F">
        <w:t xml:space="preserve">, </w:t>
      </w:r>
      <w:r w:rsidR="009D6374" w:rsidRPr="005B4A5F">
        <w:t>Jo</w:t>
      </w:r>
      <w:r w:rsidR="003058B6" w:rsidRPr="005B4A5F">
        <w:t>e R.</w:t>
      </w:r>
      <w:r w:rsidR="009D6374" w:rsidRPr="005B4A5F">
        <w:t xml:space="preserve"> </w:t>
      </w:r>
      <w:proofErr w:type="spellStart"/>
      <w:r w:rsidR="009D6374" w:rsidRPr="005B4A5F">
        <w:t>Fenn</w:t>
      </w:r>
      <w:r w:rsidR="009D6374" w:rsidRPr="005B4A5F">
        <w:rPr>
          <w:vertAlign w:val="superscript"/>
        </w:rPr>
        <w:t>a</w:t>
      </w:r>
      <w:proofErr w:type="spellEnd"/>
      <w:r w:rsidR="009D6374" w:rsidRPr="005B4A5F">
        <w:t xml:space="preserve">, </w:t>
      </w:r>
      <w:r w:rsidR="003B0491" w:rsidRPr="005B4A5F">
        <w:t>Mike Dennis</w:t>
      </w:r>
      <w:r w:rsidR="0061298F" w:rsidRPr="005B4A5F">
        <w:rPr>
          <w:vertAlign w:val="superscript"/>
        </w:rPr>
        <w:t xml:space="preserve"> b</w:t>
      </w:r>
      <w:r w:rsidR="003B0491" w:rsidRPr="005B4A5F">
        <w:t xml:space="preserve">, </w:t>
      </w:r>
      <w:proofErr w:type="spellStart"/>
      <w:r w:rsidR="003A6EA3" w:rsidRPr="005B4A5F">
        <w:t>Liku</w:t>
      </w:r>
      <w:proofErr w:type="spellEnd"/>
      <w:r w:rsidR="003A6EA3" w:rsidRPr="005B4A5F">
        <w:t xml:space="preserve"> </w:t>
      </w:r>
      <w:proofErr w:type="spellStart"/>
      <w:r w:rsidR="003A6EA3" w:rsidRPr="005B4A5F">
        <w:t>Tezera</w:t>
      </w:r>
      <w:r w:rsidR="004142D4" w:rsidRPr="005B4A5F">
        <w:rPr>
          <w:vertAlign w:val="superscript"/>
        </w:rPr>
        <w:t>a</w:t>
      </w:r>
      <w:proofErr w:type="spellEnd"/>
      <w:r w:rsidR="003A6EA3" w:rsidRPr="005B4A5F">
        <w:t xml:space="preserve">, </w:t>
      </w:r>
      <w:proofErr w:type="spellStart"/>
      <w:r w:rsidR="00551296" w:rsidRPr="005B4A5F">
        <w:t>Akul</w:t>
      </w:r>
      <w:proofErr w:type="spellEnd"/>
      <w:r w:rsidR="00551296" w:rsidRPr="005B4A5F">
        <w:t xml:space="preserve"> </w:t>
      </w:r>
      <w:proofErr w:type="spellStart"/>
      <w:r w:rsidR="00551296" w:rsidRPr="005B4A5F">
        <w:t>Singhania</w:t>
      </w:r>
      <w:r w:rsidR="004142D4" w:rsidRPr="005B4A5F">
        <w:rPr>
          <w:vertAlign w:val="superscript"/>
        </w:rPr>
        <w:t>a</w:t>
      </w:r>
      <w:proofErr w:type="spellEnd"/>
      <w:r w:rsidR="00551296" w:rsidRPr="005B4A5F">
        <w:t xml:space="preserve">, </w:t>
      </w:r>
      <w:r w:rsidR="003A6EA3" w:rsidRPr="005B4A5F">
        <w:t xml:space="preserve">Tim </w:t>
      </w:r>
      <w:proofErr w:type="spellStart"/>
      <w:r w:rsidR="003A6EA3" w:rsidRPr="005B4A5F">
        <w:t>Elliott</w:t>
      </w:r>
      <w:r w:rsidR="0061298F" w:rsidRPr="005B4A5F">
        <w:rPr>
          <w:vertAlign w:val="superscript"/>
        </w:rPr>
        <w:t>c,d</w:t>
      </w:r>
      <w:proofErr w:type="spellEnd"/>
      <w:r w:rsidR="006F7B82" w:rsidRPr="005B4A5F">
        <w:t>,</w:t>
      </w:r>
      <w:r w:rsidR="00146992" w:rsidRPr="005B4A5F">
        <w:t xml:space="preserve"> Marc Tebru</w:t>
      </w:r>
      <w:r w:rsidR="006E7463" w:rsidRPr="005B4A5F">
        <w:t>e</w:t>
      </w:r>
      <w:r w:rsidR="00146992" w:rsidRPr="005B4A5F">
        <w:t>gge</w:t>
      </w:r>
      <w:r w:rsidR="00534B02" w:rsidRPr="005B4A5F">
        <w:rPr>
          <w:vertAlign w:val="superscript"/>
        </w:rPr>
        <w:t xml:space="preserve"> </w:t>
      </w:r>
      <w:proofErr w:type="spellStart"/>
      <w:r w:rsidR="00534B02" w:rsidRPr="005B4A5F">
        <w:rPr>
          <w:vertAlign w:val="superscript"/>
        </w:rPr>
        <w:t>a,c,</w:t>
      </w:r>
      <w:r w:rsidR="0082380F" w:rsidRPr="005B4A5F">
        <w:rPr>
          <w:vertAlign w:val="superscript"/>
        </w:rPr>
        <w:t>e</w:t>
      </w:r>
      <w:r w:rsidR="00534B02" w:rsidRPr="005B4A5F">
        <w:rPr>
          <w:vertAlign w:val="superscript"/>
        </w:rPr>
        <w:t>,</w:t>
      </w:r>
      <w:r w:rsidR="0082380F" w:rsidRPr="005B4A5F">
        <w:rPr>
          <w:vertAlign w:val="superscript"/>
        </w:rPr>
        <w:t>f</w:t>
      </w:r>
      <w:proofErr w:type="spellEnd"/>
      <w:r w:rsidR="00CE573D" w:rsidRPr="005B4A5F">
        <w:t>,</w:t>
      </w:r>
      <w:r w:rsidR="006F7B82" w:rsidRPr="005B4A5F">
        <w:t xml:space="preserve"> </w:t>
      </w:r>
      <w:r w:rsidR="003A6EA3" w:rsidRPr="005B4A5F">
        <w:t xml:space="preserve">Paul </w:t>
      </w:r>
      <w:proofErr w:type="spellStart"/>
      <w:r w:rsidR="003A6EA3" w:rsidRPr="005B4A5F">
        <w:t>Elkington</w:t>
      </w:r>
      <w:r w:rsidR="004142D4" w:rsidRPr="005B4A5F">
        <w:rPr>
          <w:vertAlign w:val="superscript"/>
        </w:rPr>
        <w:t>a</w:t>
      </w:r>
      <w:r w:rsidR="00534B02" w:rsidRPr="005B4A5F">
        <w:rPr>
          <w:vertAlign w:val="superscript"/>
        </w:rPr>
        <w:t>,</w:t>
      </w:r>
      <w:r w:rsidR="0061298F" w:rsidRPr="005B4A5F">
        <w:rPr>
          <w:vertAlign w:val="superscript"/>
        </w:rPr>
        <w:t>c,</w:t>
      </w:r>
      <w:r w:rsidR="0082380F" w:rsidRPr="005B4A5F">
        <w:rPr>
          <w:vertAlign w:val="superscript"/>
        </w:rPr>
        <w:t>e,f</w:t>
      </w:r>
      <w:proofErr w:type="spellEnd"/>
      <w:r w:rsidR="006F7B82" w:rsidRPr="005B4A5F">
        <w:t xml:space="preserve">, </w:t>
      </w:r>
      <w:r w:rsidR="009D6374" w:rsidRPr="005B4A5F">
        <w:t xml:space="preserve">Stephan </w:t>
      </w:r>
      <w:proofErr w:type="spellStart"/>
      <w:r w:rsidR="009D6374" w:rsidRPr="005B4A5F">
        <w:t>Gadola</w:t>
      </w:r>
      <w:r w:rsidR="009D6374" w:rsidRPr="005B4A5F">
        <w:rPr>
          <w:vertAlign w:val="superscript"/>
        </w:rPr>
        <w:t>a,c,</w:t>
      </w:r>
      <w:r w:rsidR="0082380F" w:rsidRPr="005B4A5F">
        <w:rPr>
          <w:vertAlign w:val="superscript"/>
        </w:rPr>
        <w:t>g</w:t>
      </w:r>
      <w:proofErr w:type="spellEnd"/>
      <w:r w:rsidR="009D6374" w:rsidRPr="005B4A5F">
        <w:rPr>
          <w:vertAlign w:val="superscript"/>
        </w:rPr>
        <w:t>,*</w:t>
      </w:r>
      <w:r w:rsidR="009D6374" w:rsidRPr="005B4A5F">
        <w:t xml:space="preserve">, </w:t>
      </w:r>
      <w:r w:rsidR="006F7B82" w:rsidRPr="005B4A5F">
        <w:t>Sally</w:t>
      </w:r>
      <w:r w:rsidR="003A6EA3" w:rsidRPr="005B4A5F">
        <w:t xml:space="preserve"> </w:t>
      </w:r>
      <w:proofErr w:type="spellStart"/>
      <w:r w:rsidR="003A6EA3" w:rsidRPr="005B4A5F">
        <w:t>Sharpe</w:t>
      </w:r>
      <w:r w:rsidR="004142D4" w:rsidRPr="005B4A5F">
        <w:rPr>
          <w:vertAlign w:val="superscript"/>
        </w:rPr>
        <w:t>b</w:t>
      </w:r>
      <w:proofErr w:type="spellEnd"/>
      <w:r w:rsidR="009D6374" w:rsidRPr="005B4A5F">
        <w:rPr>
          <w:vertAlign w:val="superscript"/>
        </w:rPr>
        <w:t>,*</w:t>
      </w:r>
      <w:r w:rsidR="003A6EA3" w:rsidRPr="005B4A5F">
        <w:t xml:space="preserve">, Salah </w:t>
      </w:r>
      <w:proofErr w:type="spellStart"/>
      <w:r w:rsidR="003A6EA3" w:rsidRPr="005B4A5F">
        <w:t>Mansour</w:t>
      </w:r>
      <w:r w:rsidR="004142D4" w:rsidRPr="005B4A5F">
        <w:rPr>
          <w:vertAlign w:val="superscript"/>
        </w:rPr>
        <w:t>a</w:t>
      </w:r>
      <w:r w:rsidR="0061298F" w:rsidRPr="005B4A5F">
        <w:rPr>
          <w:vertAlign w:val="superscript"/>
        </w:rPr>
        <w:t>,c</w:t>
      </w:r>
      <w:proofErr w:type="spellEnd"/>
      <w:r w:rsidR="009D6374" w:rsidRPr="005B4A5F">
        <w:rPr>
          <w:vertAlign w:val="superscript"/>
        </w:rPr>
        <w:t>,</w:t>
      </w:r>
      <w:r w:rsidR="00D417F4" w:rsidRPr="005B4A5F">
        <w:rPr>
          <w:vertAlign w:val="superscript"/>
        </w:rPr>
        <w:t>†</w:t>
      </w:r>
      <w:r w:rsidR="009D6374" w:rsidRPr="005B4A5F">
        <w:rPr>
          <w:vertAlign w:val="superscript"/>
        </w:rPr>
        <w:t>,*</w:t>
      </w:r>
      <w:r w:rsidR="003A6EA3" w:rsidRPr="005B4A5F">
        <w:t xml:space="preserve"> </w:t>
      </w:r>
    </w:p>
    <w:p w14:paraId="0BF72990" w14:textId="77777777" w:rsidR="004E0535" w:rsidRPr="005B4A5F" w:rsidRDefault="004E0535" w:rsidP="00F93715">
      <w:pPr>
        <w:spacing w:line="360" w:lineRule="auto"/>
      </w:pPr>
    </w:p>
    <w:p w14:paraId="1EB33DB8" w14:textId="038EDBED" w:rsidR="0086039F" w:rsidRPr="005B4A5F" w:rsidRDefault="004142D4" w:rsidP="00F93715">
      <w:pPr>
        <w:suppressLineNumbers/>
        <w:autoSpaceDE w:val="0"/>
        <w:autoSpaceDN w:val="0"/>
        <w:adjustRightInd w:val="0"/>
        <w:spacing w:line="360" w:lineRule="auto"/>
        <w:rPr>
          <w:color w:val="000000"/>
          <w:lang w:eastAsia="zh-CN"/>
        </w:rPr>
      </w:pPr>
      <w:proofErr w:type="spellStart"/>
      <w:r w:rsidRPr="005B4A5F">
        <w:rPr>
          <w:vertAlign w:val="superscript"/>
        </w:rPr>
        <w:t>a</w:t>
      </w:r>
      <w:r w:rsidR="0086039F" w:rsidRPr="005B4A5F">
        <w:t>Academic</w:t>
      </w:r>
      <w:proofErr w:type="spellEnd"/>
      <w:r w:rsidR="0086039F" w:rsidRPr="005B4A5F">
        <w:t xml:space="preserve"> Unit of </w:t>
      </w:r>
      <w:r w:rsidR="0086039F" w:rsidRPr="005B4A5F">
        <w:rPr>
          <w:color w:val="000000"/>
          <w:lang w:eastAsia="zh-CN"/>
        </w:rPr>
        <w:t>Clinical and Experimental Sciences, University of Southampton, Faculty of Medicine</w:t>
      </w:r>
      <w:r w:rsidR="0086039F" w:rsidRPr="005B4A5F">
        <w:t xml:space="preserve"> and University Hospital Southampton NHS Foundation Trust</w:t>
      </w:r>
      <w:r w:rsidR="0086039F" w:rsidRPr="005B4A5F">
        <w:rPr>
          <w:color w:val="000000"/>
          <w:lang w:eastAsia="zh-CN"/>
        </w:rPr>
        <w:t>, Southampton, UK</w:t>
      </w:r>
    </w:p>
    <w:p w14:paraId="7C6A6903" w14:textId="56845EB6" w:rsidR="00D417F4" w:rsidRPr="005B4A5F" w:rsidRDefault="004142D4" w:rsidP="00F93715">
      <w:pPr>
        <w:suppressLineNumbers/>
        <w:autoSpaceDE w:val="0"/>
        <w:autoSpaceDN w:val="0"/>
        <w:adjustRightInd w:val="0"/>
        <w:spacing w:line="360" w:lineRule="auto"/>
        <w:rPr>
          <w:color w:val="000000"/>
          <w:lang w:eastAsia="zh-CN"/>
        </w:rPr>
      </w:pPr>
      <w:proofErr w:type="spellStart"/>
      <w:r w:rsidRPr="005B4A5F">
        <w:rPr>
          <w:vertAlign w:val="superscript"/>
        </w:rPr>
        <w:t>b</w:t>
      </w:r>
      <w:r w:rsidR="006F355B" w:rsidRPr="005B4A5F">
        <w:t>Public</w:t>
      </w:r>
      <w:proofErr w:type="spellEnd"/>
      <w:r w:rsidR="006F355B" w:rsidRPr="005B4A5F">
        <w:t xml:space="preserve"> Health En</w:t>
      </w:r>
      <w:r w:rsidR="00AA257D" w:rsidRPr="005B4A5F">
        <w:t>g</w:t>
      </w:r>
      <w:r w:rsidR="006F355B" w:rsidRPr="005B4A5F">
        <w:t>land</w:t>
      </w:r>
      <w:r w:rsidR="00D417F4" w:rsidRPr="005B4A5F">
        <w:rPr>
          <w:rFonts w:cs="Arial"/>
        </w:rPr>
        <w:t>,</w:t>
      </w:r>
      <w:r w:rsidR="006F355B" w:rsidRPr="005B4A5F">
        <w:rPr>
          <w:rFonts w:cs="Arial"/>
        </w:rPr>
        <w:t xml:space="preserve"> National Infections Service</w:t>
      </w:r>
      <w:r w:rsidR="00D417F4" w:rsidRPr="005B4A5F">
        <w:rPr>
          <w:rFonts w:cs="Arial"/>
        </w:rPr>
        <w:t xml:space="preserve">, </w:t>
      </w:r>
      <w:proofErr w:type="spellStart"/>
      <w:r w:rsidR="00D417F4" w:rsidRPr="005B4A5F">
        <w:rPr>
          <w:rFonts w:cs="Arial"/>
        </w:rPr>
        <w:t>Porton</w:t>
      </w:r>
      <w:proofErr w:type="spellEnd"/>
      <w:r w:rsidR="00D417F4" w:rsidRPr="005B4A5F">
        <w:rPr>
          <w:rFonts w:cs="Arial"/>
        </w:rPr>
        <w:t xml:space="preserve"> Down, Salisbury, United Kingdom</w:t>
      </w:r>
    </w:p>
    <w:p w14:paraId="62CE436F" w14:textId="5CBDC2DF" w:rsidR="00D417F4" w:rsidRPr="005B4A5F" w:rsidRDefault="004142D4" w:rsidP="00F93715">
      <w:pPr>
        <w:suppressLineNumbers/>
        <w:autoSpaceDE w:val="0"/>
        <w:autoSpaceDN w:val="0"/>
        <w:adjustRightInd w:val="0"/>
        <w:spacing w:line="360" w:lineRule="auto"/>
      </w:pPr>
      <w:r w:rsidRPr="005B4A5F">
        <w:rPr>
          <w:vertAlign w:val="superscript"/>
        </w:rPr>
        <w:t>c</w:t>
      </w:r>
      <w:r w:rsidR="00D417F4" w:rsidRPr="005B4A5F">
        <w:t xml:space="preserve"> Institute for Life Sciences, University of Southampton, Southampton, United Kingdom</w:t>
      </w:r>
    </w:p>
    <w:p w14:paraId="560E14C9" w14:textId="66C9C6EC" w:rsidR="00D417F4" w:rsidRPr="005B4A5F" w:rsidRDefault="004142D4" w:rsidP="00F93715">
      <w:pPr>
        <w:suppressLineNumbers/>
        <w:autoSpaceDE w:val="0"/>
        <w:autoSpaceDN w:val="0"/>
        <w:adjustRightInd w:val="0"/>
        <w:spacing w:line="360" w:lineRule="auto"/>
        <w:rPr>
          <w:color w:val="000000"/>
          <w:lang w:eastAsia="zh-CN"/>
        </w:rPr>
      </w:pPr>
      <w:proofErr w:type="spellStart"/>
      <w:r w:rsidRPr="005B4A5F">
        <w:rPr>
          <w:vertAlign w:val="superscript"/>
        </w:rPr>
        <w:t>d</w:t>
      </w:r>
      <w:r w:rsidR="00D417F4" w:rsidRPr="005B4A5F">
        <w:rPr>
          <w:color w:val="000000"/>
          <w:lang w:eastAsia="zh-CN"/>
        </w:rPr>
        <w:t>Cancer</w:t>
      </w:r>
      <w:proofErr w:type="spellEnd"/>
      <w:r w:rsidR="00D417F4" w:rsidRPr="005B4A5F">
        <w:rPr>
          <w:color w:val="000000"/>
          <w:lang w:eastAsia="zh-CN"/>
        </w:rPr>
        <w:t xml:space="preserve"> Sciences Unit, Faculty of Medicine, University of Southampton, Southampton, UK</w:t>
      </w:r>
    </w:p>
    <w:p w14:paraId="271D581C" w14:textId="4F00773F" w:rsidR="00534B02" w:rsidRPr="005B4A5F" w:rsidRDefault="0082380F" w:rsidP="00434E38">
      <w:pPr>
        <w:suppressLineNumbers/>
        <w:autoSpaceDE w:val="0"/>
        <w:autoSpaceDN w:val="0"/>
        <w:adjustRightInd w:val="0"/>
        <w:spacing w:line="360" w:lineRule="auto"/>
        <w:rPr>
          <w:rFonts w:cs="Arial"/>
        </w:rPr>
      </w:pPr>
      <w:r w:rsidRPr="005B4A5F">
        <w:rPr>
          <w:vertAlign w:val="superscript"/>
        </w:rPr>
        <w:t>e</w:t>
      </w:r>
      <w:r w:rsidR="00502E87" w:rsidRPr="005B4A5F">
        <w:rPr>
          <w:rFonts w:ascii="Arial" w:hAnsi="Arial" w:cs="Arial"/>
          <w:sz w:val="26"/>
          <w:szCs w:val="26"/>
        </w:rPr>
        <w:t xml:space="preserve"> </w:t>
      </w:r>
      <w:r w:rsidR="00502E87" w:rsidRPr="005B4A5F">
        <w:rPr>
          <w:rFonts w:cs="Arial"/>
        </w:rPr>
        <w:t>Global Health Research Institute, University of Southampton, Southampton, United Kingdom</w:t>
      </w:r>
    </w:p>
    <w:p w14:paraId="219444FF" w14:textId="35E44D82" w:rsidR="001A2A9B" w:rsidRPr="005B4A5F" w:rsidRDefault="0082380F" w:rsidP="00F93715">
      <w:pPr>
        <w:spacing w:line="360" w:lineRule="auto"/>
        <w:rPr>
          <w:rFonts w:cs="Arial"/>
        </w:rPr>
      </w:pPr>
      <w:r w:rsidRPr="005B4A5F">
        <w:rPr>
          <w:rFonts w:cs="Arial"/>
          <w:vertAlign w:val="superscript"/>
        </w:rPr>
        <w:t>f</w:t>
      </w:r>
      <w:r w:rsidR="00534B02" w:rsidRPr="005B4A5F">
        <w:rPr>
          <w:rFonts w:cs="Arial"/>
        </w:rPr>
        <w:t xml:space="preserve"> NIHR Respiratory Biomedical Research Unit, University Hospital Southampton NHS Foundation Trust, Southampton, UK</w:t>
      </w:r>
    </w:p>
    <w:p w14:paraId="7F05718B" w14:textId="4E6CB157" w:rsidR="0082380F" w:rsidRPr="005B4A5F" w:rsidRDefault="0082380F" w:rsidP="00F93715">
      <w:pPr>
        <w:spacing w:line="360" w:lineRule="auto"/>
        <w:rPr>
          <w:rFonts w:cs="Arial"/>
        </w:rPr>
      </w:pPr>
      <w:r w:rsidRPr="005B4A5F">
        <w:rPr>
          <w:vertAlign w:val="superscript"/>
          <w:lang w:val="de-DE"/>
        </w:rPr>
        <w:t>g</w:t>
      </w:r>
      <w:r w:rsidRPr="005B4A5F">
        <w:rPr>
          <w:lang w:val="de-DE"/>
        </w:rPr>
        <w:t xml:space="preserve"> F.Hoffmann-La Roche Ltd, Basel, Switzerland</w:t>
      </w:r>
    </w:p>
    <w:p w14:paraId="5B1D57CE" w14:textId="47555BC3" w:rsidR="009710CE" w:rsidRDefault="009D6374" w:rsidP="00F93715">
      <w:pPr>
        <w:spacing w:line="360" w:lineRule="auto"/>
      </w:pPr>
      <w:r w:rsidRPr="005B4A5F">
        <w:t>* These authors contributed equally to this work</w:t>
      </w:r>
    </w:p>
    <w:p w14:paraId="30AE24FA" w14:textId="0B8F1ACC" w:rsidR="009253DC" w:rsidRDefault="009253DC" w:rsidP="00F93715">
      <w:pPr>
        <w:spacing w:line="360" w:lineRule="auto"/>
      </w:pPr>
    </w:p>
    <w:p w14:paraId="0C03BB09" w14:textId="77777777" w:rsidR="009253DC" w:rsidRPr="005B4A5F" w:rsidRDefault="009253DC" w:rsidP="00F93715">
      <w:pPr>
        <w:spacing w:line="360" w:lineRule="auto"/>
      </w:pPr>
    </w:p>
    <w:p w14:paraId="33D46059" w14:textId="32FA1275" w:rsidR="001A2A9B" w:rsidRPr="005B4A5F" w:rsidRDefault="009D6374" w:rsidP="00F93715">
      <w:pPr>
        <w:spacing w:line="360" w:lineRule="auto"/>
        <w:rPr>
          <w:b/>
        </w:rPr>
      </w:pPr>
      <w:r w:rsidRPr="005B4A5F">
        <w:rPr>
          <w:vertAlign w:val="superscript"/>
        </w:rPr>
        <w:t>†</w:t>
      </w:r>
      <w:r w:rsidR="00434E38" w:rsidRPr="005B4A5F">
        <w:rPr>
          <w:b/>
        </w:rPr>
        <w:t xml:space="preserve">Address for </w:t>
      </w:r>
      <w:r w:rsidR="0061298F" w:rsidRPr="005B4A5F">
        <w:rPr>
          <w:b/>
        </w:rPr>
        <w:t>correspondence</w:t>
      </w:r>
      <w:r w:rsidR="00434E38" w:rsidRPr="005B4A5F">
        <w:rPr>
          <w:b/>
        </w:rPr>
        <w:t>:</w:t>
      </w:r>
    </w:p>
    <w:p w14:paraId="75811770" w14:textId="4532DEE4" w:rsidR="001A2A9B" w:rsidRPr="005B4A5F" w:rsidRDefault="00434E38" w:rsidP="00F93715">
      <w:pPr>
        <w:spacing w:line="360" w:lineRule="auto"/>
      </w:pPr>
      <w:r w:rsidRPr="005B4A5F">
        <w:t xml:space="preserve">Dr </w:t>
      </w:r>
      <w:r w:rsidR="00AD32B2" w:rsidRPr="005B4A5F">
        <w:t xml:space="preserve">Salah Mansour </w:t>
      </w:r>
    </w:p>
    <w:p w14:paraId="1D849067" w14:textId="77777777" w:rsidR="00434E38" w:rsidRPr="005B4A5F" w:rsidRDefault="00434E38" w:rsidP="00434E38">
      <w:pPr>
        <w:spacing w:after="0" w:line="480" w:lineRule="auto"/>
        <w:jc w:val="both"/>
        <w:rPr>
          <w:rFonts w:cstheme="majorBidi"/>
        </w:rPr>
      </w:pPr>
      <w:r w:rsidRPr="005B4A5F">
        <w:rPr>
          <w:rFonts w:cstheme="majorBidi"/>
        </w:rPr>
        <w:t>Clinical and Experimental Sciences</w:t>
      </w:r>
    </w:p>
    <w:p w14:paraId="01A47419" w14:textId="77777777" w:rsidR="00434E38" w:rsidRPr="005B4A5F" w:rsidRDefault="00434E38" w:rsidP="00434E38">
      <w:pPr>
        <w:spacing w:after="0" w:line="480" w:lineRule="auto"/>
        <w:jc w:val="both"/>
        <w:rPr>
          <w:rFonts w:cstheme="majorBidi"/>
        </w:rPr>
      </w:pPr>
      <w:r w:rsidRPr="005B4A5F">
        <w:rPr>
          <w:rFonts w:cstheme="majorBidi"/>
        </w:rPr>
        <w:t>University of Southampton, Southampton SO16 1YD</w:t>
      </w:r>
    </w:p>
    <w:p w14:paraId="1D068ACC" w14:textId="7CAF80D4" w:rsidR="00434E38" w:rsidRPr="005B4A5F" w:rsidRDefault="00434E38" w:rsidP="00434E38">
      <w:pPr>
        <w:spacing w:after="0" w:line="480" w:lineRule="auto"/>
        <w:jc w:val="both"/>
        <w:rPr>
          <w:rFonts w:cstheme="majorBidi"/>
          <w:lang w:val="pt-PT"/>
        </w:rPr>
      </w:pPr>
      <w:r w:rsidRPr="005B4A5F">
        <w:rPr>
          <w:rFonts w:cstheme="majorBidi"/>
          <w:lang w:val="pt-PT"/>
        </w:rPr>
        <w:t xml:space="preserve">Tel: </w:t>
      </w:r>
      <w:r w:rsidR="00AD1B7A" w:rsidRPr="005B4A5F">
        <w:rPr>
          <w:rFonts w:eastAsiaTheme="minorEastAsia" w:cs="Times New Roman"/>
          <w:iCs/>
          <w:noProof/>
          <w:color w:val="000000"/>
          <w:shd w:val="clear" w:color="auto" w:fill="FFFFFF"/>
          <w:lang w:val="pt-PT" w:eastAsia="en-GB"/>
        </w:rPr>
        <w:t>004423 80794931</w:t>
      </w:r>
      <w:r w:rsidRPr="005B4A5F">
        <w:rPr>
          <w:rFonts w:cstheme="majorBidi"/>
          <w:lang w:val="pt-PT"/>
        </w:rPr>
        <w:t xml:space="preserve"> </w:t>
      </w:r>
      <w:r w:rsidRPr="005B4A5F">
        <w:rPr>
          <w:rFonts w:cstheme="majorBidi"/>
          <w:lang w:val="pt-PT"/>
        </w:rPr>
        <w:tab/>
      </w:r>
    </w:p>
    <w:p w14:paraId="1F0771EE" w14:textId="27686FBD" w:rsidR="00434E38" w:rsidRPr="005B4A5F" w:rsidRDefault="00434E38" w:rsidP="00434E38">
      <w:pPr>
        <w:spacing w:after="0" w:line="480" w:lineRule="auto"/>
        <w:jc w:val="both"/>
        <w:rPr>
          <w:rFonts w:cstheme="majorBidi"/>
          <w:lang w:val="pt-PT"/>
        </w:rPr>
      </w:pPr>
      <w:r w:rsidRPr="005B4A5F">
        <w:rPr>
          <w:rFonts w:cstheme="majorBidi"/>
          <w:lang w:val="pt-PT"/>
        </w:rPr>
        <w:t xml:space="preserve">E-mail: </w:t>
      </w:r>
      <w:r w:rsidRPr="005B4A5F">
        <w:rPr>
          <w:rFonts w:cstheme="majorBidi"/>
          <w:lang w:val="pt-PT"/>
        </w:rPr>
        <w:tab/>
        <w:t>s.mansour@soton.ac.uk</w:t>
      </w:r>
    </w:p>
    <w:p w14:paraId="6BB418CC" w14:textId="77777777" w:rsidR="00434E38" w:rsidRPr="005B4A5F" w:rsidRDefault="00434E38" w:rsidP="00F93715">
      <w:pPr>
        <w:spacing w:line="360" w:lineRule="auto"/>
        <w:rPr>
          <w:lang w:val="pt-PT"/>
        </w:rPr>
      </w:pPr>
    </w:p>
    <w:p w14:paraId="4DB7CBED" w14:textId="77777777" w:rsidR="00434E38" w:rsidRPr="005B4A5F" w:rsidRDefault="00434E38" w:rsidP="00F93715">
      <w:pPr>
        <w:spacing w:line="360" w:lineRule="auto"/>
        <w:rPr>
          <w:lang w:val="pt-PT"/>
        </w:rPr>
      </w:pPr>
    </w:p>
    <w:p w14:paraId="39FAA5C2" w14:textId="6435AC9E" w:rsidR="00893DAD" w:rsidRPr="005B4A5F" w:rsidRDefault="00893DAD" w:rsidP="00867F94">
      <w:pPr>
        <w:spacing w:line="360" w:lineRule="auto"/>
        <w:rPr>
          <w:b/>
        </w:rPr>
      </w:pPr>
      <w:bookmarkStart w:id="0" w:name="_GoBack"/>
      <w:bookmarkEnd w:id="0"/>
      <w:r w:rsidRPr="005B4A5F">
        <w:rPr>
          <w:b/>
        </w:rPr>
        <w:lastRenderedPageBreak/>
        <w:t>Abstract</w:t>
      </w:r>
    </w:p>
    <w:p w14:paraId="53A5A637" w14:textId="3ED94CE5" w:rsidR="00893DAD" w:rsidRPr="005B4A5F" w:rsidRDefault="00EF41FA" w:rsidP="00A62E64">
      <w:pPr>
        <w:spacing w:line="360" w:lineRule="auto"/>
      </w:pPr>
      <w:r w:rsidRPr="005B4A5F">
        <w:t>C</w:t>
      </w:r>
      <w:r w:rsidR="00414905" w:rsidRPr="005B4A5F">
        <w:t xml:space="preserve">orrelates of </w:t>
      </w:r>
      <w:r w:rsidRPr="005B4A5F">
        <w:t xml:space="preserve">immune </w:t>
      </w:r>
      <w:r w:rsidR="00414905" w:rsidRPr="005B4A5F">
        <w:t xml:space="preserve">protection </w:t>
      </w:r>
      <w:r w:rsidRPr="005B4A5F">
        <w:t>that reliably predict vaccine efficacy against</w:t>
      </w:r>
      <w:r w:rsidR="00414905" w:rsidRPr="005B4A5F">
        <w:t xml:space="preserve"> </w:t>
      </w:r>
      <w:r w:rsidRPr="005B4A5F">
        <w:rPr>
          <w:i/>
        </w:rPr>
        <w:t>Mycobacterium tuberculosis</w:t>
      </w:r>
      <w:r w:rsidRPr="005B4A5F">
        <w:t xml:space="preserve"> (Mtb)</w:t>
      </w:r>
      <w:r w:rsidR="00414905" w:rsidRPr="005B4A5F">
        <w:t xml:space="preserve"> </w:t>
      </w:r>
      <w:r w:rsidRPr="005B4A5F">
        <w:t>infection</w:t>
      </w:r>
      <w:r w:rsidR="00414905" w:rsidRPr="005B4A5F">
        <w:t xml:space="preserve"> are </w:t>
      </w:r>
      <w:r w:rsidR="007B0C05" w:rsidRPr="005B4A5F">
        <w:t xml:space="preserve">urgently </w:t>
      </w:r>
      <w:r w:rsidR="00414905" w:rsidRPr="005B4A5F">
        <w:t xml:space="preserve">needed. </w:t>
      </w:r>
      <w:r w:rsidR="00893DAD" w:rsidRPr="005B4A5F">
        <w:t xml:space="preserve">Invariant </w:t>
      </w:r>
      <w:r w:rsidR="007F6FD4" w:rsidRPr="005B4A5F">
        <w:t>NKT</w:t>
      </w:r>
      <w:r w:rsidR="001D74E9" w:rsidRPr="005B4A5F">
        <w:t xml:space="preserve"> </w:t>
      </w:r>
      <w:r w:rsidR="00893DAD" w:rsidRPr="005B4A5F">
        <w:t>cells (iNKTs) are CD1d-dependent</w:t>
      </w:r>
      <w:r w:rsidR="001D74E9" w:rsidRPr="005B4A5F">
        <w:t xml:space="preserve"> innate</w:t>
      </w:r>
      <w:r w:rsidR="00704A30" w:rsidRPr="005B4A5F">
        <w:t xml:space="preserve"> T </w:t>
      </w:r>
      <w:r w:rsidR="00893DAD" w:rsidRPr="005B4A5F">
        <w:t>cell</w:t>
      </w:r>
      <w:r w:rsidR="001D74E9" w:rsidRPr="005B4A5F">
        <w:t>s</w:t>
      </w:r>
      <w:r w:rsidR="00893DAD" w:rsidRPr="005B4A5F">
        <w:t xml:space="preserve"> </w:t>
      </w:r>
      <w:r w:rsidR="001D74E9" w:rsidRPr="005B4A5F">
        <w:t>that</w:t>
      </w:r>
      <w:r w:rsidR="00893DAD" w:rsidRPr="005B4A5F">
        <w:t xml:space="preserve"> </w:t>
      </w:r>
      <w:r w:rsidR="001D74E9" w:rsidRPr="005B4A5F">
        <w:t>augment host antimicrobial immunity through production of cytokines</w:t>
      </w:r>
      <w:r w:rsidR="005D1273" w:rsidRPr="005B4A5F">
        <w:t>,</w:t>
      </w:r>
      <w:r w:rsidR="001D74E9" w:rsidRPr="005B4A5F">
        <w:t xml:space="preserve"> including</w:t>
      </w:r>
      <w:r w:rsidR="00893DAD" w:rsidRPr="005B4A5F">
        <w:t xml:space="preserve"> </w:t>
      </w:r>
      <w:r w:rsidR="000731D4" w:rsidRPr="005B4A5F">
        <w:t>interferon (IFN)</w:t>
      </w:r>
      <w:r w:rsidR="001D74E9" w:rsidRPr="005B4A5F">
        <w:t>-</w:t>
      </w:r>
      <w:r w:rsidR="00125F17" w:rsidRPr="005B4A5F">
        <w:rPr>
          <w:rFonts w:ascii="Symbol" w:hAnsi="Symbol"/>
        </w:rPr>
        <w:t></w:t>
      </w:r>
      <w:r w:rsidR="001D74E9" w:rsidRPr="005B4A5F">
        <w:t xml:space="preserve"> and </w:t>
      </w:r>
      <w:r w:rsidR="000731D4" w:rsidRPr="005B4A5F">
        <w:t>tumo</w:t>
      </w:r>
      <w:r w:rsidR="00B6501A" w:rsidRPr="005B4A5F">
        <w:t>u</w:t>
      </w:r>
      <w:r w:rsidR="000731D4" w:rsidRPr="005B4A5F">
        <w:t>r necrosis factor (TNF)</w:t>
      </w:r>
      <w:r w:rsidR="001D74E9" w:rsidRPr="005B4A5F">
        <w:t>-</w:t>
      </w:r>
      <w:r w:rsidR="007A0B56" w:rsidRPr="005B4A5F">
        <w:t>α</w:t>
      </w:r>
      <w:r w:rsidR="001D74E9" w:rsidRPr="005B4A5F">
        <w:t>.</w:t>
      </w:r>
      <w:r w:rsidR="0037254D" w:rsidRPr="005B4A5F">
        <w:t xml:space="preserve"> </w:t>
      </w:r>
      <w:r w:rsidR="007E3E8C" w:rsidRPr="005B4A5F">
        <w:t>We determined peripheral blood iNKT numbers</w:t>
      </w:r>
      <w:r w:rsidR="000B188A" w:rsidRPr="005B4A5F">
        <w:t xml:space="preserve">, </w:t>
      </w:r>
      <w:r w:rsidR="007B0C05" w:rsidRPr="005B4A5F">
        <w:t xml:space="preserve">their </w:t>
      </w:r>
      <w:r w:rsidR="000B188A" w:rsidRPr="005B4A5F">
        <w:t>proliferative responses</w:t>
      </w:r>
      <w:r w:rsidR="005E509A" w:rsidRPr="005B4A5F">
        <w:t xml:space="preserve"> and</w:t>
      </w:r>
      <w:r w:rsidR="000B188A" w:rsidRPr="005B4A5F">
        <w:t xml:space="preserve"> iNKT </w:t>
      </w:r>
      <w:r w:rsidR="004B720F" w:rsidRPr="005B4A5F">
        <w:t xml:space="preserve">subset proportions </w:t>
      </w:r>
      <w:r w:rsidR="000B188A" w:rsidRPr="005B4A5F">
        <w:t xml:space="preserve">after </w:t>
      </w:r>
      <w:r w:rsidR="000B188A" w:rsidRPr="005B4A5F">
        <w:rPr>
          <w:i/>
        </w:rPr>
        <w:t>in vitro</w:t>
      </w:r>
      <w:r w:rsidR="000B188A" w:rsidRPr="005B4A5F">
        <w:t xml:space="preserve"> antigen expansion</w:t>
      </w:r>
      <w:r w:rsidR="00FC6F4E" w:rsidRPr="005B4A5F">
        <w:t xml:space="preserve"> by</w:t>
      </w:r>
      <w:r w:rsidR="00FC6F4E" w:rsidRPr="005B4A5F">
        <w:rPr>
          <w:rFonts w:ascii="Symbol" w:hAnsi="Symbol"/>
        </w:rPr>
        <w:t></w:t>
      </w:r>
      <w:r w:rsidR="00FC6F4E" w:rsidRPr="005B4A5F">
        <w:rPr>
          <w:rFonts w:ascii="Symbol" w:hAnsi="Symbol"/>
        </w:rPr>
        <w:t></w:t>
      </w:r>
      <w:r w:rsidR="00FC6F4E" w:rsidRPr="005B4A5F">
        <w:t>-galactosylceramide (</w:t>
      </w:r>
      <w:r w:rsidR="00FC6F4E" w:rsidRPr="005B4A5F">
        <w:rPr>
          <w:rFonts w:ascii="Symbol" w:hAnsi="Symbol"/>
        </w:rPr>
        <w:t></w:t>
      </w:r>
      <w:r w:rsidR="00FC6F4E" w:rsidRPr="005B4A5F">
        <w:t>GC)</w:t>
      </w:r>
      <w:r w:rsidR="000B188A" w:rsidRPr="005B4A5F">
        <w:t xml:space="preserve"> </w:t>
      </w:r>
      <w:r w:rsidR="007E3E8C" w:rsidRPr="005B4A5F">
        <w:t xml:space="preserve">in a large cohort of </w:t>
      </w:r>
      <w:r w:rsidR="00766C1F" w:rsidRPr="005B4A5F">
        <w:t>mycobacteria-</w:t>
      </w:r>
      <w:r w:rsidR="00E47E39" w:rsidRPr="005B4A5F">
        <w:t>naïve</w:t>
      </w:r>
      <w:r w:rsidR="007E3E8C" w:rsidRPr="005B4A5F">
        <w:t xml:space="preserve"> </w:t>
      </w:r>
      <w:r w:rsidR="00254A68" w:rsidRPr="005B4A5F">
        <w:t>non-human primates</w:t>
      </w:r>
      <w:r w:rsidR="005D1273" w:rsidRPr="005B4A5F">
        <w:t>,</w:t>
      </w:r>
      <w:r w:rsidR="005E509A" w:rsidRPr="005B4A5F">
        <w:t xml:space="preserve"> and </w:t>
      </w:r>
      <w:r w:rsidR="00254A68" w:rsidRPr="005B4A5F">
        <w:t xml:space="preserve">macaques </w:t>
      </w:r>
      <w:r w:rsidR="008A2F0C" w:rsidRPr="005B4A5F">
        <w:t xml:space="preserve">from </w:t>
      </w:r>
      <w:r w:rsidR="009A660B" w:rsidRPr="005B4A5F">
        <w:t>B</w:t>
      </w:r>
      <w:r w:rsidR="00541A71" w:rsidRPr="005B4A5F">
        <w:t>acill</w:t>
      </w:r>
      <w:r w:rsidR="009A660B" w:rsidRPr="005B4A5F">
        <w:t>us</w:t>
      </w:r>
      <w:r w:rsidR="00541A71" w:rsidRPr="005B4A5F">
        <w:t xml:space="preserve"> </w:t>
      </w:r>
      <w:r w:rsidR="009A660B" w:rsidRPr="005B4A5F">
        <w:t>Calmette-Gue</w:t>
      </w:r>
      <w:r w:rsidR="008A2F0C" w:rsidRPr="005B4A5F">
        <w:t>rin (BCG)</w:t>
      </w:r>
      <w:r w:rsidR="0080407D" w:rsidRPr="005B4A5F">
        <w:t xml:space="preserve"> </w:t>
      </w:r>
      <w:r w:rsidR="005E509A" w:rsidRPr="005B4A5F">
        <w:t>vaccin</w:t>
      </w:r>
      <w:r w:rsidR="0080407D" w:rsidRPr="005B4A5F">
        <w:t xml:space="preserve">e </w:t>
      </w:r>
      <w:r w:rsidR="005E509A" w:rsidRPr="005B4A5F">
        <w:t xml:space="preserve">and </w:t>
      </w:r>
      <w:r w:rsidR="00902EDB" w:rsidRPr="005B4A5F">
        <w:t>Mtb</w:t>
      </w:r>
      <w:r w:rsidR="005E509A" w:rsidRPr="005B4A5F">
        <w:t xml:space="preserve"> challenge</w:t>
      </w:r>
      <w:r w:rsidR="0080407D" w:rsidRPr="005B4A5F">
        <w:t xml:space="preserve"> studies</w:t>
      </w:r>
      <w:r w:rsidR="005E509A" w:rsidRPr="005B4A5F">
        <w:t>.</w:t>
      </w:r>
      <w:r w:rsidR="00600254" w:rsidRPr="005B4A5F">
        <w:t xml:space="preserve"> Animals</w:t>
      </w:r>
      <w:r w:rsidR="00254A68" w:rsidRPr="005B4A5F">
        <w:t xml:space="preserve"> studied</w:t>
      </w:r>
      <w:r w:rsidR="00600254" w:rsidRPr="005B4A5F">
        <w:t xml:space="preserve"> included four genetically distinct groups of macaques within </w:t>
      </w:r>
      <w:r w:rsidR="007F73B2" w:rsidRPr="005B4A5F">
        <w:t>c</w:t>
      </w:r>
      <w:r w:rsidR="00600254" w:rsidRPr="005B4A5F">
        <w:t>ynomolgus and rhesus species that differ in their susceptibility to Mtb infection.</w:t>
      </w:r>
      <w:r w:rsidR="005E509A" w:rsidRPr="005B4A5F">
        <w:t xml:space="preserve"> W</w:t>
      </w:r>
      <w:r w:rsidR="00893DAD" w:rsidRPr="005B4A5F">
        <w:t xml:space="preserve">e demonstrate significant differences in </w:t>
      </w:r>
      <w:r w:rsidR="00893DAD" w:rsidRPr="005B4A5F">
        <w:rPr>
          <w:i/>
        </w:rPr>
        <w:t>ex vivo</w:t>
      </w:r>
      <w:r w:rsidR="00893DAD" w:rsidRPr="005B4A5F">
        <w:t xml:space="preserve"> iNKT frequency</w:t>
      </w:r>
      <w:r w:rsidR="00F75FAC" w:rsidRPr="005B4A5F">
        <w:t xml:space="preserve"> between groups</w:t>
      </w:r>
      <w:r w:rsidRPr="005B4A5F">
        <w:t>, which</w:t>
      </w:r>
      <w:r w:rsidR="009253DC">
        <w:t xml:space="preserve"> </w:t>
      </w:r>
      <w:r w:rsidR="009253DC" w:rsidRPr="00A06985">
        <w:rPr>
          <w:highlight w:val="yellow"/>
        </w:rPr>
        <w:t>trends towards an association</w:t>
      </w:r>
      <w:r w:rsidR="00244B20" w:rsidRPr="005B4A5F">
        <w:t xml:space="preserve"> </w:t>
      </w:r>
      <w:r w:rsidR="005D1273" w:rsidRPr="005B4A5F">
        <w:t>with susceptibility</w:t>
      </w:r>
      <w:r w:rsidR="00FA2662" w:rsidRPr="005B4A5F">
        <w:t xml:space="preserve"> to Mtb,</w:t>
      </w:r>
      <w:r w:rsidR="00893DAD" w:rsidRPr="005B4A5F">
        <w:t xml:space="preserve"> but </w:t>
      </w:r>
      <w:r w:rsidR="00600254" w:rsidRPr="005B4A5F">
        <w:t>no significant</w:t>
      </w:r>
      <w:r w:rsidR="00893DAD" w:rsidRPr="005B4A5F">
        <w:t xml:space="preserve"> difference</w:t>
      </w:r>
      <w:r w:rsidR="005E509A" w:rsidRPr="005B4A5F">
        <w:t xml:space="preserve"> in overall </w:t>
      </w:r>
      <w:r w:rsidR="00F75FAC" w:rsidRPr="005B4A5F">
        <w:t xml:space="preserve">iNKT </w:t>
      </w:r>
      <w:r w:rsidR="005E509A" w:rsidRPr="005B4A5F">
        <w:t>proliferative response</w:t>
      </w:r>
      <w:r w:rsidR="00FA2662" w:rsidRPr="005B4A5F">
        <w:t>s</w:t>
      </w:r>
      <w:r w:rsidR="006C4CBF" w:rsidRPr="005B4A5F">
        <w:t xml:space="preserve">. </w:t>
      </w:r>
      <w:r w:rsidR="005D1273" w:rsidRPr="005B4A5F">
        <w:t>S</w:t>
      </w:r>
      <w:r w:rsidR="00F75FAC" w:rsidRPr="005B4A5F">
        <w:t>usceptible animal</w:t>
      </w:r>
      <w:r w:rsidR="00C92B9C" w:rsidRPr="005B4A5F">
        <w:t>s</w:t>
      </w:r>
      <w:r w:rsidR="00F75FAC" w:rsidRPr="005B4A5F">
        <w:t xml:space="preserve"> exhibit</w:t>
      </w:r>
      <w:r w:rsidR="00C039C6" w:rsidRPr="005B4A5F">
        <w:t>ed</w:t>
      </w:r>
      <w:r w:rsidR="00F75FAC" w:rsidRPr="005B4A5F">
        <w:t xml:space="preserve"> </w:t>
      </w:r>
      <w:r w:rsidR="005D1273" w:rsidRPr="005B4A5F">
        <w:t xml:space="preserve">a </w:t>
      </w:r>
      <w:r w:rsidR="0067685D" w:rsidRPr="005B4A5F">
        <w:t>skewed</w:t>
      </w:r>
      <w:r w:rsidR="003818AF" w:rsidRPr="005B4A5F">
        <w:t xml:space="preserve"> CD4</w:t>
      </w:r>
      <w:r w:rsidR="003818AF" w:rsidRPr="005B4A5F">
        <w:rPr>
          <w:vertAlign w:val="superscript"/>
        </w:rPr>
        <w:t>+</w:t>
      </w:r>
      <w:r w:rsidR="00973D5D" w:rsidRPr="005B4A5F">
        <w:t>/</w:t>
      </w:r>
      <w:r w:rsidR="003818AF" w:rsidRPr="005B4A5F">
        <w:t>CD8</w:t>
      </w:r>
      <w:r w:rsidR="003818AF" w:rsidRPr="005B4A5F">
        <w:rPr>
          <w:vertAlign w:val="superscript"/>
        </w:rPr>
        <w:t>+</w:t>
      </w:r>
      <w:r w:rsidR="00F75FAC" w:rsidRPr="005B4A5F">
        <w:t xml:space="preserve"> iNKT </w:t>
      </w:r>
      <w:r w:rsidR="0067685D" w:rsidRPr="005B4A5F">
        <w:t xml:space="preserve">subset </w:t>
      </w:r>
      <w:r w:rsidR="005D1273" w:rsidRPr="005B4A5F">
        <w:t xml:space="preserve">ratio </w:t>
      </w:r>
      <w:r w:rsidR="00C039C6" w:rsidRPr="005B4A5F">
        <w:t>in comparison to</w:t>
      </w:r>
      <w:r w:rsidR="007A0B56" w:rsidRPr="005B4A5F">
        <w:t xml:space="preserve"> more</w:t>
      </w:r>
      <w:r w:rsidR="00C039C6" w:rsidRPr="005B4A5F">
        <w:t xml:space="preserve"> Mtb</w:t>
      </w:r>
      <w:r w:rsidR="00FA2662" w:rsidRPr="005B4A5F">
        <w:t>-</w:t>
      </w:r>
      <w:r w:rsidR="00C039C6" w:rsidRPr="005B4A5F">
        <w:t>resistant groups</w:t>
      </w:r>
      <w:r w:rsidR="009A660B" w:rsidRPr="005B4A5F">
        <w:t>.</w:t>
      </w:r>
      <w:r w:rsidR="009A660B" w:rsidRPr="005B4A5F">
        <w:rPr>
          <w:color w:val="FF0000"/>
        </w:rPr>
        <w:t xml:space="preserve"> </w:t>
      </w:r>
      <w:r w:rsidR="00A62E64" w:rsidRPr="005B4A5F">
        <w:t>C</w:t>
      </w:r>
      <w:r w:rsidR="00B45003" w:rsidRPr="005B4A5F">
        <w:t>orrelat</w:t>
      </w:r>
      <w:r w:rsidR="00A62E64" w:rsidRPr="005B4A5F">
        <w:t>ion of</w:t>
      </w:r>
      <w:r w:rsidR="00B45003" w:rsidRPr="005B4A5F">
        <w:t xml:space="preserve"> </w:t>
      </w:r>
      <w:r w:rsidR="00893DAD" w:rsidRPr="005B4A5F">
        <w:t xml:space="preserve">iNKT </w:t>
      </w:r>
      <w:r w:rsidR="00B45003" w:rsidRPr="005B4A5F">
        <w:t xml:space="preserve">subsets </w:t>
      </w:r>
      <w:r w:rsidR="00B73797" w:rsidRPr="005B4A5F">
        <w:t xml:space="preserve">post BCG vaccination </w:t>
      </w:r>
      <w:r w:rsidR="00893DAD" w:rsidRPr="005B4A5F">
        <w:t xml:space="preserve">with clinical disease manifestations </w:t>
      </w:r>
      <w:r w:rsidR="000D05AB" w:rsidRPr="005B4A5F">
        <w:t xml:space="preserve">following Mtb challenge </w:t>
      </w:r>
      <w:r w:rsidR="00893DAD" w:rsidRPr="005B4A5F">
        <w:t xml:space="preserve">in the Chinese cynomolgus and </w:t>
      </w:r>
      <w:r w:rsidR="003818AF" w:rsidRPr="005B4A5F">
        <w:t xml:space="preserve">Indian </w:t>
      </w:r>
      <w:r w:rsidR="00893DAD" w:rsidRPr="005B4A5F">
        <w:t>rhesus macaque</w:t>
      </w:r>
      <w:r w:rsidR="003818AF" w:rsidRPr="005B4A5F">
        <w:t>s</w:t>
      </w:r>
      <w:r w:rsidR="00A62E64" w:rsidRPr="005B4A5F">
        <w:t xml:space="preserve"> identified a</w:t>
      </w:r>
      <w:r w:rsidR="00893DAD" w:rsidRPr="005B4A5F">
        <w:t xml:space="preserve"> </w:t>
      </w:r>
      <w:r w:rsidR="007B664E" w:rsidRPr="005B4A5F">
        <w:t xml:space="preserve">consistent </w:t>
      </w:r>
      <w:r w:rsidR="00A62E64" w:rsidRPr="005B4A5F">
        <w:t>trend linking</w:t>
      </w:r>
      <w:r w:rsidR="00B73797" w:rsidRPr="005B4A5F">
        <w:t xml:space="preserve"> increased </w:t>
      </w:r>
      <w:r w:rsidR="00893DAD" w:rsidRPr="005B4A5F">
        <w:t>CD8</w:t>
      </w:r>
      <w:r w:rsidR="00893DAD" w:rsidRPr="005B4A5F">
        <w:rPr>
          <w:vertAlign w:val="superscript"/>
        </w:rPr>
        <w:t xml:space="preserve">+ </w:t>
      </w:r>
      <w:r w:rsidR="00893DAD" w:rsidRPr="005B4A5F">
        <w:t>iNKT</w:t>
      </w:r>
      <w:r w:rsidR="00B73797" w:rsidRPr="005B4A5F">
        <w:t>s</w:t>
      </w:r>
      <w:r w:rsidR="00893DAD" w:rsidRPr="005B4A5F">
        <w:t xml:space="preserve"> </w:t>
      </w:r>
      <w:r w:rsidR="00766C1F" w:rsidRPr="005B4A5F">
        <w:t>with</w:t>
      </w:r>
      <w:r w:rsidR="00893DAD" w:rsidRPr="005B4A5F">
        <w:t xml:space="preserve"> favourable disease outcome. </w:t>
      </w:r>
      <w:r w:rsidR="00600254" w:rsidRPr="005B4A5F">
        <w:t>Finally</w:t>
      </w:r>
      <w:r w:rsidR="007B664E" w:rsidRPr="005B4A5F">
        <w:t xml:space="preserve">, </w:t>
      </w:r>
      <w:r w:rsidR="006F2E71" w:rsidRPr="005B4A5F">
        <w:t>a</w:t>
      </w:r>
      <w:r w:rsidR="005D1273" w:rsidRPr="005B4A5F">
        <w:t xml:space="preserve"> similar </w:t>
      </w:r>
      <w:r w:rsidR="00893DAD" w:rsidRPr="005B4A5F">
        <w:t>iNKT</w:t>
      </w:r>
      <w:r w:rsidR="005D1273" w:rsidRPr="005B4A5F">
        <w:t xml:space="preserve"> profile was </w:t>
      </w:r>
      <w:r w:rsidR="00893DAD" w:rsidRPr="005B4A5F">
        <w:t>conferred by BCG vaccination</w:t>
      </w:r>
      <w:r w:rsidR="007B664E" w:rsidRPr="005B4A5F">
        <w:t xml:space="preserve"> in </w:t>
      </w:r>
      <w:r w:rsidR="004A5700" w:rsidRPr="005B4A5F">
        <w:t>r</w:t>
      </w:r>
      <w:r w:rsidR="007B664E" w:rsidRPr="005B4A5F">
        <w:t>hesus macaques</w:t>
      </w:r>
      <w:r w:rsidR="00893DAD" w:rsidRPr="005B4A5F">
        <w:t>. Our study p</w:t>
      </w:r>
      <w:r w:rsidR="00766C1F" w:rsidRPr="005B4A5F">
        <w:t>rovides</w:t>
      </w:r>
      <w:r w:rsidR="00893DAD" w:rsidRPr="005B4A5F">
        <w:t xml:space="preserve"> the first detailed characterisation of iNKT cells in </w:t>
      </w:r>
      <w:r w:rsidR="00E47E39" w:rsidRPr="005B4A5F">
        <w:t>macaque</w:t>
      </w:r>
      <w:r w:rsidR="00893DAD" w:rsidRPr="005B4A5F">
        <w:t xml:space="preserve"> </w:t>
      </w:r>
      <w:r w:rsidR="00C92B9C" w:rsidRPr="005B4A5F">
        <w:t xml:space="preserve">tuberculosis </w:t>
      </w:r>
      <w:r w:rsidR="00C92B9C" w:rsidRPr="00AC08FB">
        <w:t>infection</w:t>
      </w:r>
      <w:r w:rsidR="005B4A5F" w:rsidRPr="00A06985">
        <w:rPr>
          <w:highlight w:val="yellow"/>
        </w:rPr>
        <w:t xml:space="preserve">, </w:t>
      </w:r>
      <w:r w:rsidR="00331915">
        <w:rPr>
          <w:highlight w:val="yellow"/>
        </w:rPr>
        <w:t>s</w:t>
      </w:r>
      <w:r w:rsidR="005B4A5F" w:rsidRPr="00A06985">
        <w:rPr>
          <w:highlight w:val="yellow"/>
        </w:rPr>
        <w:t>uggest</w:t>
      </w:r>
      <w:r w:rsidR="00331915">
        <w:rPr>
          <w:highlight w:val="yellow"/>
        </w:rPr>
        <w:t>ing</w:t>
      </w:r>
      <w:r w:rsidR="005B4A5F" w:rsidRPr="00A06985">
        <w:rPr>
          <w:highlight w:val="yellow"/>
        </w:rPr>
        <w:t xml:space="preserve"> that iNKT reper</w:t>
      </w:r>
      <w:r w:rsidR="00AC08FB">
        <w:rPr>
          <w:highlight w:val="yellow"/>
        </w:rPr>
        <w:t>toire</w:t>
      </w:r>
      <w:r w:rsidR="005B4A5F" w:rsidRPr="00A06985">
        <w:rPr>
          <w:highlight w:val="yellow"/>
        </w:rPr>
        <w:t xml:space="preserve"> diff</w:t>
      </w:r>
      <w:r w:rsidR="0042325A" w:rsidRPr="00A06985">
        <w:rPr>
          <w:highlight w:val="yellow"/>
        </w:rPr>
        <w:t>e</w:t>
      </w:r>
      <w:r w:rsidR="005B4A5F" w:rsidRPr="00A06985">
        <w:rPr>
          <w:highlight w:val="yellow"/>
        </w:rPr>
        <w:t>rences may impact on disease outcome,</w:t>
      </w:r>
      <w:r w:rsidR="00B45003" w:rsidRPr="00A06985">
        <w:rPr>
          <w:highlight w:val="yellow"/>
        </w:rPr>
        <w:t xml:space="preserve"> </w:t>
      </w:r>
      <w:r w:rsidR="005B4A5F" w:rsidRPr="00A06985">
        <w:rPr>
          <w:highlight w:val="yellow"/>
        </w:rPr>
        <w:t>which</w:t>
      </w:r>
      <w:r w:rsidR="005B4A5F" w:rsidRPr="005B4A5F">
        <w:t xml:space="preserve"> </w:t>
      </w:r>
      <w:r w:rsidR="000F2638" w:rsidRPr="005B4A5F">
        <w:t>warrant</w:t>
      </w:r>
      <w:r w:rsidR="00600254" w:rsidRPr="005B4A5F">
        <w:t>s</w:t>
      </w:r>
      <w:r w:rsidR="000F2638" w:rsidRPr="005B4A5F">
        <w:t xml:space="preserve"> further investigation. </w:t>
      </w:r>
    </w:p>
    <w:p w14:paraId="337BB4D5" w14:textId="77777777" w:rsidR="001A2A9B" w:rsidRPr="005B4A5F" w:rsidRDefault="001A2A9B" w:rsidP="00867F94">
      <w:pPr>
        <w:spacing w:line="360" w:lineRule="auto"/>
      </w:pPr>
    </w:p>
    <w:p w14:paraId="2BD5258C" w14:textId="77777777" w:rsidR="001A2A9B" w:rsidRPr="005B4A5F" w:rsidRDefault="001A2A9B" w:rsidP="00867F94">
      <w:pPr>
        <w:spacing w:line="360" w:lineRule="auto"/>
      </w:pPr>
    </w:p>
    <w:p w14:paraId="1CDF3328" w14:textId="77777777" w:rsidR="001A2A9B" w:rsidRPr="005B4A5F" w:rsidRDefault="001A2A9B" w:rsidP="00867F94">
      <w:pPr>
        <w:spacing w:line="360" w:lineRule="auto"/>
      </w:pPr>
    </w:p>
    <w:p w14:paraId="39BA3A95" w14:textId="6EC7DCEB" w:rsidR="001A2A9B" w:rsidRPr="005B4A5F" w:rsidRDefault="001A2A9B" w:rsidP="00867F94">
      <w:pPr>
        <w:spacing w:line="360" w:lineRule="auto"/>
      </w:pPr>
      <w:r w:rsidRPr="005B4A5F">
        <w:t>Keywords:</w:t>
      </w:r>
      <w:r w:rsidR="00992B1D" w:rsidRPr="005B4A5F">
        <w:t xml:space="preserve"> </w:t>
      </w:r>
      <w:r w:rsidR="00FA59AA" w:rsidRPr="005B4A5F">
        <w:t>t</w:t>
      </w:r>
      <w:r w:rsidR="00992B1D" w:rsidRPr="005B4A5F">
        <w:t>uberculosis</w:t>
      </w:r>
      <w:r w:rsidR="009C1BA0" w:rsidRPr="005B4A5F">
        <w:t>;</w:t>
      </w:r>
      <w:r w:rsidR="00992B1D" w:rsidRPr="005B4A5F">
        <w:t xml:space="preserve"> </w:t>
      </w:r>
      <w:r w:rsidR="008F769F" w:rsidRPr="005B4A5F">
        <w:t>correlates of protection</w:t>
      </w:r>
      <w:r w:rsidR="009C1BA0" w:rsidRPr="005B4A5F">
        <w:t>;</w:t>
      </w:r>
      <w:r w:rsidR="00992B1D" w:rsidRPr="005B4A5F">
        <w:t xml:space="preserve"> </w:t>
      </w:r>
      <w:r w:rsidR="00FA59AA" w:rsidRPr="005B4A5F">
        <w:t>m</w:t>
      </w:r>
      <w:r w:rsidR="00992B1D" w:rsidRPr="005B4A5F">
        <w:t>acaque</w:t>
      </w:r>
      <w:r w:rsidR="009C1BA0" w:rsidRPr="005B4A5F">
        <w:t>;</w:t>
      </w:r>
      <w:r w:rsidR="00992B1D" w:rsidRPr="005B4A5F">
        <w:t xml:space="preserve"> iNKT</w:t>
      </w:r>
      <w:r w:rsidR="009C1BA0" w:rsidRPr="005B4A5F">
        <w:t>;</w:t>
      </w:r>
      <w:r w:rsidR="00992B1D" w:rsidRPr="005B4A5F">
        <w:t xml:space="preserve"> CD1d</w:t>
      </w:r>
    </w:p>
    <w:p w14:paraId="386630AF" w14:textId="77777777" w:rsidR="001A2A9B" w:rsidRPr="005B4A5F" w:rsidRDefault="001A2A9B" w:rsidP="00867F94">
      <w:pPr>
        <w:spacing w:line="360" w:lineRule="auto"/>
      </w:pPr>
    </w:p>
    <w:p w14:paraId="43667926" w14:textId="77777777" w:rsidR="001A2A9B" w:rsidRPr="005B4A5F" w:rsidRDefault="001A2A9B" w:rsidP="00867F94">
      <w:pPr>
        <w:spacing w:line="360" w:lineRule="auto"/>
      </w:pPr>
    </w:p>
    <w:p w14:paraId="4D427CE6" w14:textId="77777777" w:rsidR="001A2A9B" w:rsidRPr="005B4A5F" w:rsidRDefault="001A2A9B" w:rsidP="00867F94">
      <w:pPr>
        <w:spacing w:line="360" w:lineRule="auto"/>
      </w:pPr>
    </w:p>
    <w:p w14:paraId="5AE1829C" w14:textId="098AC77A" w:rsidR="005D1273" w:rsidRPr="005B4A5F" w:rsidRDefault="005D1273" w:rsidP="00867F94">
      <w:pPr>
        <w:spacing w:line="360" w:lineRule="auto"/>
      </w:pPr>
      <w:r w:rsidRPr="005B4A5F">
        <w:br w:type="page"/>
      </w:r>
    </w:p>
    <w:p w14:paraId="51306412" w14:textId="5C1D5131" w:rsidR="00B244C5" w:rsidRPr="005B4A5F" w:rsidRDefault="001A2A9B" w:rsidP="00867F94">
      <w:pPr>
        <w:pStyle w:val="ListParagraph"/>
        <w:numPr>
          <w:ilvl w:val="0"/>
          <w:numId w:val="4"/>
        </w:numPr>
        <w:spacing w:line="360" w:lineRule="auto"/>
        <w:rPr>
          <w:b/>
        </w:rPr>
      </w:pPr>
      <w:r w:rsidRPr="005B4A5F">
        <w:rPr>
          <w:b/>
        </w:rPr>
        <w:lastRenderedPageBreak/>
        <w:t xml:space="preserve">Introduction </w:t>
      </w:r>
    </w:p>
    <w:p w14:paraId="425FB0E4" w14:textId="53B79102" w:rsidR="001A2A9B" w:rsidRPr="005B4A5F" w:rsidRDefault="001A2A9B" w:rsidP="00867F94">
      <w:pPr>
        <w:spacing w:line="360" w:lineRule="auto"/>
      </w:pPr>
      <w:r w:rsidRPr="005B4A5F">
        <w:t xml:space="preserve">Tuberculosis </w:t>
      </w:r>
      <w:r w:rsidR="009567D3" w:rsidRPr="005B4A5F">
        <w:t>(TB)</w:t>
      </w:r>
      <w:r w:rsidR="005D1273" w:rsidRPr="005B4A5F">
        <w:t>,</w:t>
      </w:r>
      <w:r w:rsidRPr="005B4A5F">
        <w:t xml:space="preserve"> caused by </w:t>
      </w:r>
      <w:r w:rsidR="008F6321" w:rsidRPr="005B4A5F">
        <w:rPr>
          <w:i/>
          <w:iCs/>
        </w:rPr>
        <w:t>M</w:t>
      </w:r>
      <w:r w:rsidR="005D1273" w:rsidRPr="005B4A5F">
        <w:rPr>
          <w:i/>
          <w:iCs/>
        </w:rPr>
        <w:t>ycobacterium tuberculosis</w:t>
      </w:r>
      <w:r w:rsidR="00E4321B" w:rsidRPr="005B4A5F">
        <w:t xml:space="preserve"> (Mtb)</w:t>
      </w:r>
      <w:r w:rsidRPr="005B4A5F">
        <w:t>, is a</w:t>
      </w:r>
      <w:r w:rsidR="005D1273" w:rsidRPr="005B4A5F">
        <w:t>n ongoing</w:t>
      </w:r>
      <w:r w:rsidRPr="005B4A5F">
        <w:t xml:space="preserve"> pandemic due to </w:t>
      </w:r>
      <w:r w:rsidR="00673F1E" w:rsidRPr="005B4A5F">
        <w:t>imperfect diagnostic tools, rising</w:t>
      </w:r>
      <w:r w:rsidRPr="005B4A5F">
        <w:t xml:space="preserve"> drug resistance and lack of</w:t>
      </w:r>
      <w:r w:rsidR="00012B66" w:rsidRPr="005B4A5F">
        <w:t xml:space="preserve"> an</w:t>
      </w:r>
      <w:r w:rsidRPr="005B4A5F">
        <w:t xml:space="preserve"> </w:t>
      </w:r>
      <w:r w:rsidR="00012B66" w:rsidRPr="005B4A5F">
        <w:t>effective</w:t>
      </w:r>
      <w:r w:rsidRPr="005B4A5F">
        <w:t xml:space="preserve"> vaccine </w:t>
      </w:r>
      <w:r w:rsidRPr="005B4A5F">
        <w:fldChar w:fldCharType="begin">
          <w:fldData xml:space="preserve">PEVuZE5vdGU+PENpdGU+PEF1dGhvcj5HYW5kaGk8L0F1dGhvcj48WWVhcj4yMDA2PC9ZZWFyPjxS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jQ3MC04MDwvcGFnZXM+PHZvbHVtZT41ODwvdm9sdW1lPjxudW1iZXI+NDwvbnVt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</w:fldData>
        </w:fldChar>
      </w:r>
      <w:r w:rsidR="00C545E0" w:rsidRPr="005B4A5F">
        <w:instrText xml:space="preserve"> ADDIN EN.CITE </w:instrText>
      </w:r>
      <w:r w:rsidR="00C545E0" w:rsidRPr="005B4A5F">
        <w:fldChar w:fldCharType="begin">
          <w:fldData xml:space="preserve">PEVuZE5vdGU+PENpdGU+PEF1dGhvcj5HYW5kaGk8L0F1dGhvcj48WWVhcj4yMDA2PC9ZZWFyPjxS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jQ3MC04MDwvcGFnZXM+PHZvbHVtZT41ODwvdm9sdW1lPjxudW1iZXI+NDwvbnVt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1, 2]</w:t>
      </w:r>
      <w:r w:rsidRPr="005B4A5F">
        <w:fldChar w:fldCharType="end"/>
      </w:r>
      <w:r w:rsidRPr="005B4A5F">
        <w:t xml:space="preserve">. Currently, Mtb causes the </w:t>
      </w:r>
      <w:r w:rsidR="00673F1E" w:rsidRPr="005B4A5F">
        <w:t>highest number of deaths related to</w:t>
      </w:r>
      <w:r w:rsidRPr="005B4A5F">
        <w:t xml:space="preserve"> </w:t>
      </w:r>
      <w:r w:rsidR="00673F1E" w:rsidRPr="005B4A5F">
        <w:t>infection</w:t>
      </w:r>
      <w:r w:rsidRPr="005B4A5F">
        <w:t xml:space="preserve"> globally</w:t>
      </w:r>
      <w:r w:rsidR="00673F1E" w:rsidRPr="005B4A5F">
        <w:t xml:space="preserve">. </w:t>
      </w:r>
      <w:r w:rsidR="006916B8" w:rsidRPr="005B4A5F">
        <w:t>Tuberculosis</w:t>
      </w:r>
      <w:r w:rsidR="00414905" w:rsidRPr="005B4A5F">
        <w:t xml:space="preserve"> </w:t>
      </w:r>
      <w:r w:rsidR="00673F1E" w:rsidRPr="005B4A5F">
        <w:t>is</w:t>
      </w:r>
      <w:r w:rsidRPr="005B4A5F">
        <w:t xml:space="preserve"> characterised by </w:t>
      </w:r>
      <w:proofErr w:type="spellStart"/>
      <w:r w:rsidRPr="005B4A5F">
        <w:t>cavitating</w:t>
      </w:r>
      <w:proofErr w:type="spellEnd"/>
      <w:r w:rsidRPr="005B4A5F">
        <w:t xml:space="preserve"> granulomas in the lung causing transmission</w:t>
      </w:r>
      <w:r w:rsidR="00673F1E" w:rsidRPr="005B4A5F">
        <w:t xml:space="preserve"> via respiratory secretions</w:t>
      </w:r>
      <w:r w:rsidRPr="005B4A5F">
        <w:t xml:space="preserve"> </w:t>
      </w:r>
      <w:r w:rsidRPr="005B4A5F">
        <w:fldChar w:fldCharType="begin">
          <w:fldData xml:space="preserve">PEVuZE5vdGU+PENpdGU+PEF1dGhvcj5BbCBTaGFtbWFyaTwvQXV0aG9yPjxZZWFyPjIwMTU8L1ll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</w:fldData>
        </w:fldChar>
      </w:r>
      <w:r w:rsidR="00A74C97" w:rsidRPr="005B4A5F">
        <w:instrText xml:space="preserve"> ADDIN EN.CITE </w:instrText>
      </w:r>
      <w:r w:rsidR="00A74C97" w:rsidRPr="005B4A5F">
        <w:fldChar w:fldCharType="begin">
          <w:fldData xml:space="preserve">PEVuZE5vdGU+PENpdGU+PEF1dGhvcj5BbCBTaGFtbWFyaTwvQXV0aG9yPjxZZWFyPjIwMTU8L1ll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3]</w:t>
      </w:r>
      <w:r w:rsidRPr="005B4A5F">
        <w:fldChar w:fldCharType="end"/>
      </w:r>
      <w:r w:rsidRPr="005B4A5F">
        <w:t xml:space="preserve">. Failure to resolve infection is due to a complex and prolonged interaction of the pathogen with the host, </w:t>
      </w:r>
      <w:r w:rsidR="00E4321B" w:rsidRPr="005B4A5F">
        <w:t>involving</w:t>
      </w:r>
      <w:r w:rsidRPr="005B4A5F">
        <w:t xml:space="preserve"> a multifaceted immune response which to date is </w:t>
      </w:r>
      <w:r w:rsidR="00597146" w:rsidRPr="005B4A5F">
        <w:t>only incompletely</w:t>
      </w:r>
      <w:r w:rsidRPr="005B4A5F">
        <w:t xml:space="preserve"> understood </w:t>
      </w:r>
      <w:r w:rsidRPr="005B4A5F">
        <w:fldChar w:fldCharType="begin"/>
      </w:r>
      <w:r w:rsidR="00C545E0" w:rsidRPr="005B4A5F">
        <w:instrText xml:space="preserve"> ADDIN EN.CITE &lt;EndNote&gt;&lt;Cite&gt;&lt;Author&gt;Elkington&lt;/Author&gt;&lt;Year&gt;2015&lt;/Year&gt;&lt;RecNum&gt;358&lt;/RecNum&gt;&lt;DisplayText&gt;[4]&lt;/DisplayText&gt;&lt;record&gt;&lt;rec-number&gt;358&lt;/rec-number&gt;&lt;foreign-keys&gt;&lt;key app="EN" db-id="rfseattv0txrw2eepewp50zx0pv5dvsrsexx" timestamp="1442563484"&gt;358&lt;/key&gt;&lt;/foreign-keys&gt;&lt;ref-type name="Journal Article"&gt;17&lt;/ref-type&gt;&lt;contributors&gt;&lt;authors&gt;&lt;author&gt;Elkington, P. T.&lt;/author&gt;&lt;author&gt;Friedland, J. S.&lt;/author&gt;&lt;/authors&gt;&lt;/contributors&gt;&lt;auth-address&gt;Clinical and Experimental Sciences Academic Unit, Faculty of Medicine, University of Southampton, UK. Electronic address: p.elkington@soton.ac.uk.&amp;#xD;Infectious Diseases and Immunity, Imperial College London, UK.&lt;/auth-address&gt;&lt;titles&gt;&lt;title&gt;Permutations of time and place in tuberculosis&lt;/title&gt;&lt;secondary-title&gt;Lancet Infect Dis&lt;/secondary-title&gt;&lt;/titles&gt;&lt;periodical&gt;&lt;full-title&gt;Lancet Infect Dis&lt;/full-title&gt;&lt;/periodical&gt;&lt;dates&gt;&lt;year&gt;2015&lt;/year&gt;&lt;pub-dates&gt;&lt;date&gt;Aug 27&lt;/date&gt;&lt;/pub-dates&gt;&lt;/dates&gt;&lt;isbn&gt;1474-4457 (Electronic)&amp;#xD;1473-3099 (Linking)&lt;/isbn&gt;&lt;accession-num&gt;26321650&lt;/accession-num&gt;&lt;urls&gt;&lt;related-urls&gt;&lt;url&gt;http://www.ncbi.nlm.nih.gov/pubmed/26321650&lt;/url&gt;&lt;/related-urls&gt;&lt;/urls&gt;&lt;electronic-resource-num&gt;10.1016/S1473-3099(15)00135-8&lt;/electronic-resource-num&gt;&lt;/record&gt;&lt;/Cite&gt;&lt;/EndNote&gt;</w:instrText>
      </w:r>
      <w:r w:rsidRPr="005B4A5F">
        <w:fldChar w:fldCharType="separate"/>
      </w:r>
      <w:r w:rsidR="00C545E0" w:rsidRPr="005B4A5F">
        <w:rPr>
          <w:noProof/>
        </w:rPr>
        <w:t>[4]</w:t>
      </w:r>
      <w:r w:rsidRPr="005B4A5F">
        <w:fldChar w:fldCharType="end"/>
      </w:r>
      <w:r w:rsidRPr="005B4A5F">
        <w:t xml:space="preserve">. Historically, strong pro-inflammatory immune responses </w:t>
      </w:r>
      <w:r w:rsidR="00597146" w:rsidRPr="005B4A5F">
        <w:t>generating</w:t>
      </w:r>
      <w:r w:rsidRPr="005B4A5F">
        <w:t xml:space="preserve"> IFN-</w:t>
      </w:r>
      <w:r w:rsidRPr="005B4A5F">
        <w:rPr>
          <w:rFonts w:ascii="Symbol" w:hAnsi="Symbol"/>
        </w:rPr>
        <w:t></w:t>
      </w:r>
      <w:r w:rsidRPr="005B4A5F">
        <w:t xml:space="preserve"> and TNF-</w:t>
      </w:r>
      <w:r w:rsidRPr="005B4A5F">
        <w:rPr>
          <w:rFonts w:ascii="Symbol" w:hAnsi="Symbol"/>
        </w:rPr>
        <w:t></w:t>
      </w:r>
      <w:r w:rsidRPr="005B4A5F">
        <w:t xml:space="preserve"> were assumed to provide protective immunity </w:t>
      </w:r>
      <w:r w:rsidR="008F769F" w:rsidRPr="005B4A5F">
        <w:t>against</w:t>
      </w:r>
      <w:r w:rsidRPr="005B4A5F">
        <w:t xml:space="preserve"> Mtb infection</w:t>
      </w:r>
      <w:r w:rsidR="00E4321B" w:rsidRPr="005B4A5F">
        <w:t>,</w:t>
      </w:r>
      <w:r w:rsidRPr="005B4A5F">
        <w:t xml:space="preserve"> based on studies demonstrating that complete absence of these cytokines causes exacerbated disease </w:t>
      </w:r>
      <w:r w:rsidRPr="005B4A5F">
        <w:fldChar w:fldCharType="begin">
          <w:fldData xml:space="preserve">PEVuZE5vdGU+PENpdGU+PEF1dGhvcj5GbHlubjwvQXV0aG9yPjxZZWFyPjE5OTM8L1llYXI+PFJl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==
</w:fldData>
        </w:fldChar>
      </w:r>
      <w:r w:rsidR="00A74C97" w:rsidRPr="005B4A5F">
        <w:instrText xml:space="preserve"> ADDIN EN.CITE </w:instrText>
      </w:r>
      <w:r w:rsidR="00A74C97" w:rsidRPr="005B4A5F">
        <w:fldChar w:fldCharType="begin">
          <w:fldData xml:space="preserve">PEVuZE5vdGU+PENpdGU+PEF1dGhvcj5GbHlubjwvQXV0aG9yPjxZZWFyPjE5OTM8L1llYXI+PFJl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==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5, 6]</w:t>
      </w:r>
      <w:r w:rsidRPr="005B4A5F">
        <w:fldChar w:fldCharType="end"/>
      </w:r>
      <w:r w:rsidRPr="005B4A5F">
        <w:t xml:space="preserve">. </w:t>
      </w:r>
      <w:r w:rsidR="00BF05DB" w:rsidRPr="005B4A5F">
        <w:t xml:space="preserve">However, there is increasing evidence that these cytokines play a more complex role in TB immunity, with an </w:t>
      </w:r>
      <w:r w:rsidR="00254A68" w:rsidRPr="005B4A5F">
        <w:t xml:space="preserve">excessive </w:t>
      </w:r>
      <w:r w:rsidR="00BF05DB" w:rsidRPr="005B4A5F">
        <w:t xml:space="preserve">Th1 response implicated in </w:t>
      </w:r>
      <w:r w:rsidR="00597146" w:rsidRPr="005B4A5F">
        <w:t xml:space="preserve">worsening </w:t>
      </w:r>
      <w:r w:rsidR="00BF05DB" w:rsidRPr="005B4A5F">
        <w:t xml:space="preserve">pathology </w:t>
      </w:r>
      <w:r w:rsidRPr="005B4A5F">
        <w:fldChar w:fldCharType="begin">
          <w:fldData xml:space="preserve">PEVuZE5vdGU+PENpdGU+PEF1dGhvcj5GbGV0Y2hlcjwvQXV0aG9yPjxZZWFyPjIwMTY8L1llYXI+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==
</w:fldData>
        </w:fldChar>
      </w:r>
      <w:r w:rsidR="00C545E0" w:rsidRPr="005B4A5F">
        <w:instrText xml:space="preserve"> ADDIN EN.CITE </w:instrText>
      </w:r>
      <w:r w:rsidR="00C545E0" w:rsidRPr="005B4A5F">
        <w:fldChar w:fldCharType="begin">
          <w:fldData xml:space="preserve">PEVuZE5vdGU+PENpdGU+PEF1dGhvcj5GbGV0Y2hlcjwvQXV0aG9yPjxZZWFyPjIwMTY8L1llYXI+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==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7]</w:t>
      </w:r>
      <w:r w:rsidRPr="005B4A5F">
        <w:fldChar w:fldCharType="end"/>
      </w:r>
      <w:r w:rsidRPr="005B4A5F">
        <w:t xml:space="preserve">. </w:t>
      </w:r>
      <w:r w:rsidR="00A966ED" w:rsidRPr="005B4A5F">
        <w:t>Importantly</w:t>
      </w:r>
      <w:r w:rsidRPr="005B4A5F">
        <w:t xml:space="preserve">, there are </w:t>
      </w:r>
      <w:r w:rsidR="00597146" w:rsidRPr="005B4A5F">
        <w:t>no definitive</w:t>
      </w:r>
      <w:r w:rsidRPr="005B4A5F">
        <w:t xml:space="preserve"> correlates of protection </w:t>
      </w:r>
      <w:r w:rsidR="00597146" w:rsidRPr="005B4A5F">
        <w:t>against Mtb infection</w:t>
      </w:r>
      <w:r w:rsidRPr="005B4A5F">
        <w:t xml:space="preserve">, due to the difficulties associated with </w:t>
      </w:r>
      <w:r w:rsidR="00044068" w:rsidRPr="005B4A5F">
        <w:t xml:space="preserve">longitudinal studies </w:t>
      </w:r>
      <w:r w:rsidR="00E4321B" w:rsidRPr="005B4A5F">
        <w:t xml:space="preserve">to </w:t>
      </w:r>
      <w:r w:rsidR="00044068" w:rsidRPr="005B4A5F">
        <w:t xml:space="preserve">dissect </w:t>
      </w:r>
      <w:r w:rsidR="00597146" w:rsidRPr="005B4A5F">
        <w:t>anti-mycobacterial</w:t>
      </w:r>
      <w:r w:rsidRPr="005B4A5F">
        <w:t xml:space="preserve"> </w:t>
      </w:r>
      <w:r w:rsidR="00A966ED" w:rsidRPr="005B4A5F">
        <w:t xml:space="preserve">immune responses </w:t>
      </w:r>
      <w:r w:rsidR="00044068" w:rsidRPr="005B4A5F">
        <w:t>and</w:t>
      </w:r>
      <w:r w:rsidR="00597146" w:rsidRPr="005B4A5F">
        <w:t xml:space="preserve"> </w:t>
      </w:r>
      <w:r w:rsidR="00254A68" w:rsidRPr="005B4A5F">
        <w:t xml:space="preserve">correlate </w:t>
      </w:r>
      <w:r w:rsidR="00597146" w:rsidRPr="005B4A5F">
        <w:t>them with</w:t>
      </w:r>
      <w:r w:rsidR="00044068" w:rsidRPr="005B4A5F">
        <w:t xml:space="preserve"> disease outcome</w:t>
      </w:r>
      <w:r w:rsidR="00254A68" w:rsidRPr="005B4A5F">
        <w:t xml:space="preserve"> in humans</w:t>
      </w:r>
      <w:r w:rsidR="00FD0040" w:rsidRPr="005B4A5F">
        <w:t xml:space="preserve"> </w:t>
      </w:r>
      <w:r w:rsidR="00995969" w:rsidRPr="005B4A5F">
        <w:fldChar w:fldCharType="begin">
          <w:fldData xml:space="preserve">PEVuZE5vdGU+PENpdGU+PEF1dGhvcj5aYWs8L0F1dGhvcj48WWVhcj4yMDE2PC9ZZWFyPjxSZWNO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</w:fldData>
        </w:fldChar>
      </w:r>
      <w:r w:rsidR="00C545E0" w:rsidRPr="005B4A5F">
        <w:instrText xml:space="preserve"> ADDIN EN.CITE </w:instrText>
      </w:r>
      <w:r w:rsidR="00C545E0" w:rsidRPr="005B4A5F">
        <w:fldChar w:fldCharType="begin">
          <w:fldData xml:space="preserve">PEVuZE5vdGU+PENpdGU+PEF1dGhvcj5aYWs8L0F1dGhvcj48WWVhcj4yMDE2PC9ZZWFyPjxSZWNO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</w:fldData>
        </w:fldChar>
      </w:r>
      <w:r w:rsidR="00C545E0" w:rsidRPr="005B4A5F">
        <w:instrText xml:space="preserve"> ADDIN EN.CITE.DATA </w:instrText>
      </w:r>
      <w:r w:rsidR="00C545E0" w:rsidRPr="005B4A5F">
        <w:fldChar w:fldCharType="end"/>
      </w:r>
      <w:r w:rsidR="00995969" w:rsidRPr="005B4A5F">
        <w:fldChar w:fldCharType="separate"/>
      </w:r>
      <w:r w:rsidR="00C545E0" w:rsidRPr="005B4A5F">
        <w:rPr>
          <w:noProof/>
        </w:rPr>
        <w:t>[7, 8]</w:t>
      </w:r>
      <w:r w:rsidR="00995969" w:rsidRPr="005B4A5F">
        <w:fldChar w:fldCharType="end"/>
      </w:r>
      <w:r w:rsidRPr="005B4A5F">
        <w:t xml:space="preserve">. Therefore, studies employing well-characterised animal models that accurately </w:t>
      </w:r>
      <w:r w:rsidR="00597146" w:rsidRPr="005B4A5F">
        <w:t xml:space="preserve">reflect </w:t>
      </w:r>
      <w:r w:rsidRPr="005B4A5F">
        <w:t>human disease</w:t>
      </w:r>
      <w:r w:rsidR="00597146" w:rsidRPr="005B4A5F">
        <w:t xml:space="preserve"> processes</w:t>
      </w:r>
      <w:r w:rsidRPr="005B4A5F">
        <w:t xml:space="preserve"> are </w:t>
      </w:r>
      <w:r w:rsidR="008F769F" w:rsidRPr="005B4A5F">
        <w:t>required</w:t>
      </w:r>
      <w:r w:rsidRPr="005B4A5F">
        <w:t xml:space="preserve">. </w:t>
      </w:r>
    </w:p>
    <w:p w14:paraId="6C11FCAF" w14:textId="77777777" w:rsidR="001A2A9B" w:rsidRPr="005B4A5F" w:rsidRDefault="001A2A9B" w:rsidP="00867F94">
      <w:pPr>
        <w:spacing w:line="360" w:lineRule="auto"/>
      </w:pPr>
    </w:p>
    <w:p w14:paraId="4A6EA16C" w14:textId="4ABE0D82" w:rsidR="002612C9" w:rsidRPr="005B4A5F" w:rsidRDefault="001A2A9B" w:rsidP="00867F94">
      <w:pPr>
        <w:spacing w:line="360" w:lineRule="auto"/>
      </w:pPr>
      <w:r w:rsidRPr="005B4A5F">
        <w:t xml:space="preserve">The widely used </w:t>
      </w:r>
      <w:r w:rsidR="00A966ED" w:rsidRPr="005B4A5F">
        <w:t xml:space="preserve">mouse </w:t>
      </w:r>
      <w:r w:rsidRPr="005B4A5F">
        <w:t>model</w:t>
      </w:r>
      <w:r w:rsidR="00124DFF" w:rsidRPr="005B4A5F">
        <w:t xml:space="preserve"> of TB infection</w:t>
      </w:r>
      <w:r w:rsidR="00F01FEA" w:rsidRPr="005B4A5F">
        <w:t xml:space="preserve"> </w:t>
      </w:r>
      <w:r w:rsidR="00E4321B" w:rsidRPr="005B4A5F">
        <w:t xml:space="preserve">has </w:t>
      </w:r>
      <w:r w:rsidR="008F769F" w:rsidRPr="005B4A5F">
        <w:t>several limitations</w:t>
      </w:r>
      <w:r w:rsidR="00B40404" w:rsidRPr="005B4A5F">
        <w:t>,</w:t>
      </w:r>
      <w:r w:rsidR="008F769F" w:rsidRPr="005B4A5F">
        <w:t xml:space="preserve"> as</w:t>
      </w:r>
      <w:r w:rsidR="00E4321B" w:rsidRPr="005B4A5F">
        <w:t xml:space="preserve"> mice do not develop</w:t>
      </w:r>
      <w:r w:rsidR="00D02C3E" w:rsidRPr="005B4A5F">
        <w:t xml:space="preserve"> </w:t>
      </w:r>
      <w:r w:rsidR="00E4321B" w:rsidRPr="005B4A5F">
        <w:t>TB</w:t>
      </w:r>
      <w:r w:rsidRPr="005B4A5F">
        <w:t xml:space="preserve"> latency</w:t>
      </w:r>
      <w:r w:rsidR="00E4321B" w:rsidRPr="005B4A5F">
        <w:t xml:space="preserve"> or caseating</w:t>
      </w:r>
      <w:r w:rsidRPr="005B4A5F">
        <w:t xml:space="preserve"> granuloma formation, </w:t>
      </w:r>
      <w:r w:rsidR="00D02C3E" w:rsidRPr="005B4A5F">
        <w:t>which are</w:t>
      </w:r>
      <w:r w:rsidRPr="005B4A5F">
        <w:t xml:space="preserve"> hallmarks of human disease </w:t>
      </w:r>
      <w:r w:rsidRPr="005B4A5F">
        <w:fldChar w:fldCharType="begin"/>
      </w:r>
      <w:r w:rsidR="00C545E0" w:rsidRPr="005B4A5F">
        <w:instrText xml:space="preserve"> ADDIN EN.CITE &lt;EndNote&gt;&lt;Cite&gt;&lt;Author&gt;Helke&lt;/Author&gt;&lt;Year&gt;2006&lt;/Year&gt;&lt;RecNum&gt;262&lt;/RecNum&gt;&lt;DisplayText&gt;[9]&lt;/DisplayText&gt;&lt;record&gt;&lt;rec-number&gt;262&lt;/rec-number&gt;&lt;foreign-keys&gt;&lt;key app="EN" db-id="rfseattv0txrw2eepewp50zx0pv5dvsrsexx" timestamp="1425979982"&gt;262&lt;/key&gt;&lt;/foreign-keys&gt;&lt;ref-type name="Journal Article"&gt;17&lt;/ref-type&gt;&lt;contributors&gt;&lt;authors&gt;&lt;author&gt;Helke, K. L.&lt;/author&gt;&lt;author&gt;Mankowski, J. L.&lt;/author&gt;&lt;author&gt;Manabe, Y. C.&lt;/author&gt;&lt;/authors&gt;&lt;/contributors&gt;&lt;auth-address&gt;Department of Comparative Medicine, Johns Hopkins University School of Medicine, 733 N. Broadway, Room 811, Baltimore, MD 21205, USA.&lt;/auth-address&gt;&lt;titles&gt;&lt;title&gt;Animal models of cavitation in pulmonary tuberculosis&lt;/title&gt;&lt;secondary-title&gt;Tuberculosis (Edinb)&lt;/secondary-title&gt;&lt;alt-title&gt;Tuberculosis&lt;/alt-title&gt;&lt;/titles&gt;&lt;periodical&gt;&lt;full-title&gt;Tuberculosis (Edinb)&lt;/full-title&gt;&lt;abbr-1&gt;Tuberculosis&lt;/abbr-1&gt;&lt;/periodical&gt;&lt;alt-periodical&gt;&lt;full-title&gt;Tuberculosis (Edinb)&lt;/full-title&gt;&lt;abbr-1&gt;Tuberculosis&lt;/abbr-1&gt;&lt;/alt-periodical&gt;&lt;pages&gt;337-48&lt;/pages&gt;&lt;volume&gt;86&lt;/volume&gt;&lt;number&gt;5&lt;/number&gt;&lt;keywords&gt;&lt;keyword&gt;Animals&lt;/keyword&gt;&lt;keyword&gt;Bronchoalveolar Lavage Fluid/microbiology&lt;/keyword&gt;&lt;keyword&gt;Cattle&lt;/keyword&gt;&lt;keyword&gt;Disease Models, Animal&lt;/keyword&gt;&lt;keyword&gt;Dogs&lt;/keyword&gt;&lt;keyword&gt;Elephants&lt;/keyword&gt;&lt;keyword&gt;Goats&lt;/keyword&gt;&lt;keyword&gt;Guinea Pigs&lt;/keyword&gt;&lt;keyword&gt;Haplorhini&lt;/keyword&gt;&lt;keyword&gt;Horses&lt;/keyword&gt;&lt;keyword&gt;Humans&lt;/keyword&gt;&lt;keyword&gt;Mice&lt;/keyword&gt;&lt;keyword&gt;Mycobacterium tuberculosis/*isolation &amp;amp; purification&lt;/keyword&gt;&lt;keyword&gt;Rabbits&lt;/keyword&gt;&lt;keyword&gt;Sheep&lt;/keyword&gt;&lt;keyword&gt;Swine&lt;/keyword&gt;&lt;keyword&gt;Tuberculosis, Pulmonary/*microbiology/*pathology&lt;/keyword&gt;&lt;/keywords&gt;&lt;dates&gt;&lt;year&gt;2006&lt;/year&gt;&lt;pub-dates&gt;&lt;date&gt;Sep&lt;/date&gt;&lt;/pub-dates&gt;&lt;/dates&gt;&lt;isbn&gt;1472-9792 (Print)&amp;#xD;1472-9792 (Linking)&lt;/isbn&gt;&lt;accession-num&gt;16359922&lt;/accession-num&gt;&lt;urls&gt;&lt;related-urls&gt;&lt;url&gt;http://www.ncbi.nlm.nih.gov/pubmed/16359922&lt;/url&gt;&lt;/related-urls&gt;&lt;/urls&gt;&lt;electronic-resource-num&gt;10.1016/j.tube.2005.09.001&lt;/electronic-resource-num&gt;&lt;/record&gt;&lt;/Cite&gt;&lt;/EndNote&gt;</w:instrText>
      </w:r>
      <w:r w:rsidRPr="005B4A5F">
        <w:fldChar w:fldCharType="separate"/>
      </w:r>
      <w:r w:rsidR="00C545E0" w:rsidRPr="005B4A5F">
        <w:rPr>
          <w:noProof/>
        </w:rPr>
        <w:t>[9]</w:t>
      </w:r>
      <w:r w:rsidRPr="005B4A5F">
        <w:fldChar w:fldCharType="end"/>
      </w:r>
      <w:r w:rsidR="00EA21FC" w:rsidRPr="005B4A5F">
        <w:t>.</w:t>
      </w:r>
      <w:r w:rsidRPr="005B4A5F">
        <w:t xml:space="preserve"> </w:t>
      </w:r>
      <w:r w:rsidR="00E4321B" w:rsidRPr="005B4A5F">
        <w:t>In contrast, non</w:t>
      </w:r>
      <w:r w:rsidRPr="005B4A5F">
        <w:t xml:space="preserve">-human primates (NHP) are remarkably similar to humans in </w:t>
      </w:r>
      <w:r w:rsidR="00E4321B" w:rsidRPr="005B4A5F">
        <w:t xml:space="preserve">many </w:t>
      </w:r>
      <w:r w:rsidRPr="005B4A5F">
        <w:t xml:space="preserve">aspects including their anatomy, immunology and clinical manifestations of TB </w:t>
      </w:r>
      <w:r w:rsidRPr="005B4A5F">
        <w:fldChar w:fldCharType="begin">
          <w:fldData xml:space="preserve">PEVuZE5vdGU+PENpdGU+PEF1dGhvcj5QZW5hPC9BdXRob3I+PFllYXI+MjAxNTwvWWVhcj48UmVj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</w:fldData>
        </w:fldChar>
      </w:r>
      <w:r w:rsidR="00C545E0" w:rsidRPr="005B4A5F">
        <w:instrText xml:space="preserve"> ADDIN EN.CITE </w:instrText>
      </w:r>
      <w:r w:rsidR="00C545E0" w:rsidRPr="005B4A5F">
        <w:fldChar w:fldCharType="begin">
          <w:fldData xml:space="preserve">PEVuZE5vdGU+PENpdGU+PEF1dGhvcj5QZW5hPC9BdXRob3I+PFllYXI+MjAxNTwvWWVhcj48UmVj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10, 11]</w:t>
      </w:r>
      <w:r w:rsidRPr="005B4A5F">
        <w:fldChar w:fldCharType="end"/>
      </w:r>
      <w:r w:rsidRPr="005B4A5F">
        <w:t>.</w:t>
      </w:r>
      <w:r w:rsidR="004D1485" w:rsidRPr="005B4A5F">
        <w:t xml:space="preserve"> </w:t>
      </w:r>
      <w:r w:rsidR="000D6F8A" w:rsidRPr="005B4A5F">
        <w:t xml:space="preserve">Both </w:t>
      </w:r>
      <w:r w:rsidR="00841BC4" w:rsidRPr="005B4A5F">
        <w:t>r</w:t>
      </w:r>
      <w:r w:rsidRPr="005B4A5F">
        <w:t xml:space="preserve">hesus and </w:t>
      </w:r>
      <w:r w:rsidR="00841BC4" w:rsidRPr="005B4A5F">
        <w:t>c</w:t>
      </w:r>
      <w:r w:rsidR="00A966ED" w:rsidRPr="005B4A5F">
        <w:t xml:space="preserve">ynomolgus </w:t>
      </w:r>
      <w:r w:rsidRPr="005B4A5F">
        <w:t>macaque</w:t>
      </w:r>
      <w:r w:rsidR="005818DC" w:rsidRPr="005B4A5F">
        <w:t xml:space="preserve"> </w:t>
      </w:r>
      <w:r w:rsidRPr="005B4A5F">
        <w:t>s</w:t>
      </w:r>
      <w:r w:rsidR="005818DC" w:rsidRPr="005B4A5F">
        <w:t>pecies</w:t>
      </w:r>
      <w:r w:rsidRPr="005B4A5F">
        <w:t xml:space="preserve"> have been used to study Mtb infection </w:t>
      </w:r>
      <w:r w:rsidR="004D1485" w:rsidRPr="005B4A5F">
        <w:t>and TB vaccine efficacy</w:t>
      </w:r>
      <w:r w:rsidRPr="005B4A5F">
        <w:t xml:space="preserve"> </w:t>
      </w:r>
      <w:r w:rsidRPr="005B4A5F">
        <w:fldChar w:fldCharType="begin">
          <w:fldData xml:space="preserve">PEVuZE5vdGU+PENpdGU+PEF1dGhvcj5MYW5nZXJtYW5zPC9BdXRob3I+PFllYXI+MjAwNTwvWWVh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I3NDAtNTA8L3BhZ2VzPjx2b2x1bWU+MjM8L3ZvbHVtZT48bnVtYmVyPjIx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xNDk3LTUwMjwvcGFnZXM+PHZvbHVtZT45ODwv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==
</w:fldData>
        </w:fldChar>
      </w:r>
      <w:r w:rsidR="00A74C97" w:rsidRPr="005B4A5F">
        <w:instrText xml:space="preserve"> ADDIN EN.CITE </w:instrText>
      </w:r>
      <w:r w:rsidR="00A74C97" w:rsidRPr="005B4A5F">
        <w:fldChar w:fldCharType="begin">
          <w:fldData xml:space="preserve">PEVuZE5vdGU+PENpdGU+PEF1dGhvcj5MYW5nZXJtYW5zPC9BdXRob3I+PFllYXI+MjAwNTwvWWVh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I3NDAtNTA8L3BhZ2VzPjx2b2x1bWU+MjM8L3ZvbHVtZT48bnVtYmVyPjIx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xNDk3LTUwMjwvcGFnZXM+PHZvbHVtZT45ODwv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==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10-14]</w:t>
      </w:r>
      <w:r w:rsidRPr="005B4A5F">
        <w:fldChar w:fldCharType="end"/>
      </w:r>
      <w:r w:rsidRPr="005B4A5F">
        <w:t xml:space="preserve">. Importantly, animals that fall </w:t>
      </w:r>
      <w:r w:rsidR="00E4321B" w:rsidRPr="005B4A5F">
        <w:t xml:space="preserve">into </w:t>
      </w:r>
      <w:r w:rsidR="007F089F" w:rsidRPr="005B4A5F">
        <w:t>r</w:t>
      </w:r>
      <w:r w:rsidRPr="005B4A5F">
        <w:t xml:space="preserve">hesus and </w:t>
      </w:r>
      <w:r w:rsidR="007F089F" w:rsidRPr="005B4A5F">
        <w:t>c</w:t>
      </w:r>
      <w:r w:rsidRPr="005B4A5F">
        <w:t>ynomolgus</w:t>
      </w:r>
      <w:r w:rsidR="007F089F" w:rsidRPr="005B4A5F">
        <w:t xml:space="preserve"> macaque </w:t>
      </w:r>
      <w:r w:rsidRPr="005B4A5F">
        <w:t xml:space="preserve">species differ </w:t>
      </w:r>
      <w:r w:rsidR="00A966ED" w:rsidRPr="005B4A5F">
        <w:t xml:space="preserve">with regard to </w:t>
      </w:r>
      <w:r w:rsidRPr="005B4A5F">
        <w:t>their genetic background</w:t>
      </w:r>
      <w:r w:rsidR="00E4321B" w:rsidRPr="005B4A5F">
        <w:t xml:space="preserve"> and </w:t>
      </w:r>
      <w:r w:rsidRPr="005B4A5F">
        <w:t>susceptibility to Mtb</w:t>
      </w:r>
      <w:r w:rsidR="00B20BB5" w:rsidRPr="005B4A5F">
        <w:t xml:space="preserve">, a </w:t>
      </w:r>
      <w:r w:rsidR="00E4321B" w:rsidRPr="005B4A5F">
        <w:t xml:space="preserve">divergence </w:t>
      </w:r>
      <w:r w:rsidR="00B20BB5" w:rsidRPr="005B4A5F">
        <w:t xml:space="preserve">also observed </w:t>
      </w:r>
      <w:r w:rsidR="00E4321B" w:rsidRPr="005B4A5F">
        <w:t xml:space="preserve">after </w:t>
      </w:r>
      <w:r w:rsidR="00935FB0" w:rsidRPr="005B4A5F">
        <w:t xml:space="preserve">challenge with other microorganisms, including human immunodeficiency virus and </w:t>
      </w:r>
      <w:proofErr w:type="spellStart"/>
      <w:r w:rsidR="00935FB0" w:rsidRPr="005B4A5F">
        <w:rPr>
          <w:i/>
        </w:rPr>
        <w:t>Shigella</w:t>
      </w:r>
      <w:proofErr w:type="spellEnd"/>
      <w:r w:rsidR="00935FB0" w:rsidRPr="005B4A5F">
        <w:t xml:space="preserve"> species</w:t>
      </w:r>
      <w:r w:rsidR="00E4321B" w:rsidRPr="005B4A5F">
        <w:t xml:space="preserve"> </w:t>
      </w:r>
      <w:r w:rsidRPr="005B4A5F">
        <w:fldChar w:fldCharType="begin">
          <w:fldData xml:space="preserve">PEVuZE5vdGU+PENpdGU+PEF1dGhvcj5TaGFycGU8L0F1dGhvcj48WWVhcj4yMDE2PC9ZZWFyPjxS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==
</w:fldData>
        </w:fldChar>
      </w:r>
      <w:r w:rsidR="00A74C97" w:rsidRPr="005B4A5F">
        <w:instrText xml:space="preserve"> ADDIN EN.CITE </w:instrText>
      </w:r>
      <w:r w:rsidR="00A74C97" w:rsidRPr="005B4A5F">
        <w:fldChar w:fldCharType="begin">
          <w:fldData xml:space="preserve">PEVuZE5vdGU+PENpdGU+PEF1dGhvcj5TaGFycGU8L0F1dGhvcj48WWVhcj4yMDE2PC9ZZWFyPjxS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==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15-19]</w:t>
      </w:r>
      <w:r w:rsidRPr="005B4A5F">
        <w:fldChar w:fldCharType="end"/>
      </w:r>
      <w:r w:rsidRPr="005B4A5F">
        <w:t xml:space="preserve">. </w:t>
      </w:r>
      <w:r w:rsidR="00A966ED" w:rsidRPr="005B4A5F">
        <w:t>Such d</w:t>
      </w:r>
      <w:r w:rsidRPr="005B4A5F">
        <w:t xml:space="preserve">ifferences </w:t>
      </w:r>
      <w:r w:rsidR="00E4321B" w:rsidRPr="005B4A5F">
        <w:t xml:space="preserve">may </w:t>
      </w:r>
      <w:r w:rsidRPr="005B4A5F">
        <w:t xml:space="preserve">range from </w:t>
      </w:r>
      <w:r w:rsidR="00737303" w:rsidRPr="005B4A5F">
        <w:t>a strong ability to control infection</w:t>
      </w:r>
      <w:r w:rsidRPr="005B4A5F">
        <w:t xml:space="preserve"> in cynomolgus </w:t>
      </w:r>
      <w:r w:rsidR="00737303" w:rsidRPr="005B4A5F">
        <w:t xml:space="preserve">of Chinese or Indonesian genotype </w:t>
      </w:r>
      <w:r w:rsidRPr="005B4A5F">
        <w:t xml:space="preserve">to </w:t>
      </w:r>
      <w:r w:rsidR="00E4321B" w:rsidRPr="005B4A5F">
        <w:t xml:space="preserve">reduced </w:t>
      </w:r>
      <w:r w:rsidRPr="005B4A5F">
        <w:t xml:space="preserve">resistance in Mauritian cynomolgus </w:t>
      </w:r>
      <w:r w:rsidRPr="005B4A5F">
        <w:fldChar w:fldCharType="begin">
          <w:fldData xml:space="preserve">PEVuZE5vdGU+PENpdGU+PEF1dGhvcj5TaGFycGU8L0F1dGhvcj48WWVhcj4yMDE2PC9ZZWFyPjxS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</w:fldData>
        </w:fldChar>
      </w:r>
      <w:r w:rsidR="00681984" w:rsidRPr="005B4A5F">
        <w:instrText xml:space="preserve"> ADDIN EN.CITE </w:instrText>
      </w:r>
      <w:r w:rsidR="00681984" w:rsidRPr="005B4A5F">
        <w:fldChar w:fldCharType="begin">
          <w:fldData xml:space="preserve">PEVuZE5vdGU+PENpdGU+PEF1dGhvcj5TaGFycGU8L0F1dGhvcj48WWVhcj4yMDE2PC9ZZWFyPjxS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</w:fldData>
        </w:fldChar>
      </w:r>
      <w:r w:rsidR="00681984" w:rsidRPr="005B4A5F">
        <w:instrText xml:space="preserve"> ADDIN EN.CITE.DATA </w:instrText>
      </w:r>
      <w:r w:rsidR="00681984" w:rsidRPr="005B4A5F">
        <w:fldChar w:fldCharType="end"/>
      </w:r>
      <w:r w:rsidRPr="005B4A5F">
        <w:fldChar w:fldCharType="separate"/>
      </w:r>
      <w:r w:rsidR="00C545E0" w:rsidRPr="005B4A5F">
        <w:rPr>
          <w:noProof/>
        </w:rPr>
        <w:t>[15, 20, 21]</w:t>
      </w:r>
      <w:r w:rsidRPr="005B4A5F">
        <w:fldChar w:fldCharType="end"/>
      </w:r>
      <w:r w:rsidRPr="005B4A5F">
        <w:t xml:space="preserve">. </w:t>
      </w:r>
      <w:r w:rsidR="00A966ED" w:rsidRPr="005B4A5F">
        <w:t xml:space="preserve">Variations in susceptibility </w:t>
      </w:r>
      <w:r w:rsidRPr="005B4A5F">
        <w:t>are likely due to immunological differences</w:t>
      </w:r>
      <w:r w:rsidR="00254A68" w:rsidRPr="005B4A5F">
        <w:t>. T</w:t>
      </w:r>
      <w:r w:rsidR="00E4321B" w:rsidRPr="005B4A5F">
        <w:t>herefore</w:t>
      </w:r>
      <w:r w:rsidR="00254A68" w:rsidRPr="005B4A5F">
        <w:t>,</w:t>
      </w:r>
      <w:r w:rsidRPr="005B4A5F">
        <w:t xml:space="preserve"> investigation into </w:t>
      </w:r>
      <w:r w:rsidR="001941FF" w:rsidRPr="005B4A5F">
        <w:t xml:space="preserve">the </w:t>
      </w:r>
      <w:r w:rsidR="004D1485" w:rsidRPr="005B4A5F">
        <w:t xml:space="preserve">adaptive and innate </w:t>
      </w:r>
      <w:r w:rsidRPr="005B4A5F">
        <w:t xml:space="preserve">cellular </w:t>
      </w:r>
      <w:r w:rsidR="004D1485" w:rsidRPr="005B4A5F">
        <w:t xml:space="preserve">immune processes </w:t>
      </w:r>
      <w:r w:rsidR="001941FF" w:rsidRPr="005B4A5F">
        <w:t>that underpin these differences may provide novel disease correlates of protection</w:t>
      </w:r>
      <w:r w:rsidR="008F769F" w:rsidRPr="005B4A5F">
        <w:t xml:space="preserve"> that may ultimately</w:t>
      </w:r>
      <w:r w:rsidR="001941FF" w:rsidRPr="005B4A5F">
        <w:t xml:space="preserve"> </w:t>
      </w:r>
      <w:r w:rsidR="00E4321B" w:rsidRPr="005B4A5F">
        <w:t xml:space="preserve">help </w:t>
      </w:r>
      <w:r w:rsidR="008F769F" w:rsidRPr="005B4A5F">
        <w:t xml:space="preserve">to </w:t>
      </w:r>
      <w:r w:rsidR="00E4321B" w:rsidRPr="005B4A5F">
        <w:t xml:space="preserve">inform </w:t>
      </w:r>
      <w:r w:rsidR="00C30ADE" w:rsidRPr="005B4A5F">
        <w:t xml:space="preserve">the design of </w:t>
      </w:r>
      <w:r w:rsidR="001941FF" w:rsidRPr="005B4A5F">
        <w:t xml:space="preserve">new vaccine </w:t>
      </w:r>
      <w:r w:rsidR="004E37E5" w:rsidRPr="005B4A5F">
        <w:t>candidates</w:t>
      </w:r>
      <w:r w:rsidR="001941FF" w:rsidRPr="005B4A5F">
        <w:t>.</w:t>
      </w:r>
      <w:r w:rsidRPr="005B4A5F">
        <w:t xml:space="preserve"> </w:t>
      </w:r>
    </w:p>
    <w:p w14:paraId="7EEEE56E" w14:textId="77777777" w:rsidR="00FA59AA" w:rsidRPr="005B4A5F" w:rsidRDefault="00FA59AA" w:rsidP="00867F94">
      <w:pPr>
        <w:spacing w:line="360" w:lineRule="auto"/>
      </w:pPr>
    </w:p>
    <w:p w14:paraId="07860083" w14:textId="47B7CE5C" w:rsidR="001A2A9B" w:rsidRPr="005B4A5F" w:rsidRDefault="001A2A9B" w:rsidP="00867F94">
      <w:pPr>
        <w:spacing w:line="360" w:lineRule="auto"/>
      </w:pPr>
      <w:r w:rsidRPr="005B4A5F">
        <w:t xml:space="preserve">T cells </w:t>
      </w:r>
      <w:r w:rsidR="00E4321B" w:rsidRPr="005B4A5F">
        <w:t xml:space="preserve">are essential </w:t>
      </w:r>
      <w:r w:rsidR="00C16CA5" w:rsidRPr="005B4A5F">
        <w:t xml:space="preserve">for </w:t>
      </w:r>
      <w:r w:rsidR="00E4321B" w:rsidRPr="005B4A5F">
        <w:t>a</w:t>
      </w:r>
      <w:r w:rsidRPr="005B4A5F">
        <w:t xml:space="preserve"> protective</w:t>
      </w:r>
      <w:r w:rsidR="00E4321B" w:rsidRPr="005B4A5F">
        <w:t xml:space="preserve"> host immune response to</w:t>
      </w:r>
      <w:r w:rsidRPr="005B4A5F">
        <w:t xml:space="preserve"> Mtb </w:t>
      </w:r>
      <w:r w:rsidRPr="005B4A5F">
        <w:fldChar w:fldCharType="begin">
          <w:fldData xml:space="preserve">PEVuZE5vdGU+PENpdGU+PEF1dGhvcj5DYW5hZGF5PC9BdXRob3I+PFllYXI+MjAwMTwvWWVhcj48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jk2LTMxNDwvcGFnZXM+PHZvbHVtZT4xNzY8L3Zv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jk5MS03MDAwPC9wYWdlcz48dm9sdW1lPjE2Nzwvdm9sdW1l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</w:fldData>
        </w:fldChar>
      </w:r>
      <w:r w:rsidR="00C545E0" w:rsidRPr="005B4A5F">
        <w:instrText xml:space="preserve"> ADDIN EN.CITE </w:instrText>
      </w:r>
      <w:r w:rsidR="00C545E0" w:rsidRPr="005B4A5F">
        <w:fldChar w:fldCharType="begin">
          <w:fldData xml:space="preserve">PEVuZE5vdGU+PENpdGU+PEF1dGhvcj5DYW5hZGF5PC9BdXRob3I+PFllYXI+MjAwMTwvWWVhcj48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jk2LTMxNDwvcGFnZXM+PHZvbHVtZT4xNzY8L3Zv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jk5MS03MDAwPC9wYWdlcz48dm9sdW1lPjE2Nzwvdm9sdW1l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22-24]</w:t>
      </w:r>
      <w:r w:rsidRPr="005B4A5F">
        <w:fldChar w:fldCharType="end"/>
      </w:r>
      <w:r w:rsidRPr="005B4A5F">
        <w:t xml:space="preserve">, </w:t>
      </w:r>
      <w:r w:rsidR="001345A3" w:rsidRPr="005B4A5F">
        <w:t>as they</w:t>
      </w:r>
      <w:r w:rsidR="008940E7" w:rsidRPr="005B4A5F">
        <w:t xml:space="preserve"> induc</w:t>
      </w:r>
      <w:r w:rsidR="0063282C" w:rsidRPr="005B4A5F">
        <w:t>e</w:t>
      </w:r>
      <w:r w:rsidR="008940E7" w:rsidRPr="005B4A5F">
        <w:t xml:space="preserve"> the effector antimicrobial functions of infected phagocytes. </w:t>
      </w:r>
      <w:r w:rsidR="0063282C" w:rsidRPr="005B4A5F">
        <w:t>Identifying</w:t>
      </w:r>
      <w:r w:rsidR="00340AF0" w:rsidRPr="005B4A5F">
        <w:t xml:space="preserve"> T cell</w:t>
      </w:r>
      <w:r w:rsidR="007029B5" w:rsidRPr="005B4A5F">
        <w:t>-</w:t>
      </w:r>
      <w:r w:rsidR="00340AF0" w:rsidRPr="005B4A5F">
        <w:t>based correlates is a</w:t>
      </w:r>
      <w:r w:rsidR="0063282C" w:rsidRPr="005B4A5F">
        <w:t xml:space="preserve"> critical </w:t>
      </w:r>
      <w:r w:rsidR="00340AF0" w:rsidRPr="005B4A5F">
        <w:rPr>
          <w:color w:val="000000" w:themeColor="text1"/>
        </w:rPr>
        <w:t xml:space="preserve">area of </w:t>
      </w:r>
      <w:r w:rsidR="008940E7" w:rsidRPr="005B4A5F">
        <w:rPr>
          <w:color w:val="000000" w:themeColor="text1"/>
        </w:rPr>
        <w:t xml:space="preserve">ongoing </w:t>
      </w:r>
      <w:r w:rsidR="00340AF0" w:rsidRPr="005B4A5F">
        <w:rPr>
          <w:color w:val="000000" w:themeColor="text1"/>
        </w:rPr>
        <w:t>research</w:t>
      </w:r>
      <w:r w:rsidR="0063282C" w:rsidRPr="005B4A5F">
        <w:rPr>
          <w:color w:val="000000" w:themeColor="text1"/>
        </w:rPr>
        <w:t xml:space="preserve"> within the TB field</w:t>
      </w:r>
      <w:r w:rsidR="00DB22CD" w:rsidRPr="005B4A5F">
        <w:rPr>
          <w:color w:val="000000" w:themeColor="text1"/>
        </w:rPr>
        <w:t xml:space="preserve"> </w:t>
      </w:r>
      <w:r w:rsidR="008D10D7" w:rsidRPr="005B4A5F">
        <w:fldChar w:fldCharType="begin">
          <w:fldData xml:space="preserve">PEVuZE5vdGU+PENpdGU+PEF1dGhvcj5GbGV0Y2hlcjwvQXV0aG9yPjxZZWFyPjIwMTY8L1llYXI+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==
</w:fldData>
        </w:fldChar>
      </w:r>
      <w:r w:rsidR="00C545E0" w:rsidRPr="005B4A5F">
        <w:instrText xml:space="preserve"> ADDIN EN.CITE </w:instrText>
      </w:r>
      <w:r w:rsidR="00C545E0" w:rsidRPr="005B4A5F">
        <w:fldChar w:fldCharType="begin">
          <w:fldData xml:space="preserve">PEVuZE5vdGU+PENpdGU+PEF1dGhvcj5GbGV0Y2hlcjwvQXV0aG9yPjxZZWFyPjIwMTY8L1llYXI+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==
</w:fldData>
        </w:fldChar>
      </w:r>
      <w:r w:rsidR="00C545E0" w:rsidRPr="005B4A5F">
        <w:instrText xml:space="preserve"> ADDIN EN.CITE.DATA </w:instrText>
      </w:r>
      <w:r w:rsidR="00C545E0" w:rsidRPr="005B4A5F">
        <w:fldChar w:fldCharType="end"/>
      </w:r>
      <w:r w:rsidR="008D10D7" w:rsidRPr="005B4A5F">
        <w:fldChar w:fldCharType="separate"/>
      </w:r>
      <w:r w:rsidR="00C545E0" w:rsidRPr="005B4A5F">
        <w:rPr>
          <w:noProof/>
        </w:rPr>
        <w:t>[7, 25, 26]</w:t>
      </w:r>
      <w:r w:rsidR="008D10D7" w:rsidRPr="005B4A5F">
        <w:fldChar w:fldCharType="end"/>
      </w:r>
      <w:r w:rsidRPr="005B4A5F">
        <w:t xml:space="preserve">. Invariant </w:t>
      </w:r>
      <w:r w:rsidR="007F6FD4" w:rsidRPr="005B4A5F">
        <w:t>NKT</w:t>
      </w:r>
      <w:r w:rsidRPr="005B4A5F">
        <w:t xml:space="preserve"> cells (iNKTs) are innate T cell</w:t>
      </w:r>
      <w:r w:rsidR="00124DFF" w:rsidRPr="005B4A5F">
        <w:t>s</w:t>
      </w:r>
      <w:r w:rsidRPr="005B4A5F">
        <w:t xml:space="preserve"> that recognise </w:t>
      </w:r>
      <w:r w:rsidR="006F7480" w:rsidRPr="005B4A5F">
        <w:t>CD1d</w:t>
      </w:r>
      <w:r w:rsidR="00EC5AC4" w:rsidRPr="005B4A5F">
        <w:t>-</w:t>
      </w:r>
      <w:r w:rsidR="006F7480" w:rsidRPr="005B4A5F">
        <w:t xml:space="preserve">presented </w:t>
      </w:r>
      <w:r w:rsidRPr="005B4A5F">
        <w:t>lipid antigen</w:t>
      </w:r>
      <w:r w:rsidR="006F7480" w:rsidRPr="005B4A5F">
        <w:t>s</w:t>
      </w:r>
      <w:r w:rsidRPr="005B4A5F">
        <w:t xml:space="preserve"> via </w:t>
      </w:r>
      <w:r w:rsidR="0021043C" w:rsidRPr="005B4A5F">
        <w:t xml:space="preserve">an </w:t>
      </w:r>
      <w:r w:rsidRPr="005B4A5F">
        <w:t xml:space="preserve">invariant </w:t>
      </w:r>
      <w:r w:rsidR="00163B64" w:rsidRPr="005B4A5F">
        <w:t xml:space="preserve">T </w:t>
      </w:r>
      <w:r w:rsidRPr="005B4A5F">
        <w:t>cell receptor</w:t>
      </w:r>
      <w:r w:rsidR="00144B2B" w:rsidRPr="005B4A5F">
        <w:t xml:space="preserve"> comprised of </w:t>
      </w:r>
      <w:r w:rsidR="002950BF" w:rsidRPr="005B4A5F">
        <w:t>Vα24 and Vβ11 in human</w:t>
      </w:r>
      <w:r w:rsidR="00EC5AC4" w:rsidRPr="005B4A5F">
        <w:t>s, and the</w:t>
      </w:r>
      <w:r w:rsidR="008B4B45" w:rsidRPr="005B4A5F">
        <w:t xml:space="preserve"> V</w:t>
      </w:r>
      <w:r w:rsidR="009D7422" w:rsidRPr="005B4A5F">
        <w:t>α</w:t>
      </w:r>
      <w:r w:rsidR="008B4B45" w:rsidRPr="005B4A5F">
        <w:t>24 chain is highly conserved in macaque</w:t>
      </w:r>
      <w:r w:rsidR="009C5D7D" w:rsidRPr="005B4A5F">
        <w:t xml:space="preserve"> </w:t>
      </w:r>
      <w:r w:rsidRPr="005B4A5F">
        <w:fldChar w:fldCharType="begin">
          <w:fldData xml:space="preserve">PEVuZE5vdGU+PENpdGU+PEF1dGhvcj5Sb3Nzam9objwvQXV0aG9yPjxZZWFyPjIwMTI8L1llYXI+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</w:fldData>
        </w:fldChar>
      </w:r>
      <w:r w:rsidR="00A74C97" w:rsidRPr="005B4A5F">
        <w:instrText xml:space="preserve"> ADDIN EN.CITE </w:instrText>
      </w:r>
      <w:r w:rsidR="00A74C97" w:rsidRPr="005B4A5F">
        <w:fldChar w:fldCharType="begin">
          <w:fldData xml:space="preserve">PEVuZE5vdGU+PENpdGU+PEF1dGhvcj5Sb3Nzam9objwvQXV0aG9yPjxZZWFyPjIwMTI8L1llYXI+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27, 28]</w:t>
      </w:r>
      <w:r w:rsidRPr="005B4A5F">
        <w:fldChar w:fldCharType="end"/>
      </w:r>
      <w:r w:rsidRPr="005B4A5F">
        <w:t>.</w:t>
      </w:r>
      <w:r w:rsidR="003312DC" w:rsidRPr="005B4A5F">
        <w:t xml:space="preserve"> </w:t>
      </w:r>
      <w:r w:rsidR="003312DC" w:rsidRPr="005B4A5F">
        <w:rPr>
          <w:bCs/>
          <w:color w:val="000000" w:themeColor="text1"/>
        </w:rPr>
        <w:t xml:space="preserve">iNKTs are critical for an effective immune response </w:t>
      </w:r>
      <w:r w:rsidR="003312DC" w:rsidRPr="005B4A5F">
        <w:rPr>
          <w:bCs/>
          <w:color w:val="000000" w:themeColor="text1"/>
        </w:rPr>
        <w:lastRenderedPageBreak/>
        <w:t xml:space="preserve">in </w:t>
      </w:r>
      <w:r w:rsidR="00C30ADE" w:rsidRPr="005B4A5F">
        <w:rPr>
          <w:bCs/>
          <w:color w:val="000000" w:themeColor="text1"/>
        </w:rPr>
        <w:t>a</w:t>
      </w:r>
      <w:r w:rsidR="007B0C05" w:rsidRPr="005B4A5F">
        <w:rPr>
          <w:bCs/>
          <w:color w:val="000000" w:themeColor="text1"/>
        </w:rPr>
        <w:t xml:space="preserve"> variety of</w:t>
      </w:r>
      <w:r w:rsidR="003312DC" w:rsidRPr="005B4A5F">
        <w:rPr>
          <w:bCs/>
          <w:color w:val="000000" w:themeColor="text1"/>
        </w:rPr>
        <w:t xml:space="preserve"> disease</w:t>
      </w:r>
      <w:r w:rsidR="00C30ADE" w:rsidRPr="005B4A5F">
        <w:rPr>
          <w:bCs/>
          <w:color w:val="000000" w:themeColor="text1"/>
        </w:rPr>
        <w:t>s</w:t>
      </w:r>
      <w:r w:rsidR="003312DC" w:rsidRPr="005B4A5F">
        <w:rPr>
          <w:bCs/>
          <w:color w:val="000000" w:themeColor="text1"/>
        </w:rPr>
        <w:t xml:space="preserve"> and comprise between &lt;0.01% - 1% of T</w:t>
      </w:r>
      <w:r w:rsidR="00163B64" w:rsidRPr="005B4A5F">
        <w:rPr>
          <w:bCs/>
          <w:color w:val="000000" w:themeColor="text1"/>
        </w:rPr>
        <w:t xml:space="preserve"> </w:t>
      </w:r>
      <w:r w:rsidR="003312DC" w:rsidRPr="005B4A5F">
        <w:rPr>
          <w:bCs/>
          <w:color w:val="000000" w:themeColor="text1"/>
        </w:rPr>
        <w:t>cells in the peripher</w:t>
      </w:r>
      <w:r w:rsidR="00C30ADE" w:rsidRPr="005B4A5F">
        <w:rPr>
          <w:bCs/>
          <w:color w:val="000000" w:themeColor="text1"/>
        </w:rPr>
        <w:t>al circulation</w:t>
      </w:r>
      <w:r w:rsidR="003312DC" w:rsidRPr="005B4A5F">
        <w:rPr>
          <w:bCs/>
          <w:color w:val="000000" w:themeColor="text1"/>
        </w:rPr>
        <w:t xml:space="preserve"> in humans </w:t>
      </w:r>
      <w:r w:rsidR="003312DC" w:rsidRPr="005B4A5F">
        <w:rPr>
          <w:bCs/>
          <w:color w:val="000000" w:themeColor="text1"/>
        </w:rPr>
        <w:fldChar w:fldCharType="begin">
          <w:fldData xml:space="preserve">PEVuZE5vdGU+PENpdGU+PEF1dGhvcj5CaWVuZW1hbm48L0F1dGhvcj48WWVhcj4yMDExPC9ZZWFy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</w:fldData>
        </w:fldChar>
      </w:r>
      <w:r w:rsidR="00C545E0" w:rsidRPr="005B4A5F">
        <w:rPr>
          <w:bCs/>
          <w:color w:val="000000" w:themeColor="text1"/>
        </w:rPr>
        <w:instrText xml:space="preserve"> ADDIN EN.CITE </w:instrText>
      </w:r>
      <w:r w:rsidR="00C545E0" w:rsidRPr="005B4A5F">
        <w:rPr>
          <w:bCs/>
          <w:color w:val="000000" w:themeColor="text1"/>
        </w:rPr>
        <w:fldChar w:fldCharType="begin">
          <w:fldData xml:space="preserve">PEVuZE5vdGU+PENpdGU+PEF1dGhvcj5CaWVuZW1hbm48L0F1dGhvcj48WWVhcj4yMDExPC9ZZWFy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</w:fldData>
        </w:fldChar>
      </w:r>
      <w:r w:rsidR="00C545E0" w:rsidRPr="005B4A5F">
        <w:rPr>
          <w:bCs/>
          <w:color w:val="000000" w:themeColor="text1"/>
        </w:rPr>
        <w:instrText xml:space="preserve"> ADDIN EN.CITE.DATA </w:instrText>
      </w:r>
      <w:r w:rsidR="00C545E0" w:rsidRPr="005B4A5F">
        <w:rPr>
          <w:bCs/>
          <w:color w:val="000000" w:themeColor="text1"/>
        </w:rPr>
      </w:r>
      <w:r w:rsidR="00C545E0" w:rsidRPr="005B4A5F">
        <w:rPr>
          <w:bCs/>
          <w:color w:val="000000" w:themeColor="text1"/>
        </w:rPr>
        <w:fldChar w:fldCharType="end"/>
      </w:r>
      <w:r w:rsidR="003312DC" w:rsidRPr="005B4A5F">
        <w:rPr>
          <w:bCs/>
          <w:color w:val="000000" w:themeColor="text1"/>
        </w:rPr>
      </w:r>
      <w:r w:rsidR="003312DC" w:rsidRPr="005B4A5F">
        <w:rPr>
          <w:bCs/>
          <w:color w:val="000000" w:themeColor="text1"/>
        </w:rPr>
        <w:fldChar w:fldCharType="separate"/>
      </w:r>
      <w:r w:rsidR="00C545E0" w:rsidRPr="005B4A5F">
        <w:rPr>
          <w:bCs/>
          <w:noProof/>
          <w:color w:val="000000" w:themeColor="text1"/>
        </w:rPr>
        <w:t>[29]</w:t>
      </w:r>
      <w:r w:rsidR="003312DC" w:rsidRPr="005B4A5F">
        <w:rPr>
          <w:bCs/>
          <w:color w:val="000000" w:themeColor="text1"/>
        </w:rPr>
        <w:fldChar w:fldCharType="end"/>
      </w:r>
      <w:r w:rsidR="003312DC" w:rsidRPr="005B4A5F">
        <w:rPr>
          <w:bCs/>
          <w:color w:val="000000" w:themeColor="text1"/>
        </w:rPr>
        <w:t xml:space="preserve">. </w:t>
      </w:r>
      <w:r w:rsidR="002B1A6C" w:rsidRPr="005B4A5F">
        <w:t xml:space="preserve"> Despite their low numbers, iNKTs rapidly home to sites of infection and proliferate upon antigen exposure to control </w:t>
      </w:r>
      <w:r w:rsidR="001345A3" w:rsidRPr="005B4A5F">
        <w:t>disease</w:t>
      </w:r>
      <w:r w:rsidR="002B1A6C" w:rsidRPr="005B4A5F">
        <w:t xml:space="preserve"> </w:t>
      </w:r>
      <w:r w:rsidR="002B1A6C" w:rsidRPr="005B4A5F">
        <w:fldChar w:fldCharType="begin"/>
      </w:r>
      <w:r w:rsidR="00C545E0" w:rsidRPr="005B4A5F">
        <w:instrText xml:space="preserve"> ADDIN EN.CITE &lt;EndNote&gt;&lt;Cite&gt;&lt;Author&gt;Van Kaer&lt;/Author&gt;&lt;Year&gt;2011&lt;/Year&gt;&lt;RecNum&gt;16&lt;/RecNum&gt;&lt;DisplayText&gt;[30]&lt;/DisplayText&gt;&lt;record&gt;&lt;rec-number&gt;16&lt;/rec-number&gt;&lt;foreign-keys&gt;&lt;key app="EN" db-id="rfseattv0txrw2eepewp50zx0pv5dvsrsexx" timestamp="0"&gt;16&lt;/key&gt;&lt;/foreign-keys&gt;&lt;ref-type name="Journal Article"&gt;17&lt;/ref-type&gt;&lt;contributors&gt;&lt;authors&gt;&lt;author&gt;Van Kaer, L.&lt;/author&gt;&lt;author&gt;Parekh, V. V.&lt;/author&gt;&lt;author&gt;Wu, L.&lt;/author&gt;&lt;/authors&gt;&lt;/contributors&gt;&lt;auth-address&gt;Van Kaer, L&amp;#xD;Vanderbilt Univ, Sch Med, Dept Microbiol &amp;amp; Immunol, Med Ctr N, Room A-5301,1161 21st Ave S, Nashville, TN 37232 USA&amp;#xD;Vanderbilt Univ, Sch Med, Dept Microbiol &amp;amp; Immunol, Med Ctr N, Room A-5301,1161 21st Ave S, Nashville, TN 37232 USA&amp;#xD;Vanderbilt Univ, Sch Med, Dept Microbiol &amp;amp; Immunol, Med Ctr N, Nashville, TN 37232 USA&lt;/auth-address&gt;&lt;titles&gt;&lt;title&gt;Invariant natural killer T cells: bridging innate and adaptive immunity&lt;/title&gt;&lt;secondary-title&gt;Cell and Tissue Research&lt;/secondary-title&gt;&lt;alt-title&gt;Cell Tissue Res&lt;/alt-title&gt;&lt;/titles&gt;&lt;pages&gt;43-55&lt;/pages&gt;&lt;volume&gt;343&lt;/volume&gt;&lt;number&gt;1&lt;/number&gt;&lt;keywords&gt;&lt;keyword&gt;cd1d&lt;/keyword&gt;&lt;keyword&gt;glycolipids&lt;/keyword&gt;&lt;keyword&gt;immunomodulation&lt;/keyword&gt;&lt;keyword&gt;innate immunity&lt;/keyword&gt;&lt;keyword&gt;invariant natural killer t cells&lt;/keyword&gt;&lt;keyword&gt;ligand alpha-galactosylceramide&lt;/keyword&gt;&lt;keyword&gt;cd1d-restricted inkt-cells&lt;/keyword&gt;&lt;keyword&gt;versus-host-disease&lt;/keyword&gt;&lt;keyword&gt;phase i/ii trial&lt;/keyword&gt;&lt;keyword&gt;nkt cells&lt;/keyword&gt;&lt;keyword&gt;antigen presentation&lt;/keyword&gt;&lt;keyword&gt;glycolipid antigens&lt;/keyword&gt;&lt;keyword&gt;cytokine production&lt;/keyword&gt;&lt;keyword&gt;anergy induction&lt;/keyword&gt;&lt;keyword&gt;dendritic cells&lt;/keyword&gt;&lt;/keywords&gt;&lt;dates&gt;&lt;year&gt;2011&lt;/year&gt;&lt;pub-dates&gt;&lt;date&gt;Jan&lt;/date&gt;&lt;/pub-dates&gt;&lt;/dates&gt;&lt;isbn&gt;0302-766X&lt;/isbn&gt;&lt;accession-num&gt;WOS:000285875600006&lt;/accession-num&gt;&lt;urls&gt;&lt;related-urls&gt;&lt;url&gt;&amp;lt;Go to ISI&amp;gt;://WOS:000285875600006&lt;/url&gt;&lt;/related-urls&gt;&lt;/urls&gt;&lt;electronic-resource-num&gt;DOI 10.1007/s00441-010-1023-3&lt;/electronic-resource-num&gt;&lt;language&gt;English&lt;/language&gt;&lt;/record&gt;&lt;/Cite&gt;&lt;/EndNote&gt;</w:instrText>
      </w:r>
      <w:r w:rsidR="002B1A6C" w:rsidRPr="005B4A5F">
        <w:fldChar w:fldCharType="separate"/>
      </w:r>
      <w:r w:rsidR="00C545E0" w:rsidRPr="005B4A5F">
        <w:rPr>
          <w:noProof/>
        </w:rPr>
        <w:t>[30]</w:t>
      </w:r>
      <w:r w:rsidR="002B1A6C" w:rsidRPr="005B4A5F">
        <w:fldChar w:fldCharType="end"/>
      </w:r>
      <w:r w:rsidR="002B1A6C" w:rsidRPr="005B4A5F">
        <w:t>.</w:t>
      </w:r>
      <w:r w:rsidRPr="005B4A5F">
        <w:t xml:space="preserve"> </w:t>
      </w:r>
      <w:r w:rsidR="00C30ADE" w:rsidRPr="005B4A5F">
        <w:t>Furthermore, t</w:t>
      </w:r>
      <w:r w:rsidRPr="005B4A5F">
        <w:t>hey</w:t>
      </w:r>
      <w:r w:rsidR="006F7480" w:rsidRPr="005B4A5F">
        <w:t xml:space="preserve"> </w:t>
      </w:r>
      <w:r w:rsidRPr="005B4A5F">
        <w:t xml:space="preserve">exhibit </w:t>
      </w:r>
      <w:r w:rsidR="006F7480" w:rsidRPr="005B4A5F">
        <w:t xml:space="preserve">anti-TB </w:t>
      </w:r>
      <w:r w:rsidRPr="005B4A5F">
        <w:t xml:space="preserve">protective </w:t>
      </w:r>
      <w:r w:rsidR="006F7480" w:rsidRPr="005B4A5F">
        <w:t xml:space="preserve">functions </w:t>
      </w:r>
      <w:r w:rsidR="00EC5AC4" w:rsidRPr="005B4A5F">
        <w:t>in</w:t>
      </w:r>
      <w:r w:rsidR="006F7480" w:rsidRPr="005B4A5F">
        <w:t xml:space="preserve"> mouse studies both </w:t>
      </w:r>
      <w:r w:rsidRPr="005B4A5F">
        <w:rPr>
          <w:i/>
        </w:rPr>
        <w:t>in vitro</w:t>
      </w:r>
      <w:r w:rsidRPr="005B4A5F">
        <w:t xml:space="preserve"> </w:t>
      </w:r>
      <w:r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wvRW5kTm90ZT5=
</w:fldData>
        </w:fldChar>
      </w:r>
      <w:r w:rsidR="00C545E0" w:rsidRPr="005B4A5F">
        <w:instrText xml:space="preserve"> ADDIN EN.CITE </w:instrText>
      </w:r>
      <w:r w:rsidR="00C545E0"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1]</w:t>
      </w:r>
      <w:r w:rsidRPr="005B4A5F">
        <w:fldChar w:fldCharType="end"/>
      </w:r>
      <w:r w:rsidR="006F7480" w:rsidRPr="005B4A5F">
        <w:t xml:space="preserve"> and</w:t>
      </w:r>
      <w:r w:rsidRPr="005B4A5F">
        <w:t xml:space="preserve"> </w:t>
      </w:r>
      <w:r w:rsidRPr="005B4A5F">
        <w:rPr>
          <w:i/>
        </w:rPr>
        <w:t xml:space="preserve">in </w:t>
      </w:r>
      <w:r w:rsidR="006F7480" w:rsidRPr="005B4A5F">
        <w:rPr>
          <w:i/>
        </w:rPr>
        <w:t>vivo</w:t>
      </w:r>
      <w:r w:rsidR="006F7480" w:rsidRPr="005B4A5F">
        <w:t xml:space="preserve"> </w:t>
      </w:r>
      <w:r w:rsidRPr="005B4A5F">
        <w:fldChar w:fldCharType="begin">
          <w:fldData xml:space="preserve">PEVuZE5vdGU+PENpdGU+PEF1dGhvcj5TYWRhLU92YWxsZTwvQXV0aG9yPjxZZWFyPjIwMDg8L1ll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MjM5PC9wYWdlcz48dm9sdW1lPjQ8L3ZvbHVt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</w:fldData>
        </w:fldChar>
      </w:r>
      <w:r w:rsidR="00793735" w:rsidRPr="005B4A5F">
        <w:instrText xml:space="preserve"> ADDIN EN.CITE </w:instrText>
      </w:r>
      <w:r w:rsidR="00793735" w:rsidRPr="005B4A5F">
        <w:fldChar w:fldCharType="begin">
          <w:fldData xml:space="preserve">PEVuZE5vdGU+PENpdGU+PEF1dGhvcj5TYWRhLU92YWxsZTwvQXV0aG9yPjxZZWFyPjIwMDg8L1ll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MjM5PC9wYWdlcz48dm9sdW1lPjQ8L3ZvbHVt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</w:fldData>
        </w:fldChar>
      </w:r>
      <w:r w:rsidR="00793735" w:rsidRPr="005B4A5F">
        <w:instrText xml:space="preserve"> ADDIN EN.CITE.DATA </w:instrText>
      </w:r>
      <w:r w:rsidR="00793735" w:rsidRPr="005B4A5F">
        <w:fldChar w:fldCharType="end"/>
      </w:r>
      <w:r w:rsidRPr="005B4A5F">
        <w:fldChar w:fldCharType="separate"/>
      </w:r>
      <w:r w:rsidR="00C545E0" w:rsidRPr="005B4A5F">
        <w:rPr>
          <w:noProof/>
        </w:rPr>
        <w:t>[32]</w:t>
      </w:r>
      <w:r w:rsidRPr="005B4A5F">
        <w:fldChar w:fldCharType="end"/>
      </w:r>
      <w:r w:rsidR="006F7480" w:rsidRPr="005B4A5F">
        <w:t xml:space="preserve">. </w:t>
      </w:r>
      <w:r w:rsidR="002575BE" w:rsidRPr="005B4A5F">
        <w:t xml:space="preserve">Moreover, </w:t>
      </w:r>
      <w:r w:rsidR="006F7480" w:rsidRPr="005B4A5F">
        <w:t>iNKT</w:t>
      </w:r>
      <w:r w:rsidR="00EC5AC4" w:rsidRPr="005B4A5F">
        <w:t>-</w:t>
      </w:r>
      <w:r w:rsidR="002575BE" w:rsidRPr="005B4A5F">
        <w:t xml:space="preserve">mediated protection against </w:t>
      </w:r>
      <w:r w:rsidRPr="005B4A5F">
        <w:t>Mtb infection</w:t>
      </w:r>
      <w:r w:rsidR="002575BE" w:rsidRPr="005B4A5F">
        <w:t xml:space="preserve"> </w:t>
      </w:r>
      <w:r w:rsidR="00440423" w:rsidRPr="005B4A5F">
        <w:t>is demonstrated by</w:t>
      </w:r>
      <w:r w:rsidRPr="005B4A5F">
        <w:t xml:space="preserve"> </w:t>
      </w:r>
      <w:r w:rsidR="002575BE" w:rsidRPr="005B4A5F">
        <w:t xml:space="preserve">their </w:t>
      </w:r>
      <w:r w:rsidRPr="005B4A5F">
        <w:t xml:space="preserve">early release of </w:t>
      </w:r>
      <w:proofErr w:type="spellStart"/>
      <w:r w:rsidRPr="005B4A5F">
        <w:t>granulysin</w:t>
      </w:r>
      <w:proofErr w:type="spellEnd"/>
      <w:r w:rsidRPr="005B4A5F">
        <w:t xml:space="preserve"> </w:t>
      </w:r>
      <w:r w:rsidRPr="005B4A5F">
        <w:fldChar w:fldCharType="begin">
          <w:fldData xml:space="preserve">PEVuZE5vdGU+PENpdGU+PEF1dGhvcj5QaXRhYnV0PC9BdXRob3I+PFllYXI+MjAxMzwvWWVhcj48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</w:fldData>
        </w:fldChar>
      </w:r>
      <w:r w:rsidR="00C545E0" w:rsidRPr="005B4A5F">
        <w:instrText xml:space="preserve"> ADDIN EN.CITE </w:instrText>
      </w:r>
      <w:r w:rsidR="00C545E0" w:rsidRPr="005B4A5F">
        <w:fldChar w:fldCharType="begin">
          <w:fldData xml:space="preserve">PEVuZE5vdGU+PENpdGU+PEF1dGhvcj5QaXRhYnV0PC9BdXRob3I+PFllYXI+MjAxMzwvWWVhcj48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3, 34]</w:t>
      </w:r>
      <w:r w:rsidRPr="005B4A5F">
        <w:fldChar w:fldCharType="end"/>
      </w:r>
      <w:r w:rsidRPr="005B4A5F">
        <w:t>, IFN-</w:t>
      </w:r>
      <w:r w:rsidR="00893CBA" w:rsidRPr="005B4A5F">
        <w:rPr>
          <w:rFonts w:ascii="Symbol" w:hAnsi="Symbol"/>
        </w:rPr>
        <w:t></w:t>
      </w:r>
      <w:r w:rsidRPr="005B4A5F">
        <w:t xml:space="preserve"> </w:t>
      </w:r>
      <w:r w:rsidRPr="005B4A5F">
        <w:fldChar w:fldCharType="begin"/>
      </w:r>
      <w:r w:rsidR="00A74C97" w:rsidRPr="005B4A5F">
        <w:instrText xml:space="preserve"> ADDIN EN.CITE &lt;EndNote&gt;&lt;Cite&gt;&lt;Author&gt;Emoto&lt;/Author&gt;&lt;Year&gt;1999&lt;/Year&gt;&lt;RecNum&gt;388&lt;/RecNum&gt;&lt;DisplayText&gt;[35]&lt;/DisplayText&gt;&lt;record&gt;&lt;rec-number&gt;388&lt;/rec-number&gt;&lt;foreign-keys&gt;&lt;key app="EN" db-id="afwxeazd9t5eete5ptxpxpxsrrv2z95p55xv" timestamp="0"&gt;388&lt;/key&gt;&lt;/foreign-keys&gt;&lt;ref-type name="Journal Article"&gt;17&lt;/ref-type&gt;&lt;contributors&gt;&lt;authors&gt;&lt;author&gt;Emoto, M.&lt;/author&gt;&lt;author&gt;Emoto, Y.&lt;/author&gt;&lt;author&gt;Buchwalow, I. B.&lt;/author&gt;&lt;author&gt;Kaufmann, S. H.&lt;/author&gt;&lt;/authors&gt;&lt;/contributors&gt;&lt;auth-address&gt;Department of Immunology, Max-Planck-Institute for Infection Biology, Berlin, Germany.&lt;/auth-address&gt;&lt;titles&gt;&lt;title&gt;Induction of IFN-gamma-producing CD4+ natural killer T cells by Mycobacterium bovis bacillus Calmette Guerin&lt;/title&gt;&lt;secondary-title&gt;Eur J Immunol&lt;/secondary-title&gt;&lt;/titles&gt;&lt;periodical&gt;&lt;full-title&gt;Eur J Immunol&lt;/full-title&gt;&lt;/periodical&gt;&lt;pages&gt;650-9&lt;/pages&gt;&lt;volume&gt;29&lt;/volume&gt;&lt;number&gt;2&lt;/number&gt;&lt;edition&gt;1999/03/04&lt;/edition&gt;&lt;keywords&gt;&lt;keyword&gt;Animals&lt;/keyword&gt;&lt;keyword&gt;Antigens, CD4/immunology&lt;/keyword&gt;&lt;keyword&gt;*Immunity, Innate&lt;/keyword&gt;&lt;keyword&gt;Interferon-gamma/biosynthesis/*immunology&lt;/keyword&gt;&lt;keyword&gt;Interleukin-4/immunology&lt;/keyword&gt;&lt;keyword&gt;Killer Cells, Natural/*immunology&lt;/keyword&gt;&lt;keyword&gt;Liver/*immunology&lt;/keyword&gt;&lt;keyword&gt;Mice&lt;/keyword&gt;&lt;keyword&gt;Mice, Inbred C57BL&lt;/keyword&gt;&lt;keyword&gt;Mycobacterium bovis/*immunology&lt;/keyword&gt;&lt;keyword&gt;Receptors, Antigen, T-Cell, alpha-beta/immunology&lt;/keyword&gt;&lt;keyword&gt;Tuberculosis/*immunology/*veterinary&lt;/keyword&gt;&lt;/keywords&gt;&lt;dates&gt;&lt;year&gt;1999&lt;/year&gt;&lt;pub-dates&gt;&lt;date&gt;Feb&lt;/date&gt;&lt;/pub-dates&gt;&lt;/dates&gt;&lt;isbn&gt;0014-2980 (Print)&amp;#xD;0014-2980 (Linking)&lt;/isbn&gt;&lt;accession-num&gt;10064082&lt;/accession-num&gt;&lt;urls&gt;&lt;related-urls&gt;&lt;url&gt;http://www.ncbi.nlm.nih.gov/entrez/query.fcgi?cmd=Retrieve&amp;amp;db=PubMed&amp;amp;dopt=Citation&amp;amp;list_uids=10064082&lt;/url&gt;&lt;/related-urls&gt;&lt;/urls&gt;&lt;electronic-resource-num&gt;10.1002/(SICI)1521-4141(199902)29:02&amp;lt;650::AID-IMMU650&amp;gt;3.0.CO;2-M [pii]&lt;/electronic-resource-num&gt;&lt;language&gt;eng&lt;/language&gt;&lt;/record&gt;&lt;/Cite&gt;&lt;/EndNote&gt;</w:instrText>
      </w:r>
      <w:r w:rsidRPr="005B4A5F">
        <w:fldChar w:fldCharType="separate"/>
      </w:r>
      <w:r w:rsidR="00C545E0" w:rsidRPr="005B4A5F">
        <w:rPr>
          <w:noProof/>
        </w:rPr>
        <w:t>[35]</w:t>
      </w:r>
      <w:r w:rsidRPr="005B4A5F">
        <w:fldChar w:fldCharType="end"/>
      </w:r>
      <w:r w:rsidRPr="005B4A5F">
        <w:t xml:space="preserve"> and GM-CSF </w:t>
      </w:r>
      <w:r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wvRW5kTm90ZT5=
</w:fldData>
        </w:fldChar>
      </w:r>
      <w:r w:rsidR="00C545E0" w:rsidRPr="005B4A5F">
        <w:instrText xml:space="preserve"> ADDIN EN.CITE </w:instrText>
      </w:r>
      <w:r w:rsidR="00C545E0"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1]</w:t>
      </w:r>
      <w:r w:rsidRPr="005B4A5F">
        <w:fldChar w:fldCharType="end"/>
      </w:r>
      <w:r w:rsidRPr="005B4A5F">
        <w:t xml:space="preserve">. Indeed, </w:t>
      </w:r>
      <w:r w:rsidR="00440423" w:rsidRPr="005B4A5F">
        <w:t>iNKT</w:t>
      </w:r>
      <w:r w:rsidR="005E3929" w:rsidRPr="005B4A5F">
        <w:t>s</w:t>
      </w:r>
      <w:r w:rsidR="00440423" w:rsidRPr="005B4A5F">
        <w:t xml:space="preserve"> </w:t>
      </w:r>
      <w:r w:rsidR="00B60B66" w:rsidRPr="005B4A5F">
        <w:t>are</w:t>
      </w:r>
      <w:r w:rsidRPr="005B4A5F">
        <w:t xml:space="preserve"> targets for vaccine</w:t>
      </w:r>
      <w:r w:rsidR="007E172A" w:rsidRPr="005B4A5F">
        <w:t xml:space="preserve"> adjuvants and incorporation of </w:t>
      </w:r>
      <w:r w:rsidR="00897AFB" w:rsidRPr="005B4A5F">
        <w:rPr>
          <w:rFonts w:ascii="Symbol" w:hAnsi="Symbol" w:cs="Arial"/>
        </w:rPr>
        <w:t></w:t>
      </w:r>
      <w:r w:rsidR="007E172A" w:rsidRPr="005B4A5F">
        <w:t>-galactosylceramide (</w:t>
      </w:r>
      <w:r w:rsidRPr="005B4A5F">
        <w:rPr>
          <w:rFonts w:ascii="Symbol" w:hAnsi="Symbol"/>
        </w:rPr>
        <w:t></w:t>
      </w:r>
      <w:r w:rsidR="008B4B45" w:rsidRPr="005B4A5F">
        <w:t>GC</w:t>
      </w:r>
      <w:r w:rsidR="007E172A" w:rsidRPr="005B4A5F">
        <w:t>)</w:t>
      </w:r>
      <w:r w:rsidRPr="005B4A5F">
        <w:t xml:space="preserve">, a potent iNKT agonist, with </w:t>
      </w:r>
      <w:r w:rsidR="008940E7" w:rsidRPr="005B4A5F">
        <w:t>Bacillus Calmette-Guerin (</w:t>
      </w:r>
      <w:r w:rsidRPr="005B4A5F">
        <w:t>BCG</w:t>
      </w:r>
      <w:r w:rsidR="008940E7" w:rsidRPr="005B4A5F">
        <w:t>)</w:t>
      </w:r>
      <w:r w:rsidRPr="005B4A5F">
        <w:t xml:space="preserve"> markedly augmented the priming of CD8</w:t>
      </w:r>
      <w:r w:rsidRPr="005B4A5F">
        <w:rPr>
          <w:vertAlign w:val="superscript"/>
        </w:rPr>
        <w:t>+</w:t>
      </w:r>
      <w:r w:rsidRPr="005B4A5F">
        <w:t xml:space="preserve"> </w:t>
      </w:r>
      <w:r w:rsidR="00271404" w:rsidRPr="005B4A5F">
        <w:t xml:space="preserve">T cells </w:t>
      </w:r>
      <w:r w:rsidRPr="005B4A5F">
        <w:t xml:space="preserve">and increased vaccine efficacy in mice </w:t>
      </w:r>
      <w:r w:rsidRPr="005B4A5F">
        <w:fldChar w:fldCharType="begin">
          <w:fldData xml:space="preserve">PEVuZE5vdGU+PENpdGU+PEF1dGhvcj5WZW5rYXRhc3dhbXk8L0F1dGhvcj48WWVhcj4yMDA5PC9Z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==
</w:fldData>
        </w:fldChar>
      </w:r>
      <w:r w:rsidR="00C545E0" w:rsidRPr="005B4A5F">
        <w:instrText xml:space="preserve"> ADDIN EN.CITE </w:instrText>
      </w:r>
      <w:r w:rsidR="00C545E0" w:rsidRPr="005B4A5F">
        <w:fldChar w:fldCharType="begin">
          <w:fldData xml:space="preserve">PEVuZE5vdGU+PENpdGU+PEF1dGhvcj5WZW5rYXRhc3dhbXk8L0F1dGhvcj48WWVhcj4yMDA5PC9Z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==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6]</w:t>
      </w:r>
      <w:r w:rsidRPr="005B4A5F">
        <w:fldChar w:fldCharType="end"/>
      </w:r>
      <w:r w:rsidRPr="005B4A5F">
        <w:t xml:space="preserve">. Furthermore, </w:t>
      </w:r>
      <w:r w:rsidR="002575BE" w:rsidRPr="005B4A5F">
        <w:t xml:space="preserve">peripheral blood </w:t>
      </w:r>
      <w:r w:rsidRPr="005B4A5F">
        <w:t>iNKT numbers are</w:t>
      </w:r>
      <w:r w:rsidR="003165E9" w:rsidRPr="005B4A5F">
        <w:t xml:space="preserve"> </w:t>
      </w:r>
      <w:r w:rsidRPr="005B4A5F">
        <w:t xml:space="preserve">reduced </w:t>
      </w:r>
      <w:r w:rsidR="00C30ADE" w:rsidRPr="005B4A5F">
        <w:t>in human TB patients with</w:t>
      </w:r>
      <w:r w:rsidRPr="005B4A5F">
        <w:t xml:space="preserve"> </w:t>
      </w:r>
      <w:r w:rsidR="00403A42" w:rsidRPr="005B4A5F">
        <w:t>iNKT</w:t>
      </w:r>
      <w:r w:rsidR="006D6357" w:rsidRPr="005B4A5F">
        <w:t>s</w:t>
      </w:r>
      <w:r w:rsidR="00403A42" w:rsidRPr="005B4A5F">
        <w:t xml:space="preserve"> exhibit</w:t>
      </w:r>
      <w:r w:rsidR="00C30ADE" w:rsidRPr="005B4A5F">
        <w:t>ing</w:t>
      </w:r>
      <w:r w:rsidR="00403A42" w:rsidRPr="005B4A5F">
        <w:t xml:space="preserve"> </w:t>
      </w:r>
      <w:r w:rsidRPr="005B4A5F">
        <w:t xml:space="preserve">an activated phenotype </w:t>
      </w:r>
      <w:r w:rsidRPr="005B4A5F">
        <w:fldChar w:fldCharType="begin">
          <w:fldData xml:space="preserve">PEVuZE5vdGU+PENpdGU+PEF1dGhvcj5TdXRoZXJsYW5kPC9BdXRob3I+PFllYXI+MjAwOTwvWWVh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</w:fldData>
        </w:fldChar>
      </w:r>
      <w:r w:rsidR="00C545E0" w:rsidRPr="005B4A5F">
        <w:instrText xml:space="preserve"> ADDIN EN.CITE </w:instrText>
      </w:r>
      <w:r w:rsidR="00C545E0" w:rsidRPr="005B4A5F">
        <w:fldChar w:fldCharType="begin">
          <w:fldData xml:space="preserve">PEVuZE5vdGU+PENpdGU+PEF1dGhvcj5TdXRoZXJsYW5kPC9BdXRob3I+PFllYXI+MjAwOTwvWWVh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7, 38]</w:t>
      </w:r>
      <w:r w:rsidRPr="005B4A5F">
        <w:fldChar w:fldCharType="end"/>
      </w:r>
      <w:r w:rsidR="00EC5AC4" w:rsidRPr="005B4A5F">
        <w:t>,</w:t>
      </w:r>
      <w:r w:rsidR="002B1A6C" w:rsidRPr="005B4A5F">
        <w:t xml:space="preserve"> </w:t>
      </w:r>
      <w:r w:rsidR="00B2660F" w:rsidRPr="005B4A5F">
        <w:t xml:space="preserve">indicating </w:t>
      </w:r>
      <w:r w:rsidR="002B1A6C" w:rsidRPr="005B4A5F">
        <w:t xml:space="preserve">a role </w:t>
      </w:r>
      <w:r w:rsidR="0046292A" w:rsidRPr="005B4A5F">
        <w:t xml:space="preserve">for </w:t>
      </w:r>
      <w:r w:rsidR="002B1A6C" w:rsidRPr="005B4A5F">
        <w:t>these innate T cell</w:t>
      </w:r>
      <w:r w:rsidR="002950BF" w:rsidRPr="005B4A5F">
        <w:t>s</w:t>
      </w:r>
      <w:r w:rsidR="002B1A6C" w:rsidRPr="005B4A5F">
        <w:t xml:space="preserve"> in </w:t>
      </w:r>
      <w:r w:rsidR="007029B5" w:rsidRPr="005B4A5F">
        <w:t xml:space="preserve">the </w:t>
      </w:r>
      <w:r w:rsidR="002B1A6C" w:rsidRPr="005B4A5F">
        <w:t>host immun</w:t>
      </w:r>
      <w:r w:rsidR="00C30ADE" w:rsidRPr="005B4A5F">
        <w:t xml:space="preserve">e </w:t>
      </w:r>
      <w:r w:rsidR="00AF24BB" w:rsidRPr="005B4A5F">
        <w:t>defence</w:t>
      </w:r>
      <w:r w:rsidR="002B1A6C" w:rsidRPr="005B4A5F">
        <w:t xml:space="preserve"> against TB</w:t>
      </w:r>
      <w:r w:rsidRPr="005B4A5F">
        <w:t xml:space="preserve">. </w:t>
      </w:r>
    </w:p>
    <w:p w14:paraId="3ACE49AD" w14:textId="77777777" w:rsidR="001A2A9B" w:rsidRPr="005B4A5F" w:rsidRDefault="001A2A9B" w:rsidP="00867F94">
      <w:pPr>
        <w:spacing w:line="360" w:lineRule="auto"/>
      </w:pPr>
    </w:p>
    <w:p w14:paraId="16ED5282" w14:textId="7129B0EC" w:rsidR="001A2A9B" w:rsidRPr="005B4A5F" w:rsidRDefault="00D61A09" w:rsidP="00867F94">
      <w:pPr>
        <w:spacing w:line="360" w:lineRule="auto"/>
      </w:pPr>
      <w:r w:rsidRPr="005B4A5F">
        <w:t>Non-human primate</w:t>
      </w:r>
      <w:r w:rsidR="00EC5AC4" w:rsidRPr="005B4A5F">
        <w:t xml:space="preserve"> models </w:t>
      </w:r>
      <w:r w:rsidR="0099339C" w:rsidRPr="005B4A5F">
        <w:t>allow in depth exploration of</w:t>
      </w:r>
      <w:r w:rsidR="001A2A9B" w:rsidRPr="005B4A5F">
        <w:t xml:space="preserve"> immunity to Mtb while detailing disease progression and outcome</w:t>
      </w:r>
      <w:r w:rsidR="001B27F5" w:rsidRPr="005B4A5F">
        <w:t xml:space="preserve"> </w:t>
      </w:r>
      <w:r w:rsidR="003E2F69" w:rsidRPr="005B4A5F">
        <w:fldChar w:fldCharType="begin">
          <w:fldData xml:space="preserve">PEVuZE5vdGU+PENpdGU+PEF1dGhvcj5IZWxrZTwvQXV0aG9yPjxZZWFyPjIwMDY8L1llYXI+PFJl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</w:fldData>
        </w:fldChar>
      </w:r>
      <w:r w:rsidR="00C545E0" w:rsidRPr="005B4A5F">
        <w:instrText xml:space="preserve"> ADDIN EN.CITE </w:instrText>
      </w:r>
      <w:r w:rsidR="00C545E0" w:rsidRPr="005B4A5F">
        <w:fldChar w:fldCharType="begin">
          <w:fldData xml:space="preserve">PEVuZE5vdGU+PENpdGU+PEF1dGhvcj5IZWxrZTwvQXV0aG9yPjxZZWFyPjIwMDY8L1llYXI+PFJl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</w:fldData>
        </w:fldChar>
      </w:r>
      <w:r w:rsidR="00C545E0" w:rsidRPr="005B4A5F">
        <w:instrText xml:space="preserve"> ADDIN EN.CITE.DATA </w:instrText>
      </w:r>
      <w:r w:rsidR="00C545E0" w:rsidRPr="005B4A5F">
        <w:fldChar w:fldCharType="end"/>
      </w:r>
      <w:r w:rsidR="003E2F69" w:rsidRPr="005B4A5F">
        <w:fldChar w:fldCharType="separate"/>
      </w:r>
      <w:r w:rsidR="00C545E0" w:rsidRPr="005B4A5F">
        <w:rPr>
          <w:noProof/>
        </w:rPr>
        <w:t>[9, 11, 39]</w:t>
      </w:r>
      <w:r w:rsidR="003E2F69" w:rsidRPr="005B4A5F">
        <w:fldChar w:fldCharType="end"/>
      </w:r>
      <w:r w:rsidR="002A6881" w:rsidRPr="005B4A5F">
        <w:t>. However</w:t>
      </w:r>
      <w:r w:rsidR="001A2A9B" w:rsidRPr="005B4A5F">
        <w:t xml:space="preserve">, studies investigating iNKTs in </w:t>
      </w:r>
      <w:r w:rsidR="00EC5AC4" w:rsidRPr="005B4A5F">
        <w:t>these</w:t>
      </w:r>
      <w:r w:rsidR="001A2A9B" w:rsidRPr="005B4A5F">
        <w:t xml:space="preserve"> well</w:t>
      </w:r>
      <w:r w:rsidR="0063282C" w:rsidRPr="005B4A5F">
        <w:t>-</w:t>
      </w:r>
      <w:r w:rsidR="001A2A9B" w:rsidRPr="005B4A5F">
        <w:t xml:space="preserve">characterised NHP models are lacking. </w:t>
      </w:r>
      <w:r w:rsidR="002E4CE8" w:rsidRPr="005B4A5F">
        <w:t>This study aimed to determine whether iNKT</w:t>
      </w:r>
      <w:r w:rsidR="007029B5" w:rsidRPr="005B4A5F">
        <w:t>-</w:t>
      </w:r>
      <w:r w:rsidR="002E4CE8" w:rsidRPr="005B4A5F">
        <w:t>based correlates of protection against TB can be identified</w:t>
      </w:r>
      <w:r w:rsidR="00023F62" w:rsidRPr="005B4A5F">
        <w:t xml:space="preserve"> in this model</w:t>
      </w:r>
      <w:r w:rsidR="002E4CE8" w:rsidRPr="005B4A5F">
        <w:t xml:space="preserve">. </w:t>
      </w:r>
      <w:r w:rsidR="001A2A9B" w:rsidRPr="005B4A5F">
        <w:t xml:space="preserve">We </w:t>
      </w:r>
      <w:r w:rsidR="00EC5AC4" w:rsidRPr="005B4A5F">
        <w:t>studied</w:t>
      </w:r>
      <w:r w:rsidR="00B60B66" w:rsidRPr="005B4A5F">
        <w:t xml:space="preserve"> iNKT in</w:t>
      </w:r>
      <w:r w:rsidR="001A2A9B" w:rsidRPr="005B4A5F">
        <w:t xml:space="preserve"> </w:t>
      </w:r>
      <w:r w:rsidR="000D6F8A" w:rsidRPr="005B4A5F">
        <w:t xml:space="preserve">four </w:t>
      </w:r>
      <w:r w:rsidR="001A2A9B" w:rsidRPr="005B4A5F">
        <w:t xml:space="preserve">distinct groups of </w:t>
      </w:r>
      <w:r w:rsidR="002950BF" w:rsidRPr="005B4A5F">
        <w:t xml:space="preserve">macaques </w:t>
      </w:r>
      <w:r w:rsidR="00EC5AC4" w:rsidRPr="005B4A5F">
        <w:t xml:space="preserve">that </w:t>
      </w:r>
      <w:r w:rsidR="001A2A9B" w:rsidRPr="005B4A5F">
        <w:t>differ in genetic background</w:t>
      </w:r>
      <w:r w:rsidR="006D6357" w:rsidRPr="005B4A5F">
        <w:t xml:space="preserve"> and susceptibility</w:t>
      </w:r>
      <w:r w:rsidR="000D6F8A" w:rsidRPr="005B4A5F">
        <w:t xml:space="preserve"> to Mtb infection</w:t>
      </w:r>
      <w:r w:rsidR="001A2A9B" w:rsidRPr="005B4A5F">
        <w:t>:</w:t>
      </w:r>
      <w:r w:rsidR="00C50799" w:rsidRPr="005B4A5F">
        <w:t xml:space="preserve"> </w:t>
      </w:r>
      <w:r w:rsidR="001A2A9B" w:rsidRPr="005B4A5F">
        <w:t xml:space="preserve">Chinese </w:t>
      </w:r>
      <w:r w:rsidR="002950BF" w:rsidRPr="005B4A5F">
        <w:t>cynomolgus</w:t>
      </w:r>
      <w:r w:rsidR="00E46D18" w:rsidRPr="005B4A5F">
        <w:t xml:space="preserve"> (CC</w:t>
      </w:r>
      <w:r w:rsidR="0063389A" w:rsidRPr="005B4A5F">
        <w:t>)</w:t>
      </w:r>
      <w:r w:rsidR="001A2A9B" w:rsidRPr="005B4A5F">
        <w:t>, Indonesian cynomolgus</w:t>
      </w:r>
      <w:r w:rsidR="00E46D18" w:rsidRPr="005B4A5F">
        <w:t xml:space="preserve"> (IC</w:t>
      </w:r>
      <w:r w:rsidR="0063389A" w:rsidRPr="005B4A5F">
        <w:t>)</w:t>
      </w:r>
      <w:r w:rsidR="001A2A9B" w:rsidRPr="005B4A5F">
        <w:t>, Mauritian cynomolgus</w:t>
      </w:r>
      <w:r w:rsidR="00E46D18" w:rsidRPr="005B4A5F">
        <w:t xml:space="preserve"> (MC</w:t>
      </w:r>
      <w:r w:rsidR="0063389A" w:rsidRPr="005B4A5F">
        <w:t>)</w:t>
      </w:r>
      <w:r w:rsidR="001A2A9B" w:rsidRPr="005B4A5F">
        <w:t xml:space="preserve"> and </w:t>
      </w:r>
      <w:r w:rsidR="004833E9" w:rsidRPr="005B4A5F">
        <w:t xml:space="preserve">Indian </w:t>
      </w:r>
      <w:r w:rsidR="00636FA9" w:rsidRPr="005B4A5F">
        <w:t>r</w:t>
      </w:r>
      <w:r w:rsidR="001A2A9B" w:rsidRPr="005B4A5F">
        <w:t>hesus</w:t>
      </w:r>
      <w:r w:rsidR="00E46D18" w:rsidRPr="005B4A5F">
        <w:t xml:space="preserve"> (</w:t>
      </w:r>
      <w:r w:rsidR="0063389A" w:rsidRPr="005B4A5F">
        <w:t>RM)</w:t>
      </w:r>
      <w:r w:rsidR="001A2A9B" w:rsidRPr="005B4A5F">
        <w:t xml:space="preserve"> </w:t>
      </w:r>
      <w:r w:rsidR="00636FA9" w:rsidRPr="005B4A5F">
        <w:t>m</w:t>
      </w:r>
      <w:r w:rsidR="001A2A9B" w:rsidRPr="005B4A5F">
        <w:t>acaque</w:t>
      </w:r>
      <w:r w:rsidR="0063282C" w:rsidRPr="005B4A5F">
        <w:t>s</w:t>
      </w:r>
      <w:r w:rsidR="001A2A9B" w:rsidRPr="005B4A5F">
        <w:t xml:space="preserve"> in </w:t>
      </w:r>
      <w:r w:rsidR="00403A42" w:rsidRPr="005B4A5F">
        <w:t xml:space="preserve">BCG vaccine and </w:t>
      </w:r>
      <w:r w:rsidR="001A2A9B" w:rsidRPr="005B4A5F">
        <w:t>Mtb</w:t>
      </w:r>
      <w:r w:rsidR="00403A42" w:rsidRPr="005B4A5F">
        <w:t xml:space="preserve"> challenge studies</w:t>
      </w:r>
      <w:r w:rsidR="001A2A9B" w:rsidRPr="005B4A5F">
        <w:t xml:space="preserve">. </w:t>
      </w:r>
    </w:p>
    <w:p w14:paraId="74B1649B" w14:textId="77777777" w:rsidR="00AE6BD0" w:rsidRPr="005B4A5F" w:rsidRDefault="00AE6BD0" w:rsidP="00867F94">
      <w:pPr>
        <w:spacing w:line="360" w:lineRule="auto"/>
      </w:pPr>
    </w:p>
    <w:p w14:paraId="1C2C3949" w14:textId="77777777" w:rsidR="00EC5AC4" w:rsidRPr="005B4A5F" w:rsidRDefault="00EC5AC4" w:rsidP="00867F94">
      <w:pPr>
        <w:spacing w:line="360" w:lineRule="auto"/>
        <w:rPr>
          <w:b/>
        </w:rPr>
      </w:pPr>
      <w:r w:rsidRPr="005B4A5F">
        <w:rPr>
          <w:b/>
        </w:rPr>
        <w:br w:type="page"/>
      </w:r>
    </w:p>
    <w:p w14:paraId="0C9ED1C6" w14:textId="04685F7A" w:rsidR="00AE6BD0" w:rsidRPr="005B4A5F" w:rsidRDefault="00A46F77" w:rsidP="00867F94">
      <w:pPr>
        <w:spacing w:line="360" w:lineRule="auto"/>
        <w:rPr>
          <w:b/>
        </w:rPr>
      </w:pPr>
      <w:r w:rsidRPr="005B4A5F">
        <w:rPr>
          <w:b/>
        </w:rPr>
        <w:lastRenderedPageBreak/>
        <w:t>2.</w:t>
      </w:r>
      <w:r w:rsidR="00AE6BD0" w:rsidRPr="005B4A5F">
        <w:rPr>
          <w:b/>
        </w:rPr>
        <w:t xml:space="preserve"> Materials and Methods</w:t>
      </w:r>
    </w:p>
    <w:p w14:paraId="0409AF42" w14:textId="77777777" w:rsidR="002E2E80" w:rsidRPr="005B4A5F" w:rsidRDefault="002E2E80" w:rsidP="00867F94">
      <w:pPr>
        <w:pStyle w:val="Heading2"/>
        <w:numPr>
          <w:ilvl w:val="0"/>
          <w:numId w:val="0"/>
        </w:numPr>
        <w:rPr>
          <w:rFonts w:asciiTheme="minorHAnsi" w:hAnsiTheme="minorHAnsi"/>
          <w:color w:val="000000" w:themeColor="text1"/>
          <w:sz w:val="22"/>
          <w:szCs w:val="22"/>
        </w:rPr>
      </w:pPr>
      <w:bookmarkStart w:id="1" w:name="_Toc295989315"/>
      <w:r w:rsidRPr="005B4A5F">
        <w:rPr>
          <w:rFonts w:asciiTheme="minorHAnsi" w:hAnsiTheme="minorHAnsi"/>
          <w:color w:val="000000" w:themeColor="text1"/>
          <w:sz w:val="22"/>
          <w:szCs w:val="22"/>
        </w:rPr>
        <w:t>Experimental animals</w:t>
      </w:r>
    </w:p>
    <w:p w14:paraId="134CB115" w14:textId="06F98846" w:rsidR="000B227B" w:rsidRPr="005B4A5F" w:rsidRDefault="002E2E80" w:rsidP="00867F94">
      <w:pPr>
        <w:spacing w:line="360" w:lineRule="auto"/>
        <w:rPr>
          <w:lang w:val="en-US"/>
        </w:rPr>
      </w:pPr>
      <w:r w:rsidRPr="005B4A5F">
        <w:rPr>
          <w:lang w:val="en-US"/>
        </w:rPr>
        <w:t>The animals used in this study were rhesus macaques</w:t>
      </w:r>
      <w:r w:rsidR="00F83F84" w:rsidRPr="005B4A5F">
        <w:rPr>
          <w:lang w:val="en-US"/>
        </w:rPr>
        <w:t xml:space="preserve"> </w:t>
      </w:r>
      <w:r w:rsidRPr="005B4A5F">
        <w:rPr>
          <w:lang w:val="en-US"/>
        </w:rPr>
        <w:t>of Indian origin</w:t>
      </w:r>
      <w:r w:rsidR="007029B5" w:rsidRPr="005B4A5F">
        <w:rPr>
          <w:lang w:val="en-US"/>
        </w:rPr>
        <w:t xml:space="preserve"> (RM)</w:t>
      </w:r>
      <w:r w:rsidRPr="005B4A5F">
        <w:rPr>
          <w:lang w:val="en-US"/>
        </w:rPr>
        <w:t xml:space="preserve">, </w:t>
      </w:r>
      <w:r w:rsidR="005F0BD1" w:rsidRPr="005B4A5F">
        <w:rPr>
          <w:lang w:val="en-US"/>
        </w:rPr>
        <w:t xml:space="preserve">Chinese </w:t>
      </w:r>
      <w:proofErr w:type="spellStart"/>
      <w:r w:rsidR="005F0BD1" w:rsidRPr="005B4A5F">
        <w:rPr>
          <w:lang w:val="en-US"/>
        </w:rPr>
        <w:t>cynomolgus</w:t>
      </w:r>
      <w:proofErr w:type="spellEnd"/>
      <w:r w:rsidR="005F0BD1" w:rsidRPr="005B4A5F">
        <w:rPr>
          <w:lang w:val="en-US"/>
        </w:rPr>
        <w:t xml:space="preserve"> macaques</w:t>
      </w:r>
      <w:r w:rsidR="00F83F84" w:rsidRPr="005B4A5F">
        <w:rPr>
          <w:lang w:val="en-US"/>
        </w:rPr>
        <w:t xml:space="preserve"> (CC)</w:t>
      </w:r>
      <w:r w:rsidR="005F0BD1" w:rsidRPr="005B4A5F">
        <w:rPr>
          <w:lang w:val="en-US"/>
        </w:rPr>
        <w:t xml:space="preserve">, Mauritian </w:t>
      </w:r>
      <w:proofErr w:type="spellStart"/>
      <w:r w:rsidR="005F0BD1" w:rsidRPr="005B4A5F">
        <w:rPr>
          <w:lang w:val="en-US"/>
        </w:rPr>
        <w:t>cynomolgus</w:t>
      </w:r>
      <w:proofErr w:type="spellEnd"/>
      <w:r w:rsidR="005F0BD1" w:rsidRPr="005B4A5F">
        <w:rPr>
          <w:lang w:val="en-US"/>
        </w:rPr>
        <w:t xml:space="preserve"> macaques</w:t>
      </w:r>
      <w:r w:rsidR="00F83F84" w:rsidRPr="005B4A5F">
        <w:rPr>
          <w:lang w:val="en-US"/>
        </w:rPr>
        <w:t xml:space="preserve"> (MC)</w:t>
      </w:r>
      <w:r w:rsidR="005F0BD1" w:rsidRPr="005B4A5F">
        <w:rPr>
          <w:lang w:val="en-US"/>
        </w:rPr>
        <w:t xml:space="preserve"> </w:t>
      </w:r>
      <w:r w:rsidR="00F83F84" w:rsidRPr="005B4A5F">
        <w:rPr>
          <w:lang w:val="en-US"/>
        </w:rPr>
        <w:t>and</w:t>
      </w:r>
      <w:r w:rsidRPr="005B4A5F">
        <w:rPr>
          <w:lang w:val="en-US"/>
        </w:rPr>
        <w:t xml:space="preserve"> Indonesian </w:t>
      </w:r>
      <w:proofErr w:type="spellStart"/>
      <w:r w:rsidRPr="005B4A5F">
        <w:rPr>
          <w:lang w:val="en-US"/>
        </w:rPr>
        <w:t>cynomolgus</w:t>
      </w:r>
      <w:proofErr w:type="spellEnd"/>
      <w:r w:rsidRPr="005B4A5F">
        <w:rPr>
          <w:lang w:val="en-US"/>
        </w:rPr>
        <w:t xml:space="preserve"> macaques</w:t>
      </w:r>
      <w:r w:rsidR="00F83F84" w:rsidRPr="005B4A5F">
        <w:rPr>
          <w:lang w:val="en-US"/>
        </w:rPr>
        <w:t xml:space="preserve"> (IC)</w:t>
      </w:r>
      <w:r w:rsidRPr="005B4A5F">
        <w:rPr>
          <w:lang w:val="en-US"/>
        </w:rPr>
        <w:t xml:space="preserve"> obtained from established breeding colon</w:t>
      </w:r>
      <w:r w:rsidR="003C0223" w:rsidRPr="005B4A5F">
        <w:rPr>
          <w:lang w:val="en-US"/>
        </w:rPr>
        <w:t>ies in the United Kingdom</w:t>
      </w:r>
      <w:r w:rsidR="003C0223" w:rsidRPr="005B4A5F" w:rsidDel="003C0223">
        <w:rPr>
          <w:lang w:val="en-US"/>
        </w:rPr>
        <w:t xml:space="preserve"> </w:t>
      </w:r>
      <w:r w:rsidR="005160D6" w:rsidRPr="005B4A5F">
        <w:rPr>
          <w:lang w:val="en-US"/>
        </w:rPr>
        <w:t>(MC, IC, RM) and China (CC</w:t>
      </w:r>
      <w:r w:rsidR="003C0223" w:rsidRPr="005B4A5F">
        <w:rPr>
          <w:lang w:val="en-US"/>
        </w:rPr>
        <w:t>)</w:t>
      </w:r>
      <w:r w:rsidR="00102CC0" w:rsidRPr="005B4A5F">
        <w:rPr>
          <w:lang w:val="en-US"/>
        </w:rPr>
        <w:t>. All</w:t>
      </w:r>
      <w:r w:rsidR="00023A87" w:rsidRPr="005B4A5F">
        <w:rPr>
          <w:lang w:val="en-US"/>
        </w:rPr>
        <w:t xml:space="preserve"> </w:t>
      </w:r>
      <w:r w:rsidRPr="005B4A5F">
        <w:rPr>
          <w:lang w:val="en-US"/>
        </w:rPr>
        <w:t xml:space="preserve">animals were between 4 and </w:t>
      </w:r>
      <w:r w:rsidR="00B505D6" w:rsidRPr="005B4A5F">
        <w:rPr>
          <w:lang w:val="en-US"/>
        </w:rPr>
        <w:t xml:space="preserve">10 years old at the time of sample </w:t>
      </w:r>
      <w:r w:rsidR="003C0223" w:rsidRPr="005B4A5F">
        <w:rPr>
          <w:lang w:val="en-US"/>
        </w:rPr>
        <w:t>collection</w:t>
      </w:r>
      <w:r w:rsidRPr="005B4A5F">
        <w:rPr>
          <w:lang w:val="en-US"/>
        </w:rPr>
        <w:t xml:space="preserve"> and were naïve </w:t>
      </w:r>
      <w:r w:rsidR="00F83F84" w:rsidRPr="005B4A5F">
        <w:rPr>
          <w:lang w:val="en-US"/>
        </w:rPr>
        <w:t>to</w:t>
      </w:r>
      <w:r w:rsidRPr="005B4A5F">
        <w:rPr>
          <w:lang w:val="en-US"/>
        </w:rPr>
        <w:t xml:space="preserve"> prior exposure to mycobacterial antigens (</w:t>
      </w:r>
      <w:r w:rsidRPr="005B4A5F">
        <w:rPr>
          <w:i/>
          <w:iCs/>
          <w:lang w:val="en-US"/>
        </w:rPr>
        <w:t>M. tuberculosis</w:t>
      </w:r>
      <w:r w:rsidRPr="005B4A5F">
        <w:rPr>
          <w:lang w:val="en-US"/>
        </w:rPr>
        <w:t xml:space="preserve"> infection or environmental mycobacteria)</w:t>
      </w:r>
      <w:r w:rsidR="00B60B66" w:rsidRPr="005B4A5F">
        <w:rPr>
          <w:lang w:val="en-US"/>
        </w:rPr>
        <w:t>,</w:t>
      </w:r>
      <w:r w:rsidR="00C1763F" w:rsidRPr="005B4A5F">
        <w:rPr>
          <w:lang w:val="en-US"/>
        </w:rPr>
        <w:t xml:space="preserve"> </w:t>
      </w:r>
      <w:r w:rsidR="00B60B66" w:rsidRPr="005B4A5F">
        <w:rPr>
          <w:lang w:val="en-US"/>
        </w:rPr>
        <w:t>d</w:t>
      </w:r>
      <w:r w:rsidRPr="005B4A5F">
        <w:rPr>
          <w:lang w:val="en-US"/>
        </w:rPr>
        <w:t xml:space="preserve">emonstrated by a negative tuberculin test while in their original </w:t>
      </w:r>
      <w:r w:rsidR="00893CBA" w:rsidRPr="005B4A5F">
        <w:rPr>
          <w:lang w:val="en-US"/>
        </w:rPr>
        <w:t>breeding colony and by the IFN-</w:t>
      </w:r>
      <w:r w:rsidR="00893CBA" w:rsidRPr="005B4A5F">
        <w:rPr>
          <w:rFonts w:ascii="Symbol" w:hAnsi="Symbol"/>
          <w:lang w:val="en-US"/>
        </w:rPr>
        <w:t></w:t>
      </w:r>
      <w:r w:rsidRPr="005B4A5F">
        <w:rPr>
          <w:lang w:val="en-US"/>
        </w:rPr>
        <w:t xml:space="preserve">-based </w:t>
      </w:r>
      <w:proofErr w:type="spellStart"/>
      <w:r w:rsidRPr="005B4A5F">
        <w:rPr>
          <w:lang w:val="en-US"/>
        </w:rPr>
        <w:t>Primagam</w:t>
      </w:r>
      <w:proofErr w:type="spellEnd"/>
      <w:r w:rsidRPr="005B4A5F">
        <w:rPr>
          <w:lang w:val="en-US"/>
        </w:rPr>
        <w:t xml:space="preserve"> test kit (</w:t>
      </w:r>
      <w:proofErr w:type="spellStart"/>
      <w:r w:rsidRPr="005B4A5F">
        <w:rPr>
          <w:lang w:val="en-US"/>
        </w:rPr>
        <w:t>Biocor</w:t>
      </w:r>
      <w:proofErr w:type="spellEnd"/>
      <w:r w:rsidRPr="005B4A5F">
        <w:rPr>
          <w:lang w:val="en-US"/>
        </w:rPr>
        <w:t>; CSL</w:t>
      </w:r>
      <w:r w:rsidR="009A7ACE" w:rsidRPr="005B4A5F">
        <w:rPr>
          <w:lang w:val="en-US"/>
        </w:rPr>
        <w:t>, Kansas, US</w:t>
      </w:r>
      <w:r w:rsidRPr="005B4A5F">
        <w:rPr>
          <w:lang w:val="en-US"/>
        </w:rPr>
        <w:t xml:space="preserve">) </w:t>
      </w:r>
      <w:r w:rsidR="000B227B" w:rsidRPr="005B4A5F">
        <w:rPr>
          <w:lang w:val="en-US"/>
        </w:rPr>
        <w:t>or screening using an ex-vivo IFN-</w:t>
      </w:r>
      <w:r w:rsidR="00893CBA" w:rsidRPr="005B4A5F">
        <w:rPr>
          <w:rFonts w:ascii="Symbol" w:hAnsi="Symbol"/>
          <w:lang w:val="en-US"/>
        </w:rPr>
        <w:t></w:t>
      </w:r>
      <w:r w:rsidR="000B227B" w:rsidRPr="005B4A5F">
        <w:rPr>
          <w:lang w:val="en-US"/>
        </w:rPr>
        <w:t xml:space="preserve"> ELISPOT (</w:t>
      </w:r>
      <w:proofErr w:type="spellStart"/>
      <w:r w:rsidR="000B227B" w:rsidRPr="005B4A5F">
        <w:rPr>
          <w:lang w:val="en-US"/>
        </w:rPr>
        <w:t>MabTech</w:t>
      </w:r>
      <w:proofErr w:type="spellEnd"/>
      <w:r w:rsidR="000B227B" w:rsidRPr="005B4A5F">
        <w:rPr>
          <w:lang w:val="en-US"/>
        </w:rPr>
        <w:t>, Nacka</w:t>
      </w:r>
      <w:r w:rsidR="0034312B" w:rsidRPr="005B4A5F">
        <w:rPr>
          <w:lang w:val="en-US"/>
        </w:rPr>
        <w:t>,</w:t>
      </w:r>
      <w:r w:rsidR="000B227B" w:rsidRPr="005B4A5F">
        <w:rPr>
          <w:lang w:val="en-US"/>
        </w:rPr>
        <w:t xml:space="preserve"> Sweden) to measure responses to mycobacterial antigens: </w:t>
      </w:r>
      <w:r w:rsidR="00B35C11" w:rsidRPr="005B4A5F">
        <w:rPr>
          <w:lang w:val="en-US"/>
        </w:rPr>
        <w:t>purified protein derivative (PPD) batch RT50 (</w:t>
      </w:r>
      <w:proofErr w:type="spellStart"/>
      <w:r w:rsidR="000B227B" w:rsidRPr="005B4A5F">
        <w:rPr>
          <w:lang w:val="en-US"/>
        </w:rPr>
        <w:t>S</w:t>
      </w:r>
      <w:r w:rsidR="00D40679" w:rsidRPr="005B4A5F">
        <w:rPr>
          <w:lang w:val="en-US"/>
        </w:rPr>
        <w:t>tatens</w:t>
      </w:r>
      <w:proofErr w:type="spellEnd"/>
      <w:r w:rsidR="00D40679" w:rsidRPr="005B4A5F">
        <w:rPr>
          <w:lang w:val="en-US"/>
        </w:rPr>
        <w:t xml:space="preserve"> Serum </w:t>
      </w:r>
      <w:proofErr w:type="spellStart"/>
      <w:r w:rsidR="00D40679" w:rsidRPr="005B4A5F">
        <w:rPr>
          <w:lang w:val="en-US"/>
        </w:rPr>
        <w:t>Institut</w:t>
      </w:r>
      <w:proofErr w:type="spellEnd"/>
      <w:r w:rsidR="00055F04" w:rsidRPr="005B4A5F">
        <w:rPr>
          <w:lang w:val="en-US"/>
        </w:rPr>
        <w:t xml:space="preserve"> (SSI)</w:t>
      </w:r>
      <w:r w:rsidR="000B227B" w:rsidRPr="005B4A5F">
        <w:rPr>
          <w:lang w:val="en-US"/>
        </w:rPr>
        <w:t xml:space="preserve">, </w:t>
      </w:r>
      <w:r w:rsidR="00096100" w:rsidRPr="005B4A5F">
        <w:rPr>
          <w:lang w:val="en-US"/>
        </w:rPr>
        <w:t>Copenhagen, Denmark), and</w:t>
      </w:r>
      <w:r w:rsidR="000B227B" w:rsidRPr="005B4A5F">
        <w:rPr>
          <w:lang w:val="en-US"/>
        </w:rPr>
        <w:t xml:space="preserve"> 15-mer peptide</w:t>
      </w:r>
      <w:r w:rsidR="00096100" w:rsidRPr="005B4A5F">
        <w:rPr>
          <w:lang w:val="en-US"/>
        </w:rPr>
        <w:t xml:space="preserve"> pools </w:t>
      </w:r>
      <w:r w:rsidR="000B227B" w:rsidRPr="005B4A5F">
        <w:rPr>
          <w:lang w:val="en-US"/>
        </w:rPr>
        <w:t>of ESAT</w:t>
      </w:r>
      <w:r w:rsidR="00684122" w:rsidRPr="005B4A5F">
        <w:rPr>
          <w:lang w:val="en-US"/>
        </w:rPr>
        <w:t>-</w:t>
      </w:r>
      <w:r w:rsidR="000B227B" w:rsidRPr="005B4A5F">
        <w:rPr>
          <w:lang w:val="en-US"/>
        </w:rPr>
        <w:t>6 and CFP</w:t>
      </w:r>
      <w:r w:rsidR="00684122" w:rsidRPr="005B4A5F">
        <w:rPr>
          <w:lang w:val="en-US"/>
        </w:rPr>
        <w:t>-</w:t>
      </w:r>
      <w:r w:rsidR="000B227B" w:rsidRPr="005B4A5F">
        <w:rPr>
          <w:lang w:val="en-US"/>
        </w:rPr>
        <w:t>10 (Peptide Prote</w:t>
      </w:r>
      <w:r w:rsidR="003C0223" w:rsidRPr="005B4A5F">
        <w:rPr>
          <w:lang w:val="en-US"/>
        </w:rPr>
        <w:t>in Research L</w:t>
      </w:r>
      <w:r w:rsidR="00684122" w:rsidRPr="005B4A5F">
        <w:rPr>
          <w:lang w:val="en-US"/>
        </w:rPr>
        <w:t>td.</w:t>
      </w:r>
      <w:r w:rsidR="003C0223" w:rsidRPr="005B4A5F">
        <w:rPr>
          <w:lang w:val="en-US"/>
        </w:rPr>
        <w:t xml:space="preserve">, </w:t>
      </w:r>
      <w:proofErr w:type="spellStart"/>
      <w:r w:rsidR="003C0223" w:rsidRPr="005B4A5F">
        <w:rPr>
          <w:lang w:val="en-US"/>
        </w:rPr>
        <w:t>Fareham</w:t>
      </w:r>
      <w:proofErr w:type="spellEnd"/>
      <w:r w:rsidR="003C0223" w:rsidRPr="005B4A5F">
        <w:rPr>
          <w:lang w:val="en-US"/>
        </w:rPr>
        <w:t>, U.K.)</w:t>
      </w:r>
      <w:r w:rsidR="000B227B" w:rsidRPr="005B4A5F">
        <w:rPr>
          <w:lang w:val="en-US"/>
        </w:rPr>
        <w:t xml:space="preserve"> just prior to the start of the study. </w:t>
      </w:r>
    </w:p>
    <w:p w14:paraId="2F3439B2" w14:textId="0D253801" w:rsidR="002E2E80" w:rsidRPr="005B4A5F" w:rsidRDefault="000B227B" w:rsidP="00867F94">
      <w:pPr>
        <w:spacing w:line="360" w:lineRule="auto"/>
        <w:rPr>
          <w:lang w:val="en-US"/>
        </w:rPr>
      </w:pPr>
      <w:r w:rsidRPr="005B4A5F">
        <w:rPr>
          <w:lang w:val="en-US"/>
        </w:rPr>
        <w:t>Animals were housed in compatible social groups, in accordance with the Home Office (UK) Code of Practice for the Housing and Care of Animals Used in Scientific Procedures (1989), and the National Committee for Refinement, Reduction and Replacement (NC3Rs) Guidelines on Primate Accommodation, Care and Use, August 2006.  Animals were sedated by intramuscular (IM) injection of ketamine hydrochloride (</w:t>
      </w:r>
      <w:proofErr w:type="spellStart"/>
      <w:r w:rsidRPr="005B4A5F">
        <w:rPr>
          <w:lang w:val="en-US"/>
        </w:rPr>
        <w:t>Ketaset</w:t>
      </w:r>
      <w:proofErr w:type="spellEnd"/>
      <w:r w:rsidRPr="005B4A5F">
        <w:rPr>
          <w:lang w:val="en-US"/>
        </w:rPr>
        <w:t>, 100</w:t>
      </w:r>
      <w:r w:rsidR="00684122" w:rsidRPr="005B4A5F">
        <w:rPr>
          <w:lang w:val="en-US"/>
        </w:rPr>
        <w:t xml:space="preserve"> </w:t>
      </w:r>
      <w:r w:rsidRPr="005B4A5F">
        <w:rPr>
          <w:lang w:val="en-US"/>
        </w:rPr>
        <w:t>mg/ml, Fort Dodge Animal Health Ltd, Southampton, UK; 10</w:t>
      </w:r>
      <w:r w:rsidR="00684122" w:rsidRPr="005B4A5F">
        <w:rPr>
          <w:lang w:val="en-US"/>
        </w:rPr>
        <w:t xml:space="preserve"> </w:t>
      </w:r>
      <w:r w:rsidRPr="005B4A5F">
        <w:rPr>
          <w:lang w:val="en-US"/>
        </w:rPr>
        <w:t xml:space="preserve">mg/kg) for procedures requiring removal from their housing. None of the animals had been used previously for experimental procedures and each socially compatible group was randomly assigned to </w:t>
      </w:r>
      <w:r w:rsidR="000C2562" w:rsidRPr="005B4A5F">
        <w:rPr>
          <w:lang w:val="en-US"/>
        </w:rPr>
        <w:t xml:space="preserve">a particular study treatment. </w:t>
      </w:r>
      <w:r w:rsidRPr="005B4A5F">
        <w:rPr>
          <w:lang w:val="en-US"/>
        </w:rPr>
        <w:t xml:space="preserve">All animal procedures and study design were approved by the Public Health England, </w:t>
      </w:r>
      <w:proofErr w:type="spellStart"/>
      <w:r w:rsidRPr="005B4A5F">
        <w:rPr>
          <w:lang w:val="en-US"/>
        </w:rPr>
        <w:t>Porton</w:t>
      </w:r>
      <w:proofErr w:type="spellEnd"/>
      <w:r w:rsidRPr="005B4A5F">
        <w:rPr>
          <w:lang w:val="en-US"/>
        </w:rPr>
        <w:t xml:space="preserve"> Down Ethical Review Committee, and </w:t>
      </w:r>
      <w:proofErr w:type="spellStart"/>
      <w:r w:rsidRPr="005B4A5F">
        <w:rPr>
          <w:lang w:val="en-US"/>
        </w:rPr>
        <w:t>authori</w:t>
      </w:r>
      <w:r w:rsidR="00214AD3" w:rsidRPr="005B4A5F">
        <w:rPr>
          <w:lang w:val="en-US"/>
        </w:rPr>
        <w:t>s</w:t>
      </w:r>
      <w:r w:rsidRPr="005B4A5F">
        <w:rPr>
          <w:lang w:val="en-US"/>
        </w:rPr>
        <w:t>ed</w:t>
      </w:r>
      <w:proofErr w:type="spellEnd"/>
      <w:r w:rsidRPr="005B4A5F">
        <w:rPr>
          <w:lang w:val="en-US"/>
        </w:rPr>
        <w:t xml:space="preserve"> under an appropriate UK Home Office project license.</w:t>
      </w:r>
    </w:p>
    <w:p w14:paraId="39950FF9" w14:textId="77777777" w:rsidR="00976B07" w:rsidRPr="005B4A5F" w:rsidRDefault="00976B07" w:rsidP="00867F94">
      <w:pPr>
        <w:spacing w:line="360" w:lineRule="auto"/>
      </w:pPr>
    </w:p>
    <w:p w14:paraId="437D64A4" w14:textId="49C5AA77" w:rsidR="00976B07" w:rsidRPr="005B4A5F" w:rsidRDefault="000B227B" w:rsidP="00867F94">
      <w:pPr>
        <w:spacing w:line="360" w:lineRule="auto"/>
        <w:rPr>
          <w:rFonts w:eastAsia="Times New Roman" w:cs="Arial"/>
          <w:b/>
          <w:color w:val="000000" w:themeColor="text1"/>
          <w:kern w:val="32"/>
          <w:lang w:eastAsia="en-GB"/>
        </w:rPr>
      </w:pPr>
      <w:r w:rsidRPr="005B4A5F">
        <w:rPr>
          <w:rFonts w:eastAsia="Times New Roman" w:cs="Arial"/>
          <w:b/>
          <w:color w:val="000000" w:themeColor="text1"/>
          <w:kern w:val="32"/>
          <w:lang w:eastAsia="en-GB"/>
        </w:rPr>
        <w:t>BCG Vaccination</w:t>
      </w:r>
    </w:p>
    <w:p w14:paraId="150DB480" w14:textId="60BC9F57" w:rsidR="000B227B" w:rsidRPr="005B4A5F" w:rsidRDefault="000B227B" w:rsidP="00867F94">
      <w:pPr>
        <w:spacing w:line="360" w:lineRule="auto"/>
      </w:pPr>
      <w:r w:rsidRPr="005B4A5F">
        <w:t xml:space="preserve">Macaques were immunised </w:t>
      </w:r>
      <w:r w:rsidR="00D556B3" w:rsidRPr="005B4A5F">
        <w:t>intra</w:t>
      </w:r>
      <w:r w:rsidR="00E574C7" w:rsidRPr="005B4A5F">
        <w:t>-</w:t>
      </w:r>
      <w:r w:rsidR="00D556B3" w:rsidRPr="005B4A5F">
        <w:t xml:space="preserve">dermally </w:t>
      </w:r>
      <w:r w:rsidRPr="005B4A5F">
        <w:t xml:space="preserve">in the </w:t>
      </w:r>
      <w:r w:rsidR="0063389A" w:rsidRPr="005B4A5F">
        <w:t>upper left arm with 100</w:t>
      </w:r>
      <w:r w:rsidR="00E5566A" w:rsidRPr="005B4A5F">
        <w:t xml:space="preserve"> </w:t>
      </w:r>
      <w:proofErr w:type="spellStart"/>
      <w:r w:rsidRPr="005B4A5F">
        <w:t>μl</w:t>
      </w:r>
      <w:proofErr w:type="spellEnd"/>
      <w:r w:rsidRPr="005B4A5F">
        <w:t xml:space="preserve"> BCG vaccine, Danish strain 1331 (SSI</w:t>
      </w:r>
      <w:r w:rsidR="0075058C" w:rsidRPr="005B4A5F">
        <w:t>, Copenhagen, Denmark</w:t>
      </w:r>
      <w:r w:rsidRPr="005B4A5F">
        <w:t xml:space="preserve">). Vaccinations were administered within one hour of vaccine reconstitution. The viability of the BCG vaccine was confirmed to be within the expected range for the batch on each occasion. </w:t>
      </w:r>
    </w:p>
    <w:p w14:paraId="2C1AB489" w14:textId="77777777" w:rsidR="00976B07" w:rsidRPr="005B4A5F" w:rsidRDefault="00976B07" w:rsidP="00867F94">
      <w:pPr>
        <w:spacing w:line="360" w:lineRule="auto"/>
      </w:pPr>
    </w:p>
    <w:p w14:paraId="260694A3" w14:textId="304AB84A" w:rsidR="000B227B" w:rsidRPr="005B4A5F" w:rsidRDefault="000B227B" w:rsidP="00867F94">
      <w:pPr>
        <w:spacing w:line="360" w:lineRule="auto"/>
        <w:rPr>
          <w:rFonts w:eastAsia="Times New Roman" w:cs="Arial"/>
          <w:b/>
          <w:color w:val="000000" w:themeColor="text1"/>
          <w:kern w:val="32"/>
          <w:lang w:eastAsia="en-GB"/>
        </w:rPr>
      </w:pPr>
      <w:r w:rsidRPr="005B4A5F">
        <w:rPr>
          <w:rFonts w:eastAsia="Times New Roman" w:cs="Arial"/>
          <w:b/>
          <w:i/>
          <w:color w:val="000000" w:themeColor="text1"/>
          <w:kern w:val="32"/>
          <w:lang w:eastAsia="en-GB"/>
        </w:rPr>
        <w:t>M. tuberculosis</w:t>
      </w:r>
      <w:r w:rsidRPr="005B4A5F">
        <w:rPr>
          <w:rFonts w:eastAsia="Times New Roman" w:cs="Arial"/>
          <w:b/>
          <w:color w:val="000000" w:themeColor="text1"/>
          <w:kern w:val="32"/>
          <w:lang w:eastAsia="en-GB"/>
        </w:rPr>
        <w:t xml:space="preserve"> challenge strain</w:t>
      </w:r>
    </w:p>
    <w:p w14:paraId="1EF73346" w14:textId="77271C10" w:rsidR="000B227B" w:rsidRPr="005B4A5F" w:rsidRDefault="000B227B" w:rsidP="00867F94">
      <w:pPr>
        <w:spacing w:line="360" w:lineRule="auto"/>
      </w:pPr>
      <w:r w:rsidRPr="005B4A5F">
        <w:t xml:space="preserve">The Erdman K01 stock (HPA-Sept 2011) used for challenge was prepared from stocks of the </w:t>
      </w:r>
      <w:r w:rsidRPr="005B4A5F">
        <w:rPr>
          <w:iCs/>
        </w:rPr>
        <w:t>M</w:t>
      </w:r>
      <w:r w:rsidR="00234BE4" w:rsidRPr="005B4A5F">
        <w:rPr>
          <w:iCs/>
        </w:rPr>
        <w:t>tb</w:t>
      </w:r>
      <w:r w:rsidRPr="005B4A5F">
        <w:t xml:space="preserve"> Erdman strain K01 (BEI Resources</w:t>
      </w:r>
      <w:r w:rsidR="008D638C" w:rsidRPr="005B4A5F">
        <w:t>, Manassas, VA, USA</w:t>
      </w:r>
      <w:r w:rsidRPr="005B4A5F">
        <w:t xml:space="preserve">). A stock suspension was initially prepared from a 5 ml </w:t>
      </w:r>
      <w:r w:rsidRPr="005B4A5F">
        <w:lastRenderedPageBreak/>
        <w:t>bacterial starter culture originally generated from colonies grown on Middlebrook 7H11 supplemented with oleic acid, albumin, dextrose and catalase (OADC) selective agar (</w:t>
      </w:r>
      <w:proofErr w:type="spellStart"/>
      <w:r w:rsidRPr="005B4A5F">
        <w:t>BioMerieux</w:t>
      </w:r>
      <w:proofErr w:type="spellEnd"/>
      <w:r w:rsidRPr="005B4A5F">
        <w:t>,</w:t>
      </w:r>
      <w:r w:rsidR="00E715FD" w:rsidRPr="005B4A5F">
        <w:t xml:space="preserve"> </w:t>
      </w:r>
      <w:r w:rsidR="00E715FD" w:rsidRPr="005B4A5F">
        <w:rPr>
          <w:rFonts w:cs="Helvetica"/>
          <w:color w:val="1C1C1C"/>
        </w:rPr>
        <w:t>Marcy-</w:t>
      </w:r>
      <w:proofErr w:type="spellStart"/>
      <w:r w:rsidR="00E715FD" w:rsidRPr="005B4A5F">
        <w:rPr>
          <w:rFonts w:cs="Helvetica"/>
          <w:color w:val="1C1C1C"/>
        </w:rPr>
        <w:t>l'Étoile</w:t>
      </w:r>
      <w:proofErr w:type="spellEnd"/>
      <w:r w:rsidR="00E715FD" w:rsidRPr="005B4A5F">
        <w:rPr>
          <w:rFonts w:cs="Helvetica"/>
          <w:color w:val="1C1C1C"/>
        </w:rPr>
        <w:t>,</w:t>
      </w:r>
      <w:r w:rsidRPr="005B4A5F">
        <w:t xml:space="preserve"> UK). A liquid batch culture was then grown to logarithmic growth phase in 7H9 medium (Sigma-Aldrich,</w:t>
      </w:r>
      <w:r w:rsidR="0075058C" w:rsidRPr="005B4A5F">
        <w:t xml:space="preserve"> Gillingham,</w:t>
      </w:r>
      <w:r w:rsidRPr="005B4A5F">
        <w:t xml:space="preserve"> UK) supplemented with 0.05% (v/v) Tween 80 (Sigma-Aldrich, UK). Aliquots were stored at -80°C. The titre of the stock suspension was determined from thawed aliquots by enumeration of colony forming units cultured onto Middl</w:t>
      </w:r>
      <w:r w:rsidR="00976B07" w:rsidRPr="005B4A5F">
        <w:t>ebrook 7H11 OADC selective agar.</w:t>
      </w:r>
      <w:r w:rsidRPr="005B4A5F">
        <w:t xml:space="preserve"> </w:t>
      </w:r>
    </w:p>
    <w:p w14:paraId="06EFDA2C" w14:textId="77777777" w:rsidR="00976B07" w:rsidRPr="005B4A5F" w:rsidRDefault="00976B07" w:rsidP="00867F94">
      <w:pPr>
        <w:spacing w:line="360" w:lineRule="auto"/>
      </w:pPr>
    </w:p>
    <w:p w14:paraId="721F9444" w14:textId="6D08F2F6" w:rsidR="00976B07" w:rsidRPr="005B4A5F" w:rsidRDefault="000B227B" w:rsidP="00867F94">
      <w:pPr>
        <w:spacing w:line="360" w:lineRule="auto"/>
        <w:rPr>
          <w:rFonts w:eastAsia="Times New Roman" w:cs="Arial"/>
          <w:b/>
          <w:color w:val="000000" w:themeColor="text1"/>
          <w:kern w:val="32"/>
          <w:lang w:eastAsia="en-GB"/>
        </w:rPr>
      </w:pPr>
      <w:r w:rsidRPr="005B4A5F">
        <w:rPr>
          <w:rFonts w:eastAsia="Times New Roman" w:cs="Arial"/>
          <w:b/>
          <w:color w:val="000000" w:themeColor="text1"/>
          <w:kern w:val="32"/>
          <w:lang w:eastAsia="en-GB"/>
        </w:rPr>
        <w:t xml:space="preserve">Aerosol exposure </w:t>
      </w:r>
    </w:p>
    <w:p w14:paraId="74E9FD59" w14:textId="1481613B" w:rsidR="000D05AB" w:rsidRPr="005B4A5F" w:rsidRDefault="000B227B" w:rsidP="00A62E64">
      <w:pPr>
        <w:spacing w:line="360" w:lineRule="auto"/>
      </w:pPr>
      <w:r w:rsidRPr="005B4A5F">
        <w:rPr>
          <w:lang w:val="en-US"/>
        </w:rPr>
        <w:t>The methodology and apparatus used to deliver M</w:t>
      </w:r>
      <w:r w:rsidR="003C3D16" w:rsidRPr="005B4A5F">
        <w:rPr>
          <w:lang w:val="en-US"/>
        </w:rPr>
        <w:t>tb</w:t>
      </w:r>
      <w:r w:rsidRPr="005B4A5F">
        <w:rPr>
          <w:i/>
          <w:lang w:val="en-US"/>
        </w:rPr>
        <w:t xml:space="preserve"> </w:t>
      </w:r>
      <w:r w:rsidRPr="005B4A5F">
        <w:rPr>
          <w:lang w:val="en-US"/>
        </w:rPr>
        <w:t xml:space="preserve">via the aerosol route was as previously described </w:t>
      </w:r>
      <w:r w:rsidRPr="005B4A5F">
        <w:rPr>
          <w:lang w:val="en-US"/>
        </w:rPr>
        <w:fldChar w:fldCharType="begin" w:fldLock="1"/>
      </w:r>
      <w:r w:rsidRPr="005B4A5F">
        <w:rPr>
          <w:lang w:val="en-US"/>
        </w:rPr>
        <w:instrText>ADDIN CSL_CITATION { "citationItems" : [ { "id" : "ITEM-1", "itemData" : { "DOI" : "10.1128/CVI.00079-10", "ISSN" : "1556-679X", "PMID" : "20534795", "abstract" : "The establishment of an aerosol challenge model in nonhuman primates (NHPs) for the testing of vaccines against Mycobacterium tuberculosis would assist the global effort to optimize novel vaccination strategies. The endpoints used in preclinical challenge studies to identify measures of disease burden need to be accurate and sensitive enough to distinguish subtle differences and benefits afforded by different tuberculosis (TB) vaccine regimens when group sizes are inevitably small. This study sought to assess clinical and nonclinical endpoints as potentially sensitive measures of disease burden in a challenge study with rhesus macaques by using a new protocol of aerosol administration of M. tuberculosis. Immunological and clinical readouts were assessed for utility in vaccine evaluation studies. This is the first example of TB vaccine evaluation with rhesus macaques where long-term survival was one of the primary endpoints. However, we found that in NHP vaccine efficacy studies with maximum group sizes of six animals, survival did not provide a valuable endpoint. Two approaches used in human clinical trials for the evaluation of the gamma interferon (IFN-gamma) response to vaccination (enzyme-linked immunospot [ELISpot] assay and enzyme-linked immunosorbent assay [ELISA]) were included in this study. The IFN-gamma profiles induced following vaccination were found not to correlate with protection, nor did the level of purified protein derivative (PPD)-specific proliferation. The only readout to reliably distinguish vaccinated and unvaccinated NHPs was the determination of lung lesion burden using magnetic resonance (MR) imaging combined with stereology at the end of the study. Therefore, the currently proposed key markers were not shown to correlate with protection, and only imaging offered a potentially reliable correlate.", "author" : [ { "dropping-particle" : "", "family" : "Sharpe", "given" : "S A", "non-dropping-particle" : "", "parse-names" : false, "suffix" : "" }, { "dropping-particle" : "", "family" : "McShane", "given" : "H", "non-dropping-particle" : "", "parse-names" : false, "suffix" : "" }, { "dropping-particle" : "", "family" : "Dennis", "given" : "M J", "non-dropping-particle" : "", "parse-names" : false, "suffix" : "" }, { "dropping-particle" : "", "family" : "Basaraba", "given" : "R J", "non-dropping-particle" : "", "parse-names" : false, "suffix" : "" }, { "dropping-particle" : "", "family" : "Gleeson", "given" : "F", "non-dropping-particle" : "", "parse-names" : false, "suffix" : "" }, { "dropping-particle" : "", "family" : "Hall", "given" : "G", "non-dropping-particle" : "", "parse-names" : false, "suffix" : "" }, { "dropping-particle" : "", "family" : "McIntyre", "given" : "A", "non-dropping-particle" : "", "parse-names" : false, "suffix" : "" }, { "dropping-particle" : "", "family" : "Gooch", "given" : "K", "non-dropping-particle" : "", "parse-names" : false, "suffix" : "" }, { "dropping-particle" : "", "family" : "Clark", "given" : "S", "non-dropping-particle" : "", "parse-names" : false, "suffix" : "" }, { "dropping-particle" : "", "family" : "Beveridge", "given" : "N E R", "non-dropping-particle" : "", "parse-names" : false, "suffix" : "" }, { "dropping-particle" : "", "family" : "Nuth", "given" : "E", "non-dropping-particle" : "", "parse-names" : false, "suffix" : "" }, { "dropping-particle" : "", "family" : "White", "given" : "A", "non-dropping-particle" : "", "parse-names" : false, "suffix" : "" }, { "dropping-particle" : "", "family" : "Marriott", "given" : "A", "non-dropping-particle" : "", "parse-names" : false, "suffix" : "" }, { "dropping-particle" : "", "family" : "Dowall", "given" : "S", "non-dropping-particle" : "", "parse-names" : false, "suffix" : "" }, { "dropping-particle" : "", "family" : "Hill", "given" : "A V S", "non-dropping-particle" : "", "parse-names" : false, "suffix" : "" }, { "dropping-particle" : "", "family" : "Williams", "given" : "A", "non-dropping-particle" : "", "parse-names" : false, "suffix" : "" }, { "dropping-particle" : "", "family" : "Marsh", "given" : "P D", "non-dropping-particle" : "", "parse-names" : false, "suffix" : "" } ], "container-title" : "Clinical and vaccine immunology : CVI", "id" : "ITEM-1", "issue" : "8", "issued" : { "date-parts" : [ [ "2010", "8", "1" ] ] }, "language" : "en", "page" : "1170-82", "publisher" : "American Society for Microbiology (ASM)", "title" : "Establishment of an aerosol challenge model of tuberculosis in rhesus macaques and an evaluation of endpoints for vaccine testing.", "type" : "article-journal", "volume" : "17" }, "uris" : [ "http://www.mendeley.com/documents/?uuid=c95d40d6-060f-404a-95c7-4d0a36112cb5" ] } ], "mendeley" : { "formattedCitation" : "[11]", "plainTextFormattedCitation" : "[11]", "previouslyFormattedCitation" : "[11]" }, "properties" : { "noteIndex" : 0 }, "schema" : "https://github.com/citation-style-language/schema/raw/master/csl-citation.json" }</w:instrText>
      </w:r>
      <w:r w:rsidRPr="005B4A5F">
        <w:rPr>
          <w:lang w:val="en-US"/>
        </w:rPr>
        <w:fldChar w:fldCharType="separate"/>
      </w:r>
      <w:r w:rsidRPr="005B4A5F">
        <w:rPr>
          <w:lang w:val="en-US"/>
        </w:rPr>
        <w:t>[11]</w:t>
      </w:r>
      <w:r w:rsidRPr="005B4A5F">
        <w:fldChar w:fldCharType="end"/>
      </w:r>
      <w:r w:rsidRPr="005B4A5F">
        <w:rPr>
          <w:lang w:val="en-US"/>
        </w:rPr>
        <w:t xml:space="preserve">. </w:t>
      </w:r>
      <w:r w:rsidRPr="005B4A5F">
        <w:t>In brief, mono-dispersed bacteria in particles were generated using a 3-jet Collison nebuliser (BGI</w:t>
      </w:r>
      <w:r w:rsidR="007951DA" w:rsidRPr="005B4A5F">
        <w:t>, Butler, NJ</w:t>
      </w:r>
      <w:r w:rsidR="008D638C" w:rsidRPr="005B4A5F">
        <w:t>, USA</w:t>
      </w:r>
      <w:r w:rsidRPr="005B4A5F">
        <w:t xml:space="preserve">) and, in conjunction with a modified Henderson apparatus </w:t>
      </w:r>
      <w:r w:rsidRPr="005B4A5F">
        <w:fldChar w:fldCharType="begin" w:fldLock="1"/>
      </w:r>
      <w:r w:rsidRPr="005B4A5F">
        <w:instrText>ADDIN CSL_CITATION { "citationItems" : [ { "id" : "ITEM-1", "itemData" : { "ISSN" : "0022-1724", "PMID" : "5258223", "author" : [ { "dropping-particle" : "", "family" : "Druett", "given" : "H A", "non-dropping-particle" : "", "parse-names" : false, "suffix" : "" } ], "container-title" : "The Journal of hygiene", "id" : "ITEM-1", "issue" : "3", "issued" : { "date-parts" : [ [ "1969", "9" ] ] }, "page" : "437-48", "title" : "A mobile form of the Henderson apparatus.", "type" : "article-journal", "volume" : "67" }, "uris" : [ "http://www.mendeley.com/documents/?uuid=81ae2e0a-9086-46a3-9e16-de3139ea119d" ] } ], "mendeley" : { "formattedCitation" : "[17]", "plainTextFormattedCitation" : "[17]", "previouslyFormattedCitation" : "[17]" }, "properties" : { "noteIndex" : 0 }, "schema" : "https://github.com/citation-style-language/schema/raw/master/csl-citation.json" }</w:instrText>
      </w:r>
      <w:r w:rsidRPr="005B4A5F">
        <w:fldChar w:fldCharType="separate"/>
      </w:r>
      <w:r w:rsidRPr="005B4A5F">
        <w:t>[17]</w:t>
      </w:r>
      <w:r w:rsidRPr="005B4A5F">
        <w:fldChar w:fldCharType="end"/>
      </w:r>
      <w:r w:rsidRPr="005B4A5F">
        <w:t xml:space="preserve">, delivered to the nares of each sedated primate via a modified </w:t>
      </w:r>
      <w:r w:rsidRPr="005B4A5F">
        <w:rPr>
          <w:lang w:val="en-US"/>
        </w:rPr>
        <w:t xml:space="preserve">veterinary </w:t>
      </w:r>
      <w:r w:rsidR="00E574C7" w:rsidRPr="005B4A5F">
        <w:rPr>
          <w:lang w:val="en-US"/>
        </w:rPr>
        <w:t>anesthesia</w:t>
      </w:r>
      <w:r w:rsidRPr="005B4A5F">
        <w:rPr>
          <w:lang w:val="en-US"/>
        </w:rPr>
        <w:t xml:space="preserve"> mask. Challenge was performed on sedated animals placed within a ‘head-out’, plethysmography chamber (</w:t>
      </w:r>
      <w:proofErr w:type="spellStart"/>
      <w:r w:rsidRPr="005B4A5F">
        <w:rPr>
          <w:lang w:val="en-US"/>
        </w:rPr>
        <w:t>Buxco</w:t>
      </w:r>
      <w:proofErr w:type="spellEnd"/>
      <w:r w:rsidRPr="005B4A5F">
        <w:rPr>
          <w:lang w:val="en-US"/>
        </w:rPr>
        <w:t>, Wilmington, N</w:t>
      </w:r>
      <w:r w:rsidR="00363710" w:rsidRPr="005B4A5F">
        <w:rPr>
          <w:lang w:val="en-US"/>
        </w:rPr>
        <w:t>C</w:t>
      </w:r>
      <w:r w:rsidRPr="005B4A5F">
        <w:rPr>
          <w:lang w:val="en-US"/>
        </w:rPr>
        <w:t>, USA) to enable the aerosol to be delivered simultaneously with the</w:t>
      </w:r>
      <w:r w:rsidR="00102CC0" w:rsidRPr="005B4A5F">
        <w:rPr>
          <w:lang w:val="en-US"/>
        </w:rPr>
        <w:t xml:space="preserve"> measurement of respired volume</w:t>
      </w:r>
      <w:r w:rsidR="00486500" w:rsidRPr="005B4A5F">
        <w:rPr>
          <w:lang w:val="en-US"/>
        </w:rPr>
        <w:t xml:space="preserve"> </w:t>
      </w:r>
      <w:r w:rsidR="00050C16" w:rsidRPr="005B4A5F">
        <w:rPr>
          <w:lang w:val="en-US"/>
        </w:rPr>
        <w:t>[11, 18</w:t>
      </w:r>
      <w:r w:rsidRPr="005B4A5F">
        <w:rPr>
          <w:lang w:val="en-US"/>
        </w:rPr>
        <w:t xml:space="preserve">]. </w:t>
      </w:r>
      <w:r w:rsidR="000D05AB" w:rsidRPr="005B4A5F">
        <w:t xml:space="preserve">Doses of </w:t>
      </w:r>
      <w:r w:rsidR="000D05AB" w:rsidRPr="005B4A5F">
        <w:rPr>
          <w:i/>
        </w:rPr>
        <w:t>M. tuberculosis</w:t>
      </w:r>
      <w:r w:rsidR="000D05AB" w:rsidRPr="005B4A5F">
        <w:t xml:space="preserve"> </w:t>
      </w:r>
      <w:r w:rsidR="00A62E64" w:rsidRPr="005B4A5F">
        <w:t xml:space="preserve">that had been </w:t>
      </w:r>
      <w:r w:rsidR="000D05AB" w:rsidRPr="005B4A5F">
        <w:t xml:space="preserve">optimised for the evaluation of vaccine efficacy in each species were used for aerosol exposure. Rhesus macaques were challenged with a median presented dose of 821 </w:t>
      </w:r>
      <w:proofErr w:type="spellStart"/>
      <w:r w:rsidR="000D05AB" w:rsidRPr="005B4A5F">
        <w:t>cfu</w:t>
      </w:r>
      <w:proofErr w:type="spellEnd"/>
      <w:r w:rsidR="000D05AB" w:rsidRPr="005B4A5F">
        <w:t xml:space="preserve"> (range 515 – 1368) equating to an estimated retained dose of 117 </w:t>
      </w:r>
      <w:proofErr w:type="spellStart"/>
      <w:r w:rsidR="000D05AB" w:rsidRPr="005B4A5F">
        <w:t>cfu</w:t>
      </w:r>
      <w:proofErr w:type="spellEnd"/>
      <w:r w:rsidR="000D05AB" w:rsidRPr="005B4A5F">
        <w:t xml:space="preserve"> (range 73 – 195)</w:t>
      </w:r>
      <w:r w:rsidR="00A62E64" w:rsidRPr="005B4A5F">
        <w:t xml:space="preserve">.  </w:t>
      </w:r>
      <w:r w:rsidR="000D05AB" w:rsidRPr="005B4A5F">
        <w:t>Chinese cynomolgus macaques</w:t>
      </w:r>
      <w:r w:rsidR="00A62E64" w:rsidRPr="005B4A5F">
        <w:t xml:space="preserve"> were </w:t>
      </w:r>
      <w:r w:rsidR="000D05AB" w:rsidRPr="005B4A5F">
        <w:t xml:space="preserve"> challenged with a median presented dose of 7684.5 </w:t>
      </w:r>
      <w:proofErr w:type="spellStart"/>
      <w:r w:rsidR="000D05AB" w:rsidRPr="005B4A5F">
        <w:t>cfu</w:t>
      </w:r>
      <w:proofErr w:type="spellEnd"/>
      <w:r w:rsidR="000D05AB" w:rsidRPr="005B4A5F">
        <w:t xml:space="preserve"> (range 515 – 1368) equating to an estimated retained dose of 1095 </w:t>
      </w:r>
      <w:proofErr w:type="spellStart"/>
      <w:r w:rsidR="000D05AB" w:rsidRPr="005B4A5F">
        <w:t>cfu</w:t>
      </w:r>
      <w:proofErr w:type="spellEnd"/>
      <w:r w:rsidR="000D05AB" w:rsidRPr="005B4A5F">
        <w:t xml:space="preserve"> (range 6746 – 9441)</w:t>
      </w:r>
      <w:r w:rsidR="00810F90" w:rsidRPr="005B4A5F">
        <w:t>.</w:t>
      </w:r>
    </w:p>
    <w:p w14:paraId="59C59BD3" w14:textId="56222452" w:rsidR="0047560C" w:rsidRPr="005B4A5F" w:rsidRDefault="0047560C" w:rsidP="00867F94">
      <w:pPr>
        <w:spacing w:line="360" w:lineRule="auto"/>
        <w:rPr>
          <w:lang w:val="en-US"/>
        </w:rPr>
      </w:pPr>
    </w:p>
    <w:p w14:paraId="39D61DD7" w14:textId="77777777" w:rsidR="00976B07" w:rsidRPr="005B4A5F" w:rsidRDefault="00976B07" w:rsidP="00867F94">
      <w:pPr>
        <w:spacing w:line="360" w:lineRule="auto"/>
        <w:rPr>
          <w:lang w:val="en-US"/>
        </w:rPr>
      </w:pPr>
    </w:p>
    <w:p w14:paraId="438A6AEA" w14:textId="49125364" w:rsidR="00976B07" w:rsidRPr="005B4A5F" w:rsidRDefault="00050C16" w:rsidP="00867F94">
      <w:pPr>
        <w:spacing w:line="360" w:lineRule="auto"/>
        <w:rPr>
          <w:rFonts w:eastAsia="Times New Roman" w:cs="Arial"/>
          <w:b/>
          <w:color w:val="000000" w:themeColor="text1"/>
          <w:kern w:val="32"/>
          <w:lang w:eastAsia="en-GB"/>
        </w:rPr>
      </w:pPr>
      <w:r w:rsidRPr="005B4A5F">
        <w:rPr>
          <w:rFonts w:eastAsia="Times New Roman" w:cs="Arial"/>
          <w:b/>
          <w:color w:val="000000" w:themeColor="text1"/>
          <w:kern w:val="32"/>
          <w:lang w:eastAsia="en-GB"/>
        </w:rPr>
        <w:t>Clinical procedures</w:t>
      </w:r>
    </w:p>
    <w:p w14:paraId="0C05E88E" w14:textId="68158382" w:rsidR="00050C16" w:rsidRPr="005B4A5F" w:rsidRDefault="00050C16" w:rsidP="00867F94">
      <w:pPr>
        <w:spacing w:line="360" w:lineRule="auto"/>
        <w:rPr>
          <w:lang w:val="en-US"/>
        </w:rPr>
      </w:pPr>
      <w:r w:rsidRPr="005B4A5F">
        <w:rPr>
          <w:lang w:val="en-US"/>
        </w:rPr>
        <w:t xml:space="preserve">Animals were monitored daily for </w:t>
      </w:r>
      <w:r w:rsidR="00DE364A" w:rsidRPr="005B4A5F">
        <w:rPr>
          <w:lang w:val="en-US"/>
        </w:rPr>
        <w:t>behavioral</w:t>
      </w:r>
      <w:r w:rsidRPr="005B4A5F">
        <w:rPr>
          <w:lang w:val="en-US"/>
        </w:rPr>
        <w:t xml:space="preserve"> abnormalities including depression, withdrawal from the group, aggression, and clinical changes in feeding patterns, respiration rate and coughing. On each occasion that required blood sample collection, aerosol challenge or euthanasia, animals were weighed, rectal temperature measured and examined for abnormalities. Red blood cell (RBC) </w:t>
      </w:r>
      <w:proofErr w:type="spellStart"/>
      <w:r w:rsidRPr="005B4A5F">
        <w:rPr>
          <w:lang w:val="en-US"/>
        </w:rPr>
        <w:t>haemoglobin</w:t>
      </w:r>
      <w:proofErr w:type="spellEnd"/>
      <w:r w:rsidRPr="005B4A5F">
        <w:rPr>
          <w:lang w:val="en-US"/>
        </w:rPr>
        <w:t xml:space="preserve"> levels were measured using a </w:t>
      </w:r>
      <w:proofErr w:type="spellStart"/>
      <w:r w:rsidRPr="005B4A5F">
        <w:rPr>
          <w:lang w:val="en-US"/>
        </w:rPr>
        <w:t>HaemaCue</w:t>
      </w:r>
      <w:proofErr w:type="spellEnd"/>
      <w:r w:rsidRPr="005B4A5F">
        <w:rPr>
          <w:lang w:val="en-US"/>
        </w:rPr>
        <w:t xml:space="preserve"> </w:t>
      </w:r>
      <w:proofErr w:type="spellStart"/>
      <w:r w:rsidRPr="005B4A5F">
        <w:rPr>
          <w:lang w:val="en-US"/>
        </w:rPr>
        <w:t>haemoglobinometer</w:t>
      </w:r>
      <w:proofErr w:type="spellEnd"/>
      <w:r w:rsidRPr="005B4A5F">
        <w:rPr>
          <w:lang w:val="en-US"/>
        </w:rPr>
        <w:t xml:space="preserve"> (</w:t>
      </w:r>
      <w:proofErr w:type="spellStart"/>
      <w:r w:rsidRPr="005B4A5F">
        <w:rPr>
          <w:lang w:val="en-US"/>
        </w:rPr>
        <w:t>Haemacue</w:t>
      </w:r>
      <w:proofErr w:type="spellEnd"/>
      <w:r w:rsidRPr="005B4A5F">
        <w:rPr>
          <w:lang w:val="en-US"/>
        </w:rPr>
        <w:t xml:space="preserve"> Ltd, </w:t>
      </w:r>
      <w:proofErr w:type="spellStart"/>
      <w:r w:rsidRPr="005B4A5F">
        <w:rPr>
          <w:lang w:val="en-US"/>
        </w:rPr>
        <w:t>Dronfield</w:t>
      </w:r>
      <w:proofErr w:type="spellEnd"/>
      <w:r w:rsidRPr="005B4A5F">
        <w:rPr>
          <w:lang w:val="en-US"/>
        </w:rPr>
        <w:t xml:space="preserve">, UK) to identify the presence of </w:t>
      </w:r>
      <w:r w:rsidR="007951DA" w:rsidRPr="005B4A5F">
        <w:rPr>
          <w:lang w:val="en-US"/>
        </w:rPr>
        <w:t>anemia</w:t>
      </w:r>
      <w:r w:rsidRPr="005B4A5F">
        <w:rPr>
          <w:lang w:val="en-US"/>
        </w:rPr>
        <w:t xml:space="preserve">, and erythrocyte sedimentation rates (ESR) were measured using the </w:t>
      </w:r>
      <w:proofErr w:type="spellStart"/>
      <w:r w:rsidRPr="005B4A5F">
        <w:rPr>
          <w:lang w:val="en-US"/>
        </w:rPr>
        <w:t>Sediplast</w:t>
      </w:r>
      <w:proofErr w:type="spellEnd"/>
      <w:r w:rsidRPr="005B4A5F">
        <w:rPr>
          <w:lang w:val="en-US"/>
        </w:rPr>
        <w:t xml:space="preserve"> system (Guest Medical, </w:t>
      </w:r>
      <w:proofErr w:type="spellStart"/>
      <w:r w:rsidRPr="005B4A5F">
        <w:rPr>
          <w:lang w:val="en-US"/>
        </w:rPr>
        <w:t>Edenbridge</w:t>
      </w:r>
      <w:proofErr w:type="spellEnd"/>
      <w:r w:rsidRPr="005B4A5F">
        <w:rPr>
          <w:lang w:val="en-US"/>
        </w:rPr>
        <w:t>, UK) to detect and monitor inflammati</w:t>
      </w:r>
      <w:r w:rsidR="00A42B26" w:rsidRPr="005B4A5F">
        <w:rPr>
          <w:lang w:val="en-US"/>
        </w:rPr>
        <w:t>on induced by infection with M</w:t>
      </w:r>
      <w:r w:rsidRPr="005B4A5F">
        <w:rPr>
          <w:lang w:val="en-US"/>
        </w:rPr>
        <w:t>tb.</w:t>
      </w:r>
    </w:p>
    <w:p w14:paraId="2ADAB60F" w14:textId="4D36A026" w:rsidR="00EF1736" w:rsidRPr="005B4A5F" w:rsidRDefault="00050C16" w:rsidP="00867F94">
      <w:pPr>
        <w:spacing w:line="360" w:lineRule="auto"/>
        <w:rPr>
          <w:lang w:val="en-US"/>
        </w:rPr>
      </w:pPr>
      <w:r w:rsidRPr="005B4A5F">
        <w:rPr>
          <w:lang w:val="en-US"/>
        </w:rPr>
        <w:t xml:space="preserve">The time of necropsy, if prior to the end of the planned study period, was determined by experienced primatology staff and based on a combination of the following adverse indicators: depression or withdrawn </w:t>
      </w:r>
      <w:r w:rsidR="00E574C7" w:rsidRPr="005B4A5F">
        <w:rPr>
          <w:lang w:val="en-US"/>
        </w:rPr>
        <w:t>behavior</w:t>
      </w:r>
      <w:r w:rsidRPr="005B4A5F">
        <w:rPr>
          <w:lang w:val="en-US"/>
        </w:rPr>
        <w:t>, abnormal respiration (</w:t>
      </w:r>
      <w:proofErr w:type="spellStart"/>
      <w:r w:rsidRPr="005B4A5F">
        <w:rPr>
          <w:lang w:val="en-US"/>
        </w:rPr>
        <w:t>dyspnoea</w:t>
      </w:r>
      <w:proofErr w:type="spellEnd"/>
      <w:r w:rsidRPr="005B4A5F">
        <w:rPr>
          <w:lang w:val="en-US"/>
        </w:rPr>
        <w:t xml:space="preserve">), loss of 20% of peak post-challenge weight, ESR levels elevated </w:t>
      </w:r>
      <w:r w:rsidRPr="005B4A5F">
        <w:rPr>
          <w:lang w:val="en-US"/>
        </w:rPr>
        <w:lastRenderedPageBreak/>
        <w:t xml:space="preserve">above normal (&gt;20 mm), </w:t>
      </w:r>
      <w:proofErr w:type="spellStart"/>
      <w:r w:rsidRPr="005B4A5F">
        <w:rPr>
          <w:lang w:val="en-US"/>
        </w:rPr>
        <w:t>haemoglob</w:t>
      </w:r>
      <w:r w:rsidR="00A42B26" w:rsidRPr="005B4A5F">
        <w:rPr>
          <w:lang w:val="en-US"/>
        </w:rPr>
        <w:t>in</w:t>
      </w:r>
      <w:proofErr w:type="spellEnd"/>
      <w:r w:rsidR="00A42B26" w:rsidRPr="005B4A5F">
        <w:rPr>
          <w:lang w:val="en-US"/>
        </w:rPr>
        <w:t xml:space="preserve"> level below normal limits (&lt;</w:t>
      </w:r>
      <w:r w:rsidRPr="005B4A5F">
        <w:rPr>
          <w:lang w:val="en-US"/>
        </w:rPr>
        <w:t>100</w:t>
      </w:r>
      <w:r w:rsidR="00365BE5" w:rsidRPr="005B4A5F">
        <w:rPr>
          <w:lang w:val="en-US"/>
        </w:rPr>
        <w:t xml:space="preserve"> </w:t>
      </w:r>
      <w:r w:rsidRPr="005B4A5F">
        <w:rPr>
          <w:lang w:val="en-US"/>
        </w:rPr>
        <w:t>g/</w:t>
      </w:r>
      <w:proofErr w:type="spellStart"/>
      <w:r w:rsidRPr="005B4A5F">
        <w:rPr>
          <w:lang w:val="en-US"/>
        </w:rPr>
        <w:t>dL</w:t>
      </w:r>
      <w:proofErr w:type="spellEnd"/>
      <w:r w:rsidRPr="005B4A5F">
        <w:rPr>
          <w:lang w:val="en-US"/>
        </w:rPr>
        <w:t xml:space="preserve">), </w:t>
      </w:r>
      <w:r w:rsidR="00A979FF" w:rsidRPr="005B4A5F">
        <w:rPr>
          <w:lang w:val="en-US"/>
        </w:rPr>
        <w:t>raised</w:t>
      </w:r>
      <w:r w:rsidRPr="005B4A5F">
        <w:rPr>
          <w:lang w:val="en-US"/>
        </w:rPr>
        <w:t xml:space="preserve"> temperature (&gt;41</w:t>
      </w:r>
      <w:r w:rsidRPr="005B4A5F">
        <w:rPr>
          <w:vertAlign w:val="superscript"/>
          <w:lang w:val="en-US"/>
        </w:rPr>
        <w:t>o</w:t>
      </w:r>
      <w:r w:rsidR="004C20C2" w:rsidRPr="005B4A5F">
        <w:rPr>
          <w:lang w:val="en-US"/>
        </w:rPr>
        <w:t>C) and</w:t>
      </w:r>
      <w:r w:rsidRPr="005B4A5F">
        <w:rPr>
          <w:lang w:val="en-US"/>
        </w:rPr>
        <w:t xml:space="preserve"> abnormal thoracic radiograph.</w:t>
      </w:r>
      <w:r w:rsidR="00EF1736" w:rsidRPr="005B4A5F">
        <w:rPr>
          <w:lang w:val="en-US"/>
        </w:rPr>
        <w:t xml:space="preserve"> </w:t>
      </w:r>
    </w:p>
    <w:p w14:paraId="00757128" w14:textId="77777777" w:rsidR="00976B07" w:rsidRPr="005B4A5F" w:rsidRDefault="00976B07" w:rsidP="00867F94">
      <w:pPr>
        <w:spacing w:line="360" w:lineRule="auto"/>
        <w:rPr>
          <w:lang w:val="en-US"/>
        </w:rPr>
      </w:pPr>
    </w:p>
    <w:p w14:paraId="068D5E50" w14:textId="5EEE123C" w:rsidR="00976B07" w:rsidRPr="005B4A5F" w:rsidRDefault="00EF1736" w:rsidP="00867F94">
      <w:pPr>
        <w:spacing w:line="360" w:lineRule="auto"/>
        <w:rPr>
          <w:rFonts w:eastAsia="Times New Roman" w:cs="Arial"/>
          <w:b/>
          <w:color w:val="000000" w:themeColor="text1"/>
          <w:kern w:val="32"/>
          <w:lang w:eastAsia="en-GB"/>
        </w:rPr>
      </w:pPr>
      <w:r w:rsidRPr="005B4A5F">
        <w:rPr>
          <w:rFonts w:eastAsia="Times New Roman" w:cs="Arial"/>
          <w:b/>
          <w:color w:val="000000" w:themeColor="text1"/>
          <w:kern w:val="32"/>
          <w:lang w:eastAsia="en-GB"/>
        </w:rPr>
        <w:t>Disease burden measures</w:t>
      </w:r>
    </w:p>
    <w:p w14:paraId="6E645EC0" w14:textId="70C15787" w:rsidR="00050C16" w:rsidRPr="005B4A5F" w:rsidRDefault="00EF1736" w:rsidP="00867F94">
      <w:pPr>
        <w:spacing w:line="360" w:lineRule="auto"/>
        <w:rPr>
          <w:lang w:val="en-US"/>
        </w:rPr>
      </w:pPr>
      <w:r w:rsidRPr="005B4A5F">
        <w:rPr>
          <w:lang w:val="en-US"/>
        </w:rPr>
        <w:t>Disease burden was measured using the approach described</w:t>
      </w:r>
      <w:r w:rsidR="0092505B" w:rsidRPr="005B4A5F">
        <w:rPr>
          <w:lang w:val="en-US"/>
        </w:rPr>
        <w:t xml:space="preserve"> previously </w:t>
      </w:r>
      <w:r w:rsidR="0092505B" w:rsidRPr="005B4A5F">
        <w:rPr>
          <w:lang w:val="en-US"/>
        </w:rPr>
        <w:fldChar w:fldCharType="begin">
          <w:fldData xml:space="preserve">PEVuZE5vdGU+PENpdGU+PEF1dGhvcj5TaGFycGU8L0F1dGhvcj48WWVhcj4yMDEwPC9ZZWFyPjxS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</w:fldData>
        </w:fldChar>
      </w:r>
      <w:r w:rsidR="00A74C97" w:rsidRPr="005B4A5F">
        <w:rPr>
          <w:lang w:val="en-US"/>
        </w:rPr>
        <w:instrText xml:space="preserve"> ADDIN EN.CITE </w:instrText>
      </w:r>
      <w:r w:rsidR="00A74C97" w:rsidRPr="005B4A5F">
        <w:rPr>
          <w:lang w:val="en-US"/>
        </w:rPr>
        <w:fldChar w:fldCharType="begin">
          <w:fldData xml:space="preserve">PEVuZE5vdGU+PENpdGU+PEF1dGhvcj5TaGFycGU8L0F1dGhvcj48WWVhcj4yMDEwPC9ZZWFyPjxS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</w:fldData>
        </w:fldChar>
      </w:r>
      <w:r w:rsidR="00A74C97" w:rsidRPr="005B4A5F">
        <w:rPr>
          <w:lang w:val="en-US"/>
        </w:rPr>
        <w:instrText xml:space="preserve"> ADDIN EN.CITE.DATA </w:instrText>
      </w:r>
      <w:r w:rsidR="00A74C97" w:rsidRPr="005B4A5F">
        <w:rPr>
          <w:lang w:val="en-US"/>
        </w:rPr>
      </w:r>
      <w:r w:rsidR="00A74C97" w:rsidRPr="005B4A5F">
        <w:rPr>
          <w:lang w:val="en-US"/>
        </w:rPr>
        <w:fldChar w:fldCharType="end"/>
      </w:r>
      <w:r w:rsidR="0092505B" w:rsidRPr="005B4A5F">
        <w:rPr>
          <w:lang w:val="en-US"/>
        </w:rPr>
      </w:r>
      <w:r w:rsidR="0092505B" w:rsidRPr="005B4A5F">
        <w:rPr>
          <w:lang w:val="en-US"/>
        </w:rPr>
        <w:fldChar w:fldCharType="separate"/>
      </w:r>
      <w:r w:rsidR="00C545E0" w:rsidRPr="005B4A5F">
        <w:rPr>
          <w:noProof/>
          <w:lang w:val="en-US"/>
        </w:rPr>
        <w:t>[40]</w:t>
      </w:r>
      <w:r w:rsidR="0092505B" w:rsidRPr="005B4A5F">
        <w:rPr>
          <w:lang w:val="en-US"/>
        </w:rPr>
        <w:fldChar w:fldCharType="end"/>
      </w:r>
      <w:r w:rsidR="0092505B" w:rsidRPr="005B4A5F">
        <w:rPr>
          <w:lang w:val="en-US"/>
        </w:rPr>
        <w:t xml:space="preserve">. </w:t>
      </w:r>
      <w:r w:rsidRPr="005B4A5F">
        <w:rPr>
          <w:lang w:val="en-US"/>
        </w:rPr>
        <w:t>In brief, a post-mortem examination was performed immediately following euthanasia and pathological changes were scored using an established system based on the number and extent of lesions present in the lungs, spleen</w:t>
      </w:r>
      <w:r w:rsidR="0092505B" w:rsidRPr="005B4A5F">
        <w:rPr>
          <w:lang w:val="en-US"/>
        </w:rPr>
        <w:t>, liver, kidney and lymph nodes</w:t>
      </w:r>
      <w:r w:rsidRPr="005B4A5F">
        <w:rPr>
          <w:lang w:val="en-US"/>
        </w:rPr>
        <w:t xml:space="preserve">. </w:t>
      </w:r>
      <w:r w:rsidR="00A979FF" w:rsidRPr="005B4A5F">
        <w:rPr>
          <w:lang w:val="en-US"/>
        </w:rPr>
        <w:t>Following fixation, magnetic resonance (MR) images of the lungs</w:t>
      </w:r>
      <w:r w:rsidR="00F856A0" w:rsidRPr="005B4A5F">
        <w:rPr>
          <w:lang w:val="en-US"/>
        </w:rPr>
        <w:t xml:space="preserve"> were collected</w:t>
      </w:r>
      <w:r w:rsidR="00A979FF" w:rsidRPr="005B4A5F">
        <w:rPr>
          <w:lang w:val="en-US"/>
        </w:rPr>
        <w:t xml:space="preserve"> and lesions identified based on their signal intensity and nodular morphology relative to more normal lung parenchyma. The total lung and lesion volume relative to the fixed tissue was determined using the </w:t>
      </w:r>
      <w:proofErr w:type="spellStart"/>
      <w:r w:rsidR="00A979FF" w:rsidRPr="005B4A5F">
        <w:rPr>
          <w:lang w:val="en-US"/>
        </w:rPr>
        <w:t>Cavalieri</w:t>
      </w:r>
      <w:proofErr w:type="spellEnd"/>
      <w:r w:rsidR="00A979FF" w:rsidRPr="005B4A5F">
        <w:rPr>
          <w:lang w:val="en-US"/>
        </w:rPr>
        <w:t xml:space="preserve"> method applied to MRI image stacks, and then expressed as a ratio to provide a measure of disease burden in each animal, as previously described [31,32]. Subsequently, t</w:t>
      </w:r>
      <w:r w:rsidR="00F856A0" w:rsidRPr="005B4A5F">
        <w:rPr>
          <w:lang w:val="en-US"/>
        </w:rPr>
        <w:t>he fixed lungs were</w:t>
      </w:r>
      <w:r w:rsidRPr="005B4A5F">
        <w:rPr>
          <w:lang w:val="en-US"/>
        </w:rPr>
        <w:t xml:space="preserve"> sliced serially and lesions counted [35]. </w:t>
      </w:r>
      <w:proofErr w:type="spellStart"/>
      <w:r w:rsidR="00410364" w:rsidRPr="005B4A5F">
        <w:t>Progressors</w:t>
      </w:r>
      <w:proofErr w:type="spellEnd"/>
      <w:r w:rsidR="00410364" w:rsidRPr="005B4A5F">
        <w:t>, were animals which developed progressive TB such that the disease reached levels that met humane endpoint criteria within 12 weeks of aerosol exposure to M. tuberculosis requiring the animals to be removed from further study and euthanized. ‘Controllers’ were animals where disease remained below humane endpoint criteria for 12 weeks after exposure to M. tuberculosis.</w:t>
      </w:r>
    </w:p>
    <w:p w14:paraId="5169C46D" w14:textId="77777777" w:rsidR="00976B07" w:rsidRPr="005B4A5F" w:rsidRDefault="00976B07" w:rsidP="00867F94">
      <w:pPr>
        <w:spacing w:line="360" w:lineRule="auto"/>
        <w:rPr>
          <w:lang w:val="en-US"/>
        </w:rPr>
      </w:pPr>
    </w:p>
    <w:p w14:paraId="5D7C424D" w14:textId="62EA290B" w:rsidR="00976B07" w:rsidRPr="005B4A5F" w:rsidRDefault="00CB47E3" w:rsidP="00867F94">
      <w:pPr>
        <w:spacing w:line="360" w:lineRule="auto"/>
        <w:rPr>
          <w:rFonts w:eastAsia="Times New Roman" w:cs="Arial"/>
          <w:b/>
          <w:color w:val="000000" w:themeColor="text1"/>
          <w:kern w:val="32"/>
          <w:lang w:eastAsia="en-GB"/>
        </w:rPr>
      </w:pPr>
      <w:r w:rsidRPr="005B4A5F">
        <w:rPr>
          <w:rFonts w:eastAsia="Times New Roman" w:cs="Arial"/>
          <w:b/>
          <w:color w:val="000000" w:themeColor="text1"/>
          <w:kern w:val="32"/>
          <w:lang w:eastAsia="en-GB"/>
        </w:rPr>
        <w:t>Cell purification</w:t>
      </w:r>
    </w:p>
    <w:p w14:paraId="20E21CC1" w14:textId="38B5FEF4" w:rsidR="009F174A" w:rsidRPr="005B4A5F" w:rsidRDefault="00CB47E3" w:rsidP="00867F94">
      <w:pPr>
        <w:spacing w:line="360" w:lineRule="auto"/>
      </w:pPr>
      <w:r w:rsidRPr="005B4A5F">
        <w:t xml:space="preserve">Macaque blood samples were </w:t>
      </w:r>
      <w:r w:rsidR="00A979FF" w:rsidRPr="005B4A5F">
        <w:t>placed</w:t>
      </w:r>
      <w:r w:rsidRPr="005B4A5F">
        <w:t xml:space="preserve"> in 20</w:t>
      </w:r>
      <w:r w:rsidR="00363710" w:rsidRPr="005B4A5F">
        <w:t xml:space="preserve"> </w:t>
      </w:r>
      <w:r w:rsidRPr="005B4A5F">
        <w:t xml:space="preserve">ml </w:t>
      </w:r>
      <w:r w:rsidR="00A979FF" w:rsidRPr="005B4A5F">
        <w:t xml:space="preserve">heparinised </w:t>
      </w:r>
      <w:r w:rsidRPr="005B4A5F">
        <w:t xml:space="preserve">universal </w:t>
      </w:r>
      <w:r w:rsidR="006A3387" w:rsidRPr="005B4A5F">
        <w:t xml:space="preserve">tubes. </w:t>
      </w:r>
      <w:r w:rsidR="00D7391E" w:rsidRPr="005B4A5F">
        <w:t>Peripheral blood mononuclear cells (</w:t>
      </w:r>
      <w:r w:rsidR="006A3387" w:rsidRPr="005B4A5F">
        <w:t>PBMCs</w:t>
      </w:r>
      <w:r w:rsidR="00D7391E" w:rsidRPr="005B4A5F">
        <w:t>)</w:t>
      </w:r>
      <w:r w:rsidR="006A3387" w:rsidRPr="005B4A5F">
        <w:t xml:space="preserve"> from c</w:t>
      </w:r>
      <w:r w:rsidRPr="005B4A5F">
        <w:t xml:space="preserve">ynomolgus blood were isolated using </w:t>
      </w:r>
      <w:proofErr w:type="spellStart"/>
      <w:r w:rsidRPr="005B4A5F">
        <w:t>accuspin</w:t>
      </w:r>
      <w:proofErr w:type="spellEnd"/>
      <w:r w:rsidRPr="005B4A5F">
        <w:t xml:space="preserve"> tubes (Sigma-Aldrich</w:t>
      </w:r>
      <w:r w:rsidR="00DE364A" w:rsidRPr="005B4A5F">
        <w:t>, Gillingham, UK</w:t>
      </w:r>
      <w:r w:rsidRPr="005B4A5F">
        <w:t xml:space="preserve">) and 60% </w:t>
      </w:r>
      <w:proofErr w:type="spellStart"/>
      <w:r w:rsidRPr="005B4A5F">
        <w:t>Percoll</w:t>
      </w:r>
      <w:proofErr w:type="spellEnd"/>
      <w:r w:rsidR="00DE364A" w:rsidRPr="005B4A5F">
        <w:t xml:space="preserve"> (</w:t>
      </w:r>
      <w:r w:rsidR="0086428E" w:rsidRPr="005B4A5F">
        <w:t>Sigma-Aldrich, Gillingham, UK</w:t>
      </w:r>
      <w:r w:rsidR="00DE364A" w:rsidRPr="005B4A5F">
        <w:t>)</w:t>
      </w:r>
      <w:r w:rsidRPr="005B4A5F">
        <w:t xml:space="preserve">. </w:t>
      </w:r>
      <w:r w:rsidR="00FA59AA" w:rsidRPr="005B4A5F">
        <w:t>Twenty</w:t>
      </w:r>
      <w:r w:rsidR="00363710" w:rsidRPr="005B4A5F">
        <w:t xml:space="preserve"> </w:t>
      </w:r>
      <w:r w:rsidRPr="005B4A5F">
        <w:t xml:space="preserve">ml 1:1 blood diluted with </w:t>
      </w:r>
      <w:r w:rsidR="00EF6E0C" w:rsidRPr="005B4A5F">
        <w:t>Phosphate buffered saline (</w:t>
      </w:r>
      <w:r w:rsidRPr="005B4A5F">
        <w:t>PBS</w:t>
      </w:r>
      <w:r w:rsidR="00EF6E0C" w:rsidRPr="005B4A5F">
        <w:t>)</w:t>
      </w:r>
      <w:r w:rsidR="00DE364A" w:rsidRPr="005B4A5F">
        <w:t xml:space="preserve"> (</w:t>
      </w:r>
      <w:proofErr w:type="spellStart"/>
      <w:r w:rsidR="0086428E" w:rsidRPr="005B4A5F">
        <w:t>Lonza</w:t>
      </w:r>
      <w:proofErr w:type="spellEnd"/>
      <w:r w:rsidR="0086428E" w:rsidRPr="005B4A5F">
        <w:t>, Slough, UK</w:t>
      </w:r>
      <w:r w:rsidR="00DE364A" w:rsidRPr="005B4A5F">
        <w:t>)</w:t>
      </w:r>
      <w:r w:rsidRPr="005B4A5F">
        <w:t xml:space="preserve"> </w:t>
      </w:r>
      <w:r w:rsidR="00D81C5F" w:rsidRPr="005B4A5F">
        <w:t xml:space="preserve">was </w:t>
      </w:r>
      <w:r w:rsidRPr="005B4A5F">
        <w:t>centrifuged at 800</w:t>
      </w:r>
      <w:r w:rsidR="008C4280" w:rsidRPr="005B4A5F">
        <w:t xml:space="preserve"> </w:t>
      </w:r>
      <w:r w:rsidRPr="005B4A5F">
        <w:t>r</w:t>
      </w:r>
      <w:r w:rsidR="008C4280" w:rsidRPr="005B4A5F">
        <w:t>elative centrifugal force (</w:t>
      </w:r>
      <w:proofErr w:type="spellStart"/>
      <w:r w:rsidR="008C4280" w:rsidRPr="005B4A5F">
        <w:t>r</w:t>
      </w:r>
      <w:r w:rsidRPr="005B4A5F">
        <w:t>cf</w:t>
      </w:r>
      <w:proofErr w:type="spellEnd"/>
      <w:r w:rsidR="008C4280" w:rsidRPr="005B4A5F">
        <w:t>)</w:t>
      </w:r>
      <w:r w:rsidRPr="005B4A5F">
        <w:t xml:space="preserve">, the buffy coat was then washed </w:t>
      </w:r>
      <w:r w:rsidR="00C1763F" w:rsidRPr="005B4A5F">
        <w:t>three</w:t>
      </w:r>
      <w:r w:rsidR="00265011" w:rsidRPr="005B4A5F">
        <w:t xml:space="preserve"> times</w:t>
      </w:r>
      <w:r w:rsidRPr="005B4A5F">
        <w:t xml:space="preserve"> </w:t>
      </w:r>
      <w:r w:rsidR="00C1763F" w:rsidRPr="005B4A5F">
        <w:t>with</w:t>
      </w:r>
      <w:r w:rsidR="00C50799" w:rsidRPr="005B4A5F">
        <w:t xml:space="preserve"> </w:t>
      </w:r>
      <w:r w:rsidRPr="005B4A5F">
        <w:t xml:space="preserve">PBS. Rhesus macaque blood was layered directly onto </w:t>
      </w:r>
      <w:proofErr w:type="spellStart"/>
      <w:r w:rsidR="00FA59AA" w:rsidRPr="005B4A5F">
        <w:t>F</w:t>
      </w:r>
      <w:r w:rsidRPr="005B4A5F">
        <w:t>icoll</w:t>
      </w:r>
      <w:r w:rsidR="00365BE5" w:rsidRPr="005B4A5F">
        <w:t>-</w:t>
      </w:r>
      <w:r w:rsidR="00FA59AA" w:rsidRPr="005B4A5F">
        <w:t>P</w:t>
      </w:r>
      <w:r w:rsidR="00365BE5" w:rsidRPr="005B4A5F">
        <w:t>aque</w:t>
      </w:r>
      <w:proofErr w:type="spellEnd"/>
      <w:r w:rsidRPr="005B4A5F">
        <w:t xml:space="preserve"> </w:t>
      </w:r>
      <w:r w:rsidR="00AA1C8A" w:rsidRPr="005B4A5F">
        <w:t>(GE healthcare, Amersham, UK</w:t>
      </w:r>
      <w:r w:rsidR="00DE364A" w:rsidRPr="005B4A5F">
        <w:t xml:space="preserve">) </w:t>
      </w:r>
      <w:r w:rsidRPr="005B4A5F">
        <w:t xml:space="preserve">after 1:1 dilution </w:t>
      </w:r>
      <w:r w:rsidR="00372596" w:rsidRPr="005B4A5F">
        <w:t xml:space="preserve">with PBS </w:t>
      </w:r>
      <w:r w:rsidRPr="005B4A5F">
        <w:t>and centrifuged at 480</w:t>
      </w:r>
      <w:r w:rsidR="00132BA2" w:rsidRPr="005B4A5F">
        <w:t xml:space="preserve"> </w:t>
      </w:r>
      <w:proofErr w:type="spellStart"/>
      <w:r w:rsidRPr="005B4A5F">
        <w:t>rcf</w:t>
      </w:r>
      <w:proofErr w:type="spellEnd"/>
      <w:r w:rsidRPr="005B4A5F">
        <w:t xml:space="preserve">. </w:t>
      </w:r>
      <w:r w:rsidR="00560597" w:rsidRPr="005B4A5F">
        <w:t>A</w:t>
      </w:r>
      <w:r w:rsidRPr="005B4A5F">
        <w:t xml:space="preserve">ll macaque PBMCs were </w:t>
      </w:r>
      <w:r w:rsidR="00EF6E0C" w:rsidRPr="005B4A5F">
        <w:t>re</w:t>
      </w:r>
      <w:r w:rsidRPr="005B4A5F">
        <w:t>suspended in red blood cell lysis buffer (Life Technologies</w:t>
      </w:r>
      <w:r w:rsidR="00DE364A" w:rsidRPr="005B4A5F">
        <w:t xml:space="preserve">, </w:t>
      </w:r>
      <w:r w:rsidR="00AA1C8A" w:rsidRPr="005B4A5F">
        <w:t>Warrington, UK</w:t>
      </w:r>
      <w:r w:rsidRPr="005B4A5F">
        <w:t>)</w:t>
      </w:r>
      <w:r w:rsidR="00560597" w:rsidRPr="005B4A5F">
        <w:t xml:space="preserve"> to remove red blood cell contamination.</w:t>
      </w:r>
      <w:r w:rsidR="009B3ACA" w:rsidRPr="005B4A5F">
        <w:t xml:space="preserve"> </w:t>
      </w:r>
    </w:p>
    <w:p w14:paraId="0D5F0A66" w14:textId="77777777" w:rsidR="00976B07" w:rsidRPr="005B4A5F" w:rsidRDefault="00976B07" w:rsidP="00867F94">
      <w:pPr>
        <w:spacing w:line="360" w:lineRule="auto"/>
      </w:pPr>
    </w:p>
    <w:p w14:paraId="37EB2023" w14:textId="2793D0CE" w:rsidR="00976B07" w:rsidRPr="005B4A5F" w:rsidRDefault="00B62B83" w:rsidP="00867F94">
      <w:pPr>
        <w:spacing w:line="360" w:lineRule="auto"/>
        <w:rPr>
          <w:b/>
          <w:color w:val="000000" w:themeColor="text1"/>
        </w:rPr>
      </w:pPr>
      <w:r w:rsidRPr="005B4A5F">
        <w:rPr>
          <w:b/>
          <w:color w:val="000000" w:themeColor="text1"/>
        </w:rPr>
        <w:t>Flow Cytometry</w:t>
      </w:r>
    </w:p>
    <w:p w14:paraId="60F0E1C2" w14:textId="26355564" w:rsidR="00594C4F" w:rsidRPr="005B4A5F" w:rsidRDefault="002E2E80" w:rsidP="00867F94">
      <w:pPr>
        <w:spacing w:line="360" w:lineRule="auto"/>
        <w:rPr>
          <w:rFonts w:cs="Arial"/>
        </w:rPr>
      </w:pPr>
      <w:r w:rsidRPr="005B4A5F">
        <w:rPr>
          <w:i/>
        </w:rPr>
        <w:t>CD1d Tetramer</w:t>
      </w:r>
      <w:r w:rsidR="00594C4F" w:rsidRPr="005B4A5F">
        <w:rPr>
          <w:i/>
        </w:rPr>
        <w:t xml:space="preserve">: </w:t>
      </w:r>
      <w:r w:rsidR="00560597" w:rsidRPr="005B4A5F">
        <w:rPr>
          <w:rFonts w:cs="Arial"/>
        </w:rPr>
        <w:t>αGC-loaded CD1d/β</w:t>
      </w:r>
      <w:r w:rsidR="00560597" w:rsidRPr="005B4A5F">
        <w:rPr>
          <w:rFonts w:cs="Arial"/>
          <w:vertAlign w:val="subscript"/>
        </w:rPr>
        <w:t>2</w:t>
      </w:r>
      <w:r w:rsidR="00560597" w:rsidRPr="005B4A5F">
        <w:rPr>
          <w:rFonts w:cs="Arial"/>
        </w:rPr>
        <w:t>-microglobulin complexes were generated by</w:t>
      </w:r>
      <w:r w:rsidRPr="005B4A5F">
        <w:rPr>
          <w:rFonts w:cs="Arial"/>
        </w:rPr>
        <w:t xml:space="preserve"> </w:t>
      </w:r>
      <w:r w:rsidRPr="005B4A5F">
        <w:rPr>
          <w:rFonts w:cs="Arial"/>
          <w:i/>
        </w:rPr>
        <w:t>in vitro</w:t>
      </w:r>
      <w:r w:rsidRPr="005B4A5F">
        <w:rPr>
          <w:rFonts w:cs="Arial"/>
        </w:rPr>
        <w:t xml:space="preserve"> refolding as previously described</w:t>
      </w:r>
      <w:r w:rsidR="00B92B41" w:rsidRPr="005B4A5F">
        <w:rPr>
          <w:rFonts w:cs="Arial"/>
        </w:rPr>
        <w:t xml:space="preserve"> </w:t>
      </w:r>
      <w:r w:rsidR="00B92B41" w:rsidRPr="005B4A5F">
        <w:rPr>
          <w:rFonts w:cs="Arial"/>
        </w:rPr>
        <w:fldChar w:fldCharType="begin">
          <w:fldData xml:space="preserve">PEVuZE5vdGU+PENpdGU+PEF1dGhvcj5NYW5zb3VyPC9BdXRob3I+PFllYXI+MjAxNTwvWWVhcj48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ODE1LTI1PC9wYWdl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RTEyNjYtNzU8L3Bh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</w:fldData>
        </w:fldChar>
      </w:r>
      <w:r w:rsidR="00A74C97" w:rsidRPr="005B4A5F">
        <w:rPr>
          <w:rFonts w:cs="Arial"/>
        </w:rPr>
        <w:instrText xml:space="preserve"> ADDIN EN.CITE </w:instrText>
      </w:r>
      <w:r w:rsidR="00A74C97" w:rsidRPr="005B4A5F">
        <w:rPr>
          <w:rFonts w:cs="Arial"/>
        </w:rPr>
        <w:fldChar w:fldCharType="begin">
          <w:fldData xml:space="preserve">PEVuZE5vdGU+PENpdGU+PEF1dGhvcj5NYW5zb3VyPC9BdXRob3I+PFllYXI+MjAxNTwvWWVhcj48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ODE1LTI1PC9wYWdl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RTEyNjYtNzU8L3Bh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</w:fldData>
        </w:fldChar>
      </w:r>
      <w:r w:rsidR="00A74C97" w:rsidRPr="005B4A5F">
        <w:rPr>
          <w:rFonts w:cs="Arial"/>
        </w:rPr>
        <w:instrText xml:space="preserve"> ADDIN EN.CITE.DATA </w:instrText>
      </w:r>
      <w:r w:rsidR="00A74C97" w:rsidRPr="005B4A5F">
        <w:rPr>
          <w:rFonts w:cs="Arial"/>
        </w:rPr>
      </w:r>
      <w:r w:rsidR="00A74C97" w:rsidRPr="005B4A5F">
        <w:rPr>
          <w:rFonts w:cs="Arial"/>
        </w:rPr>
        <w:fldChar w:fldCharType="end"/>
      </w:r>
      <w:r w:rsidR="00B92B41" w:rsidRPr="005B4A5F">
        <w:rPr>
          <w:rFonts w:cs="Arial"/>
        </w:rPr>
      </w:r>
      <w:r w:rsidR="00B92B41" w:rsidRPr="005B4A5F">
        <w:rPr>
          <w:rFonts w:cs="Arial"/>
        </w:rPr>
        <w:fldChar w:fldCharType="separate"/>
      </w:r>
      <w:r w:rsidR="00C545E0" w:rsidRPr="005B4A5F">
        <w:rPr>
          <w:rFonts w:cs="Arial"/>
          <w:noProof/>
        </w:rPr>
        <w:t>[41-43]</w:t>
      </w:r>
      <w:r w:rsidR="00B92B41" w:rsidRPr="005B4A5F">
        <w:rPr>
          <w:rFonts w:cs="Arial"/>
        </w:rPr>
        <w:fldChar w:fldCharType="end"/>
      </w:r>
      <w:r w:rsidRPr="005B4A5F">
        <w:rPr>
          <w:rFonts w:cs="Arial"/>
        </w:rPr>
        <w:t xml:space="preserve">. The </w:t>
      </w:r>
      <w:r w:rsidR="00C50799" w:rsidRPr="005B4A5F">
        <w:rPr>
          <w:rFonts w:cs="Arial"/>
        </w:rPr>
        <w:t xml:space="preserve">protein </w:t>
      </w:r>
      <w:r w:rsidRPr="005B4A5F">
        <w:rPr>
          <w:rFonts w:cs="Arial"/>
        </w:rPr>
        <w:t xml:space="preserve">monomers were then biotinylated via an engineered </w:t>
      </w:r>
      <w:proofErr w:type="spellStart"/>
      <w:r w:rsidRPr="005B4A5F">
        <w:rPr>
          <w:rFonts w:cs="Arial"/>
        </w:rPr>
        <w:t>BirA</w:t>
      </w:r>
      <w:proofErr w:type="spellEnd"/>
      <w:r w:rsidRPr="005B4A5F">
        <w:rPr>
          <w:rFonts w:cs="Arial"/>
        </w:rPr>
        <w:t xml:space="preserve"> motif on the C</w:t>
      </w:r>
      <w:r w:rsidR="00C1763F" w:rsidRPr="005B4A5F">
        <w:rPr>
          <w:rFonts w:cs="Arial"/>
        </w:rPr>
        <w:t>-</w:t>
      </w:r>
      <w:r w:rsidRPr="005B4A5F">
        <w:rPr>
          <w:rFonts w:cs="Arial"/>
        </w:rPr>
        <w:t xml:space="preserve">terminus of CD1d </w:t>
      </w:r>
      <w:r w:rsidRPr="005B4A5F">
        <w:rPr>
          <w:rFonts w:cs="Arial"/>
        </w:rPr>
        <w:fldChar w:fldCharType="begin"/>
      </w:r>
      <w:r w:rsidR="00C545E0" w:rsidRPr="005B4A5F">
        <w:rPr>
          <w:rFonts w:cs="Arial"/>
        </w:rPr>
        <w:instrText xml:space="preserve"> ADDIN EN.CITE &lt;EndNote&gt;&lt;Cite&gt;&lt;Author&gt;Altamirano&lt;/Author&gt;&lt;Year&gt;1999&lt;/Year&gt;&lt;RecNum&gt;432&lt;/RecNum&gt;&lt;DisplayText&gt;[44]&lt;/DisplayText&gt;&lt;record&gt;&lt;rec-number&gt;432&lt;/rec-number&gt;&lt;foreign-keys&gt;&lt;key app="EN" db-id="rfseattv0txrw2eepewp50zx0pv5dvsrsexx" timestamp="1468409491"&gt;432&lt;/key&gt;&lt;/foreign-keys&gt;&lt;ref-type name="Journal Article"&gt;17&lt;/ref-type&gt;&lt;contributors&gt;&lt;authors&gt;&lt;author&gt;Altamirano, M. M.&lt;/author&gt;&lt;author&gt;Garcia, C.&lt;/author&gt;&lt;author&gt;Possani, L. D.&lt;/author&gt;&lt;author&gt;Fersht, A. R.&lt;/author&gt;&lt;/authors&gt;&lt;/contributors&gt;&lt;auth-address&gt;Cambridge Centre for Protein Engineering and Cambridge University Chemical Laboratory, MRC Centre, UK.&lt;/auth-address&gt;&lt;titles&gt;&lt;title&gt;Oxidative refolding chromatography: folding of the scorpion toxin Cn5&lt;/title&gt;&lt;secondary-title&gt;Nat Biotechnol&lt;/secondary-title&gt;&lt;/titles&gt;&lt;periodical&gt;&lt;full-title&gt;Nat Biotechnol&lt;/full-title&gt;&lt;/periodical&gt;&lt;pages&gt;187-91&lt;/pages&gt;&lt;volume&gt;17&lt;/volume&gt;&lt;number&gt;2&lt;/number&gt;&lt;keywords&gt;&lt;keyword&gt;Animals&lt;/keyword&gt;&lt;keyword&gt;Chromatography, Liquid/*methods&lt;/keyword&gt;&lt;keyword&gt;Circular Dichroism&lt;/keyword&gt;&lt;keyword&gt;Crustacea/drug effects&lt;/keyword&gt;&lt;keyword&gt;Lethal Dose 50&lt;/keyword&gt;&lt;keyword&gt;Oxidation-Reduction&lt;/keyword&gt;&lt;keyword&gt;Protein Denaturation&lt;/keyword&gt;&lt;keyword&gt;*Protein Folding&lt;/keyword&gt;&lt;keyword&gt;Scorpion Venoms/*chemistry/toxicity&lt;/keyword&gt;&lt;keyword&gt;Spectrophotometry, Ultraviolet&lt;/keyword&gt;&lt;/keywords&gt;&lt;dates&gt;&lt;year&gt;1999&lt;/year&gt;&lt;pub-dates&gt;&lt;date&gt;Feb&lt;/date&gt;&lt;/pub-dates&gt;&lt;/dates&gt;&lt;isbn&gt;1087-0156 (Print)&amp;#xD;1087-0156 (Linking)&lt;/isbn&gt;&lt;accession-num&gt;10052357&lt;/accession-num&gt;&lt;urls&gt;&lt;related-urls&gt;&lt;url&gt;http://www.ncbi.nlm.nih.gov/pubmed/10052357&lt;/url&gt;&lt;/related-urls&gt;&lt;/urls&gt;&lt;electronic-resource-num&gt;10.1038/6192&lt;/electronic-resource-num&gt;&lt;/record&gt;&lt;/Cite&gt;&lt;/EndNote&gt;</w:instrText>
      </w:r>
      <w:r w:rsidRPr="005B4A5F">
        <w:rPr>
          <w:rFonts w:cs="Arial"/>
        </w:rPr>
        <w:fldChar w:fldCharType="separate"/>
      </w:r>
      <w:r w:rsidR="00C545E0" w:rsidRPr="005B4A5F">
        <w:rPr>
          <w:rFonts w:cs="Arial"/>
          <w:noProof/>
        </w:rPr>
        <w:t>[44]</w:t>
      </w:r>
      <w:r w:rsidRPr="005B4A5F">
        <w:rPr>
          <w:rFonts w:cs="Arial"/>
        </w:rPr>
        <w:fldChar w:fldCharType="end"/>
      </w:r>
      <w:r w:rsidRPr="005B4A5F">
        <w:rPr>
          <w:rFonts w:cs="Arial"/>
        </w:rPr>
        <w:t>. Biotinylated lipid-loaded CD1d/β</w:t>
      </w:r>
      <w:r w:rsidRPr="005B4A5F">
        <w:rPr>
          <w:rFonts w:cs="Arial"/>
          <w:vertAlign w:val="subscript"/>
        </w:rPr>
        <w:t>2</w:t>
      </w:r>
      <w:r w:rsidRPr="005B4A5F">
        <w:rPr>
          <w:rFonts w:cs="Arial"/>
        </w:rPr>
        <w:t xml:space="preserve">-microglobulin complexes were </w:t>
      </w:r>
      <w:r w:rsidR="00CB47E3" w:rsidRPr="005B4A5F">
        <w:rPr>
          <w:rFonts w:cs="Arial"/>
        </w:rPr>
        <w:lastRenderedPageBreak/>
        <w:t xml:space="preserve">subsequently </w:t>
      </w:r>
      <w:r w:rsidRPr="005B4A5F">
        <w:rPr>
          <w:rFonts w:cs="Arial"/>
        </w:rPr>
        <w:t>purified by size exclusion chromatography before conjugation to PE-streptavidin (Sigma-Aldrich</w:t>
      </w:r>
      <w:r w:rsidR="00C97999" w:rsidRPr="005B4A5F">
        <w:rPr>
          <w:rFonts w:cs="Arial"/>
        </w:rPr>
        <w:t>,</w:t>
      </w:r>
      <w:r w:rsidR="00C97999" w:rsidRPr="005B4A5F">
        <w:t xml:space="preserve"> Gillingham, UK</w:t>
      </w:r>
      <w:r w:rsidRPr="005B4A5F">
        <w:rPr>
          <w:rFonts w:cs="Arial"/>
        </w:rPr>
        <w:t>) to generate</w:t>
      </w:r>
      <w:r w:rsidR="00560597" w:rsidRPr="005B4A5F">
        <w:rPr>
          <w:rFonts w:cs="Arial"/>
        </w:rPr>
        <w:t xml:space="preserve"> fluorescent</w:t>
      </w:r>
      <w:r w:rsidR="00F26B35" w:rsidRPr="005B4A5F">
        <w:rPr>
          <w:rFonts w:cs="Arial"/>
        </w:rPr>
        <w:t xml:space="preserve"> PE-conjugated</w:t>
      </w:r>
      <w:r w:rsidRPr="005B4A5F">
        <w:rPr>
          <w:rFonts w:cs="Arial"/>
        </w:rPr>
        <w:t xml:space="preserve"> </w:t>
      </w:r>
      <w:r w:rsidR="00560597" w:rsidRPr="005B4A5F">
        <w:rPr>
          <w:rFonts w:cs="Arial"/>
        </w:rPr>
        <w:t>αGC</w:t>
      </w:r>
      <w:r w:rsidRPr="005B4A5F">
        <w:rPr>
          <w:rFonts w:cs="Arial"/>
        </w:rPr>
        <w:t xml:space="preserve">-CD1d tetramers </w:t>
      </w:r>
      <w:r w:rsidRPr="005B4A5F">
        <w:rPr>
          <w:rFonts w:cs="Arial"/>
        </w:rPr>
        <w:fldChar w:fldCharType="begin"/>
      </w:r>
      <w:r w:rsidR="00C545E0" w:rsidRPr="005B4A5F">
        <w:rPr>
          <w:rFonts w:cs="Arial"/>
        </w:rPr>
        <w:instrText xml:space="preserve"> ADDIN EN.CITE &lt;EndNote&gt;&lt;Cite&gt;&lt;Author&gt;Gadola&lt;/Author&gt;&lt;Year&gt;2003&lt;/Year&gt;&lt;RecNum&gt;433&lt;/RecNum&gt;&lt;DisplayText&gt;[45]&lt;/DisplayText&gt;&lt;record&gt;&lt;rec-number&gt;433&lt;/rec-number&gt;&lt;foreign-keys&gt;&lt;key app="EN" db-id="rfseattv0txrw2eepewp50zx0pv5dvsrsexx" timestamp="1468409633"&gt;433&lt;/key&gt;&lt;/foreign-keys&gt;&lt;ref-type name="Journal Article"&gt;17&lt;/ref-type&gt;&lt;contributors&gt;&lt;authors&gt;&lt;author&gt;Gadola, S. D.&lt;/author&gt;&lt;author&gt;Karadimitris, A.&lt;/author&gt;&lt;author&gt;Zaccai, N. R.&lt;/author&gt;&lt;author&gt;Salio, M.&lt;/author&gt;&lt;author&gt;Dulphy, N.&lt;/author&gt;&lt;author&gt;Shepherd, D.&lt;/author&gt;&lt;author&gt;Jones, E. Y.&lt;/author&gt;&lt;author&gt;Cerundolo, V.&lt;/author&gt;&lt;/authors&gt;&lt;/contributors&gt;&lt;auth-address&gt;Tumour Immunology Unit, The Weatherall Institute of Molecular Medicine, University of Oxford, UK.&lt;/auth-address&gt;&lt;titles&gt;&lt;title&gt;Generation of CD1 tetramers as a tool to monitor glycolipid-specific T cells&lt;/title&gt;&lt;secondary-title&gt;Philos Trans R Soc Lond B Biol Sci&lt;/secondary-title&gt;&lt;/titles&gt;&lt;periodical&gt;&lt;full-title&gt;Philos Trans R Soc Lond B Biol Sci&lt;/full-title&gt;&lt;/periodical&gt;&lt;pages&gt;875-7&lt;/pages&gt;&lt;volume&gt;358&lt;/volume&gt;&lt;number&gt;1433&lt;/number&gt;&lt;keywords&gt;&lt;keyword&gt;Animals&lt;/keyword&gt;&lt;keyword&gt;Antigens, CD1/chemistry/*immunology&lt;/keyword&gt;&lt;keyword&gt;Glycolipids/*immunology&lt;/keyword&gt;&lt;keyword&gt;Humans&lt;/keyword&gt;&lt;keyword&gt;Protein Structure, Quaternary&lt;/keyword&gt;&lt;keyword&gt;T-Lymphocytes/*immunology&lt;/keyword&gt;&lt;/keywords&gt;&lt;dates&gt;&lt;year&gt;2003&lt;/year&gt;&lt;pub-dates&gt;&lt;date&gt;May 29&lt;/date&gt;&lt;/pub-dates&gt;&lt;/dates&gt;&lt;isbn&gt;0962-8436 (Print)&amp;#xD;0962-8436 (Linking)&lt;/isbn&gt;&lt;accession-num&gt;12803920&lt;/accession-num&gt;&lt;urls&gt;&lt;related-urls&gt;&lt;url&gt;http://www.ncbi.nlm.nih.gov/pubmed/12803920&lt;/url&gt;&lt;/related-urls&gt;&lt;/urls&gt;&lt;custom2&gt;PMC1693178&lt;/custom2&gt;&lt;electronic-resource-num&gt;10.1098/rstb.2003.1267&lt;/electronic-resource-num&gt;&lt;/record&gt;&lt;/Cite&gt;&lt;/EndNote&gt;</w:instrText>
      </w:r>
      <w:r w:rsidRPr="005B4A5F">
        <w:rPr>
          <w:rFonts w:cs="Arial"/>
        </w:rPr>
        <w:fldChar w:fldCharType="separate"/>
      </w:r>
      <w:r w:rsidR="00C545E0" w:rsidRPr="005B4A5F">
        <w:rPr>
          <w:rFonts w:cs="Arial"/>
          <w:noProof/>
        </w:rPr>
        <w:t>[45]</w:t>
      </w:r>
      <w:r w:rsidRPr="005B4A5F">
        <w:rPr>
          <w:rFonts w:cs="Arial"/>
        </w:rPr>
        <w:fldChar w:fldCharType="end"/>
      </w:r>
      <w:r w:rsidRPr="005B4A5F">
        <w:rPr>
          <w:rFonts w:cs="Arial"/>
        </w:rPr>
        <w:t>.</w:t>
      </w:r>
    </w:p>
    <w:p w14:paraId="3B1D7652" w14:textId="2F4C3E8B" w:rsidR="002E2E80" w:rsidRPr="005B4A5F" w:rsidRDefault="00B62B83" w:rsidP="00867F94">
      <w:pPr>
        <w:spacing w:line="360" w:lineRule="auto"/>
      </w:pPr>
      <w:r w:rsidRPr="005B4A5F">
        <w:rPr>
          <w:rFonts w:cs="Arial"/>
          <w:i/>
          <w:color w:val="000000" w:themeColor="text1"/>
        </w:rPr>
        <w:t>iNKT staining</w:t>
      </w:r>
      <w:r w:rsidR="00594C4F" w:rsidRPr="005B4A5F">
        <w:rPr>
          <w:rFonts w:cs="Arial"/>
          <w:i/>
          <w:color w:val="000000" w:themeColor="text1"/>
        </w:rPr>
        <w:t xml:space="preserve">: </w:t>
      </w:r>
      <w:r w:rsidRPr="005B4A5F">
        <w:rPr>
          <w:color w:val="000000" w:themeColor="text1"/>
        </w:rPr>
        <w:t xml:space="preserve">The </w:t>
      </w:r>
      <w:r w:rsidRPr="005B4A5F">
        <w:t>following reagents were used to stain 2x10</w:t>
      </w:r>
      <w:r w:rsidRPr="005B4A5F">
        <w:rPr>
          <w:vertAlign w:val="superscript"/>
        </w:rPr>
        <w:t>6</w:t>
      </w:r>
      <w:r w:rsidRPr="005B4A5F">
        <w:t xml:space="preserve"> PBMCs for </w:t>
      </w:r>
      <w:r w:rsidRPr="005B4A5F">
        <w:rPr>
          <w:i/>
        </w:rPr>
        <w:t>ex vivo</w:t>
      </w:r>
      <w:r w:rsidRPr="005B4A5F">
        <w:t xml:space="preserve"> iNKT </w:t>
      </w:r>
      <w:r w:rsidR="00560597" w:rsidRPr="005B4A5F">
        <w:t>analysis</w:t>
      </w:r>
      <w:r w:rsidRPr="005B4A5F">
        <w:t>: PE-</w:t>
      </w:r>
      <w:r w:rsidR="00FF1DC4" w:rsidRPr="005B4A5F">
        <w:t xml:space="preserve">conjugated </w:t>
      </w:r>
      <w:r w:rsidRPr="005B4A5F">
        <w:t>CD1d-</w:t>
      </w:r>
      <w:r w:rsidRPr="005B4A5F">
        <w:rPr>
          <w:rFonts w:cs="Arial"/>
        </w:rPr>
        <w:t>αGC</w:t>
      </w:r>
      <w:r w:rsidRPr="005B4A5F">
        <w:t xml:space="preserve"> tetramers, FITC anti-V</w:t>
      </w:r>
      <w:r w:rsidR="00365BE5" w:rsidRPr="005B4A5F">
        <w:rPr>
          <w:rFonts w:cs="Arial"/>
        </w:rPr>
        <w:t>α</w:t>
      </w:r>
      <w:r w:rsidRPr="005B4A5F">
        <w:t>24 (Clone C15, Beckman Coulter</w:t>
      </w:r>
      <w:r w:rsidR="00DE364A" w:rsidRPr="005B4A5F">
        <w:t>, High Wycombe, UK</w:t>
      </w:r>
      <w:r w:rsidRPr="005B4A5F">
        <w:t>) and APC anti-CD3 (Clone SP34-2</w:t>
      </w:r>
      <w:r w:rsidR="00967C46" w:rsidRPr="005B4A5F">
        <w:t>,</w:t>
      </w:r>
      <w:r w:rsidRPr="005B4A5F">
        <w:t xml:space="preserve"> BD Biosciences</w:t>
      </w:r>
      <w:r w:rsidR="00DE364A" w:rsidRPr="005B4A5F">
        <w:t>, Oxford, UK</w:t>
      </w:r>
      <w:r w:rsidRPr="005B4A5F">
        <w:t xml:space="preserve">). </w:t>
      </w:r>
      <w:r w:rsidR="00FF1DC4" w:rsidRPr="005B4A5F">
        <w:rPr>
          <w:i/>
        </w:rPr>
        <w:t>In vitro</w:t>
      </w:r>
      <w:r w:rsidR="00FF1DC4" w:rsidRPr="005B4A5F">
        <w:t xml:space="preserve"> </w:t>
      </w:r>
      <w:r w:rsidR="00FF1DC4" w:rsidRPr="005B4A5F">
        <w:rPr>
          <w:rFonts w:cs="Arial"/>
        </w:rPr>
        <w:t>αGC</w:t>
      </w:r>
      <w:r w:rsidR="00FF1DC4" w:rsidRPr="005B4A5F">
        <w:t xml:space="preserve"> expanded</w:t>
      </w:r>
      <w:r w:rsidR="001C38A7" w:rsidRPr="005B4A5F">
        <w:t xml:space="preserve"> </w:t>
      </w:r>
      <w:r w:rsidR="00FF1DC4" w:rsidRPr="005B4A5F">
        <w:t>iNKT</w:t>
      </w:r>
      <w:r w:rsidR="001C38A7" w:rsidRPr="005B4A5F">
        <w:t xml:space="preserve"> </w:t>
      </w:r>
      <w:r w:rsidR="00FF1DC4" w:rsidRPr="005B4A5F">
        <w:t xml:space="preserve">cells were stained with the following reagents: </w:t>
      </w:r>
      <w:r w:rsidRPr="005B4A5F">
        <w:t>PE</w:t>
      </w:r>
      <w:r w:rsidR="00967C46" w:rsidRPr="005B4A5F">
        <w:t>-</w:t>
      </w:r>
      <w:r w:rsidRPr="005B4A5F">
        <w:t xml:space="preserve">Cy7 anti-CD8 (Clone SK1, </w:t>
      </w:r>
      <w:proofErr w:type="spellStart"/>
      <w:r w:rsidRPr="005B4A5F">
        <w:t>Biolegend</w:t>
      </w:r>
      <w:proofErr w:type="spellEnd"/>
      <w:r w:rsidR="00372596" w:rsidRPr="005B4A5F">
        <w:t>, London, UK</w:t>
      </w:r>
      <w:r w:rsidR="00FF1DC4" w:rsidRPr="005B4A5F">
        <w:t xml:space="preserve">), </w:t>
      </w:r>
      <w:r w:rsidRPr="005B4A5F">
        <w:t>PerCP</w:t>
      </w:r>
      <w:r w:rsidR="00967C46" w:rsidRPr="005B4A5F">
        <w:t>-</w:t>
      </w:r>
      <w:r w:rsidRPr="005B4A5F">
        <w:t xml:space="preserve">Cy5.5 </w:t>
      </w:r>
      <w:r w:rsidR="00365BE5" w:rsidRPr="005B4A5F">
        <w:t>anti-</w:t>
      </w:r>
      <w:r w:rsidRPr="005B4A5F">
        <w:t xml:space="preserve">CD4 (Clone OKT4, </w:t>
      </w:r>
      <w:proofErr w:type="spellStart"/>
      <w:r w:rsidRPr="005B4A5F">
        <w:t>Biolegend</w:t>
      </w:r>
      <w:proofErr w:type="spellEnd"/>
      <w:r w:rsidR="00DE364A" w:rsidRPr="005B4A5F">
        <w:t>, London, UK</w:t>
      </w:r>
      <w:r w:rsidRPr="005B4A5F">
        <w:t>)</w:t>
      </w:r>
      <w:r w:rsidR="0099698C" w:rsidRPr="005B4A5F">
        <w:t xml:space="preserve">, </w:t>
      </w:r>
      <w:r w:rsidR="00FF1DC4" w:rsidRPr="005B4A5F">
        <w:t>PE-conjugated CD1d-</w:t>
      </w:r>
      <w:r w:rsidR="00FF1DC4" w:rsidRPr="005B4A5F">
        <w:rPr>
          <w:rFonts w:cs="Arial"/>
        </w:rPr>
        <w:t>αGC</w:t>
      </w:r>
      <w:r w:rsidR="00FF1DC4" w:rsidRPr="005B4A5F">
        <w:t xml:space="preserve"> tetramers</w:t>
      </w:r>
      <w:r w:rsidR="0099698C" w:rsidRPr="005B4A5F">
        <w:t xml:space="preserve">, </w:t>
      </w:r>
      <w:r w:rsidR="00EF6E0C" w:rsidRPr="005B4A5F">
        <w:t>FITC anti-V</w:t>
      </w:r>
      <w:r w:rsidR="00EF6E0C" w:rsidRPr="005B4A5F">
        <w:rPr>
          <w:rFonts w:cs="Arial"/>
        </w:rPr>
        <w:t>α</w:t>
      </w:r>
      <w:r w:rsidR="00EF6E0C" w:rsidRPr="005B4A5F">
        <w:t xml:space="preserve">24 </w:t>
      </w:r>
      <w:r w:rsidR="0099698C" w:rsidRPr="005B4A5F">
        <w:t xml:space="preserve">and </w:t>
      </w:r>
      <w:r w:rsidR="00EF6E0C" w:rsidRPr="005B4A5F">
        <w:t>APC anti-CD3</w:t>
      </w:r>
      <w:r w:rsidR="0099698C" w:rsidRPr="005B4A5F">
        <w:t xml:space="preserve"> to </w:t>
      </w:r>
      <w:r w:rsidR="00265011" w:rsidRPr="005B4A5F">
        <w:t>identify iNKT subsets</w:t>
      </w:r>
      <w:r w:rsidRPr="005B4A5F">
        <w:t xml:space="preserve">. </w:t>
      </w:r>
      <w:proofErr w:type="spellStart"/>
      <w:r w:rsidR="00265011" w:rsidRPr="005B4A5F">
        <w:t>P</w:t>
      </w:r>
      <w:r w:rsidRPr="005B4A5F">
        <w:t>ropidium</w:t>
      </w:r>
      <w:proofErr w:type="spellEnd"/>
      <w:r w:rsidRPr="005B4A5F">
        <w:t xml:space="preserve"> iodide (Sigma-Aldrich</w:t>
      </w:r>
      <w:r w:rsidR="00DE364A" w:rsidRPr="005B4A5F">
        <w:t>, Gillingham, UK</w:t>
      </w:r>
      <w:r w:rsidRPr="005B4A5F">
        <w:t>) was added</w:t>
      </w:r>
      <w:r w:rsidR="00D517E1" w:rsidRPr="005B4A5F">
        <w:t xml:space="preserve"> to identify live cells,</w:t>
      </w:r>
      <w:r w:rsidRPr="005B4A5F">
        <w:t xml:space="preserve"> before acquisition on either </w:t>
      </w:r>
      <w:r w:rsidR="00D81C5F" w:rsidRPr="005B4A5F">
        <w:t xml:space="preserve">a </w:t>
      </w:r>
      <w:proofErr w:type="spellStart"/>
      <w:r w:rsidRPr="005B4A5F">
        <w:t>FACSCalibur</w:t>
      </w:r>
      <w:proofErr w:type="spellEnd"/>
      <w:r w:rsidRPr="005B4A5F">
        <w:t xml:space="preserve"> or </w:t>
      </w:r>
      <w:r w:rsidR="00D81C5F" w:rsidRPr="005B4A5F">
        <w:t xml:space="preserve">a </w:t>
      </w:r>
      <w:proofErr w:type="spellStart"/>
      <w:r w:rsidR="00F26B35" w:rsidRPr="005B4A5F">
        <w:t>FACS</w:t>
      </w:r>
      <w:r w:rsidRPr="005B4A5F">
        <w:t>Aria</w:t>
      </w:r>
      <w:proofErr w:type="spellEnd"/>
      <w:r w:rsidRPr="005B4A5F">
        <w:t xml:space="preserve"> II (BD Biosciences</w:t>
      </w:r>
      <w:r w:rsidR="00DE364A" w:rsidRPr="005B4A5F">
        <w:t>, Oxford, UK</w:t>
      </w:r>
      <w:r w:rsidRPr="005B4A5F">
        <w:t>).</w:t>
      </w:r>
      <w:r w:rsidR="00862517" w:rsidRPr="005B4A5F">
        <w:t xml:space="preserve"> </w:t>
      </w:r>
      <w:r w:rsidRPr="005B4A5F">
        <w:t xml:space="preserve">Analysis was performed using Cell Quest </w:t>
      </w:r>
      <w:r w:rsidR="00F57DC4" w:rsidRPr="005B4A5F">
        <w:t xml:space="preserve">(version 0.3.bfab, </w:t>
      </w:r>
      <w:r w:rsidR="00636998" w:rsidRPr="005B4A5F">
        <w:t xml:space="preserve">BD Biosciences, </w:t>
      </w:r>
      <w:r w:rsidR="00F57DC4" w:rsidRPr="005B4A5F">
        <w:t>San Jose, US</w:t>
      </w:r>
      <w:r w:rsidR="00AD1BBC" w:rsidRPr="005B4A5F">
        <w:t xml:space="preserve">) </w:t>
      </w:r>
      <w:r w:rsidRPr="005B4A5F">
        <w:t xml:space="preserve">or </w:t>
      </w:r>
      <w:proofErr w:type="spellStart"/>
      <w:r w:rsidRPr="005B4A5F">
        <w:t>FloJo</w:t>
      </w:r>
      <w:proofErr w:type="spellEnd"/>
      <w:r w:rsidRPr="005B4A5F">
        <w:t xml:space="preserve"> </w:t>
      </w:r>
      <w:r w:rsidR="00DE364A" w:rsidRPr="005B4A5F">
        <w:t xml:space="preserve">(version 9.7.6, </w:t>
      </w:r>
      <w:proofErr w:type="spellStart"/>
      <w:r w:rsidR="00DE364A" w:rsidRPr="005B4A5F">
        <w:t>Treestar</w:t>
      </w:r>
      <w:proofErr w:type="spellEnd"/>
      <w:r w:rsidR="00DE364A" w:rsidRPr="005B4A5F">
        <w:t xml:space="preserve">, Ashland, </w:t>
      </w:r>
      <w:r w:rsidR="00967C46" w:rsidRPr="005B4A5F">
        <w:t xml:space="preserve">OR, </w:t>
      </w:r>
      <w:r w:rsidR="00DE364A" w:rsidRPr="005B4A5F">
        <w:t xml:space="preserve">US) </w:t>
      </w:r>
      <w:r w:rsidRPr="005B4A5F">
        <w:t>software</w:t>
      </w:r>
      <w:r w:rsidR="00FF1DC4" w:rsidRPr="005B4A5F">
        <w:t>;</w:t>
      </w:r>
      <w:r w:rsidR="00423A38" w:rsidRPr="005B4A5F">
        <w:t xml:space="preserve"> and cells were gated on live, CD3</w:t>
      </w:r>
      <w:r w:rsidR="00423A38" w:rsidRPr="005B4A5F">
        <w:rPr>
          <w:vertAlign w:val="superscript"/>
        </w:rPr>
        <w:t xml:space="preserve">+ </w:t>
      </w:r>
      <w:r w:rsidR="00423A38" w:rsidRPr="005B4A5F">
        <w:t>lymphocytes</w:t>
      </w:r>
      <w:r w:rsidR="00C928AC" w:rsidRPr="005B4A5F">
        <w:t xml:space="preserve">. </w:t>
      </w:r>
    </w:p>
    <w:p w14:paraId="34D9C6F3" w14:textId="77777777" w:rsidR="00976B07" w:rsidRPr="005B4A5F" w:rsidRDefault="00976B07" w:rsidP="00867F94">
      <w:pPr>
        <w:spacing w:line="360" w:lineRule="auto"/>
        <w:rPr>
          <w:rFonts w:cs="Arial"/>
          <w:i/>
          <w:color w:val="312A2A"/>
        </w:rPr>
      </w:pPr>
    </w:p>
    <w:p w14:paraId="21D50ED4" w14:textId="4ECFC880" w:rsidR="00976B07" w:rsidRPr="005B4A5F" w:rsidRDefault="000F2B6E" w:rsidP="00867F94">
      <w:pPr>
        <w:spacing w:line="360" w:lineRule="auto"/>
        <w:rPr>
          <w:b/>
          <w:color w:val="000000" w:themeColor="text1"/>
        </w:rPr>
      </w:pPr>
      <w:r w:rsidRPr="005B4A5F">
        <w:rPr>
          <w:b/>
          <w:color w:val="000000" w:themeColor="text1"/>
        </w:rPr>
        <w:t>Lipid antigen</w:t>
      </w:r>
    </w:p>
    <w:p w14:paraId="268E3598" w14:textId="6B4CC95A" w:rsidR="006A3387" w:rsidRPr="005B4A5F" w:rsidRDefault="002E2E80" w:rsidP="00867F94">
      <w:pPr>
        <w:pStyle w:val="Heading2"/>
        <w:numPr>
          <w:ilvl w:val="0"/>
          <w:numId w:val="0"/>
        </w:numPr>
        <w:spacing w:before="0" w:after="160"/>
        <w:rPr>
          <w:rFonts w:asciiTheme="minorHAnsi" w:hAnsiTheme="minorHAnsi"/>
          <w:b w:val="0"/>
          <w:sz w:val="22"/>
          <w:szCs w:val="22"/>
        </w:rPr>
      </w:pPr>
      <w:r w:rsidRPr="005B4A5F">
        <w:rPr>
          <w:rFonts w:asciiTheme="minorHAnsi" w:hAnsiTheme="minorHAnsi"/>
          <w:b w:val="0"/>
          <w:sz w:val="22"/>
          <w:szCs w:val="22"/>
        </w:rPr>
        <w:t xml:space="preserve">Lyophilized </w:t>
      </w:r>
      <w:r w:rsidR="00CB47E3" w:rsidRPr="005B4A5F">
        <w:rPr>
          <w:b w:val="0"/>
          <w:sz w:val="22"/>
          <w:szCs w:val="22"/>
        </w:rPr>
        <w:t>αGC</w:t>
      </w:r>
      <w:r w:rsidR="003939D5" w:rsidRPr="005B4A5F">
        <w:rPr>
          <w:rFonts w:asciiTheme="minorHAnsi" w:hAnsiTheme="minorHAnsi"/>
          <w:b w:val="0"/>
          <w:sz w:val="22"/>
          <w:szCs w:val="22"/>
        </w:rPr>
        <w:t xml:space="preserve"> (Avanti, </w:t>
      </w:r>
      <w:proofErr w:type="spellStart"/>
      <w:r w:rsidR="003939D5" w:rsidRPr="005B4A5F">
        <w:rPr>
          <w:rFonts w:asciiTheme="minorHAnsi" w:hAnsiTheme="minorHAnsi"/>
          <w:b w:val="0"/>
          <w:sz w:val="22"/>
          <w:szCs w:val="22"/>
        </w:rPr>
        <w:t>Zwet</w:t>
      </w:r>
      <w:proofErr w:type="spellEnd"/>
      <w:r w:rsidR="003939D5" w:rsidRPr="005B4A5F">
        <w:rPr>
          <w:rFonts w:asciiTheme="minorHAnsi" w:hAnsiTheme="minorHAnsi"/>
          <w:b w:val="0"/>
          <w:sz w:val="22"/>
          <w:szCs w:val="22"/>
        </w:rPr>
        <w:t>, Netherlands</w:t>
      </w:r>
      <w:r w:rsidRPr="005B4A5F">
        <w:rPr>
          <w:rFonts w:asciiTheme="minorHAnsi" w:hAnsiTheme="minorHAnsi"/>
          <w:b w:val="0"/>
          <w:sz w:val="22"/>
          <w:szCs w:val="22"/>
        </w:rPr>
        <w:t>) w</w:t>
      </w:r>
      <w:r w:rsidR="00265011" w:rsidRPr="005B4A5F">
        <w:rPr>
          <w:rFonts w:asciiTheme="minorHAnsi" w:hAnsiTheme="minorHAnsi"/>
          <w:b w:val="0"/>
          <w:sz w:val="22"/>
          <w:szCs w:val="22"/>
        </w:rPr>
        <w:t>as</w:t>
      </w:r>
      <w:r w:rsidRPr="005B4A5F">
        <w:rPr>
          <w:rFonts w:asciiTheme="minorHAnsi" w:hAnsiTheme="minorHAnsi"/>
          <w:b w:val="0"/>
          <w:sz w:val="22"/>
          <w:szCs w:val="22"/>
        </w:rPr>
        <w:t xml:space="preserve"> solubili</w:t>
      </w:r>
      <w:r w:rsidR="00F26B35" w:rsidRPr="005B4A5F">
        <w:rPr>
          <w:rFonts w:asciiTheme="minorHAnsi" w:hAnsiTheme="minorHAnsi"/>
          <w:b w:val="0"/>
          <w:sz w:val="22"/>
          <w:szCs w:val="22"/>
        </w:rPr>
        <w:t>s</w:t>
      </w:r>
      <w:r w:rsidRPr="005B4A5F">
        <w:rPr>
          <w:rFonts w:asciiTheme="minorHAnsi" w:hAnsiTheme="minorHAnsi"/>
          <w:b w:val="0"/>
          <w:sz w:val="22"/>
          <w:szCs w:val="22"/>
        </w:rPr>
        <w:t xml:space="preserve">ed in vehicle (150 </w:t>
      </w:r>
      <w:proofErr w:type="spellStart"/>
      <w:r w:rsidRPr="005B4A5F">
        <w:rPr>
          <w:rFonts w:asciiTheme="minorHAnsi" w:hAnsiTheme="minorHAnsi"/>
          <w:b w:val="0"/>
          <w:sz w:val="22"/>
          <w:szCs w:val="22"/>
        </w:rPr>
        <w:t>mM</w:t>
      </w:r>
      <w:proofErr w:type="spellEnd"/>
      <w:r w:rsidRPr="005B4A5F">
        <w:rPr>
          <w:rFonts w:asciiTheme="minorHAnsi" w:hAnsiTheme="minorHAnsi"/>
          <w:b w:val="0"/>
          <w:sz w:val="22"/>
          <w:szCs w:val="22"/>
        </w:rPr>
        <w:t xml:space="preserve"> </w:t>
      </w:r>
      <w:proofErr w:type="spellStart"/>
      <w:r w:rsidRPr="005B4A5F">
        <w:rPr>
          <w:rFonts w:asciiTheme="minorHAnsi" w:hAnsiTheme="minorHAnsi"/>
          <w:b w:val="0"/>
          <w:sz w:val="22"/>
          <w:szCs w:val="22"/>
        </w:rPr>
        <w:t>NaCl</w:t>
      </w:r>
      <w:proofErr w:type="spellEnd"/>
      <w:r w:rsidRPr="005B4A5F">
        <w:rPr>
          <w:rFonts w:asciiTheme="minorHAnsi" w:hAnsiTheme="minorHAnsi"/>
          <w:b w:val="0"/>
          <w:sz w:val="22"/>
          <w:szCs w:val="22"/>
        </w:rPr>
        <w:t>, 0.5% Tween 20</w:t>
      </w:r>
      <w:r w:rsidR="00F14C12" w:rsidRPr="005B4A5F">
        <w:rPr>
          <w:rFonts w:asciiTheme="minorHAnsi" w:hAnsiTheme="minorHAnsi"/>
          <w:b w:val="0"/>
          <w:sz w:val="22"/>
          <w:szCs w:val="22"/>
        </w:rPr>
        <w:t xml:space="preserve">; </w:t>
      </w:r>
      <w:proofErr w:type="spellStart"/>
      <w:r w:rsidR="005D2E69" w:rsidRPr="005B4A5F">
        <w:rPr>
          <w:rFonts w:asciiTheme="minorHAnsi" w:hAnsiTheme="minorHAnsi"/>
          <w:b w:val="0"/>
          <w:sz w:val="22"/>
          <w:szCs w:val="22"/>
        </w:rPr>
        <w:t>Biorad</w:t>
      </w:r>
      <w:proofErr w:type="spellEnd"/>
      <w:r w:rsidR="005038D6" w:rsidRPr="005B4A5F">
        <w:rPr>
          <w:rFonts w:asciiTheme="minorHAnsi" w:hAnsiTheme="minorHAnsi"/>
          <w:b w:val="0"/>
          <w:sz w:val="22"/>
          <w:szCs w:val="22"/>
        </w:rPr>
        <w:t>, Hemel Hempstead, UK)</w:t>
      </w:r>
      <w:r w:rsidRPr="005B4A5F">
        <w:rPr>
          <w:rFonts w:asciiTheme="minorHAnsi" w:hAnsiTheme="minorHAnsi"/>
          <w:b w:val="0"/>
          <w:sz w:val="22"/>
          <w:szCs w:val="22"/>
        </w:rPr>
        <w:t xml:space="preserve"> to 200 </w:t>
      </w:r>
      <w:r w:rsidR="00E574C7" w:rsidRPr="005B4A5F">
        <w:rPr>
          <w:rFonts w:ascii="Symbol" w:hAnsi="Symbol"/>
          <w:b w:val="0"/>
          <w:sz w:val="22"/>
          <w:szCs w:val="22"/>
        </w:rPr>
        <w:t></w:t>
      </w:r>
      <w:r w:rsidRPr="005B4A5F">
        <w:rPr>
          <w:rFonts w:asciiTheme="minorHAnsi" w:hAnsiTheme="minorHAnsi"/>
          <w:b w:val="0"/>
          <w:sz w:val="22"/>
          <w:szCs w:val="22"/>
        </w:rPr>
        <w:t>g/ml using repeated 1-min pulses of sonication and heating to 80°C.</w:t>
      </w:r>
    </w:p>
    <w:p w14:paraId="6F72A0B1" w14:textId="77777777" w:rsidR="00976B07" w:rsidRPr="005B4A5F" w:rsidRDefault="00976B07" w:rsidP="00867F94"/>
    <w:p w14:paraId="692FEC28" w14:textId="38A4DB16" w:rsidR="00976B07" w:rsidRPr="005B4A5F" w:rsidRDefault="002E2E80" w:rsidP="00867F94">
      <w:pPr>
        <w:spacing w:line="360" w:lineRule="auto"/>
        <w:rPr>
          <w:b/>
          <w:color w:val="000000" w:themeColor="text1"/>
        </w:rPr>
      </w:pPr>
      <w:r w:rsidRPr="005B4A5F">
        <w:rPr>
          <w:b/>
          <w:i/>
          <w:color w:val="000000" w:themeColor="text1"/>
        </w:rPr>
        <w:t>In vitro</w:t>
      </w:r>
      <w:r w:rsidRPr="005B4A5F">
        <w:rPr>
          <w:b/>
          <w:color w:val="000000" w:themeColor="text1"/>
        </w:rPr>
        <w:t xml:space="preserve"> expansion of macaque iNKTs</w:t>
      </w:r>
    </w:p>
    <w:p w14:paraId="0F203044" w14:textId="5D6D1002" w:rsidR="002E2E80" w:rsidRPr="005B4A5F" w:rsidRDefault="00FF1DC4" w:rsidP="00867F94">
      <w:pPr>
        <w:spacing w:line="360" w:lineRule="auto"/>
      </w:pPr>
      <w:r w:rsidRPr="005B4A5F">
        <w:t xml:space="preserve">Macaque PBMC </w:t>
      </w:r>
      <w:r w:rsidR="00F26B35" w:rsidRPr="005B4A5F">
        <w:t>(</w:t>
      </w:r>
      <w:r w:rsidR="002E2E80" w:rsidRPr="005B4A5F">
        <w:t>4x10</w:t>
      </w:r>
      <w:r w:rsidR="002E2E80" w:rsidRPr="005B4A5F">
        <w:rPr>
          <w:vertAlign w:val="superscript"/>
        </w:rPr>
        <w:t>6</w:t>
      </w:r>
      <w:r w:rsidR="00F26B35" w:rsidRPr="005B4A5F">
        <w:t>) were seeded into 24 well plates and grown</w:t>
      </w:r>
      <w:r w:rsidR="002E2E80" w:rsidRPr="005B4A5F">
        <w:t xml:space="preserve"> in</w:t>
      </w:r>
      <w:r w:rsidR="0086428E" w:rsidRPr="005B4A5F">
        <w:t xml:space="preserve"> RPMI</w:t>
      </w:r>
      <w:r w:rsidR="00AA1C8A" w:rsidRPr="005B4A5F">
        <w:t xml:space="preserve"> 1640</w:t>
      </w:r>
      <w:r w:rsidR="0086428E" w:rsidRPr="005B4A5F">
        <w:t xml:space="preserve"> (</w:t>
      </w:r>
      <w:proofErr w:type="spellStart"/>
      <w:r w:rsidR="0086428E" w:rsidRPr="005B4A5F">
        <w:t>Lonza</w:t>
      </w:r>
      <w:proofErr w:type="spellEnd"/>
      <w:r w:rsidR="0086428E" w:rsidRPr="005B4A5F">
        <w:t>, Slough, UK) containing</w:t>
      </w:r>
      <w:r w:rsidR="00F26B35" w:rsidRPr="005B4A5F">
        <w:t xml:space="preserve">: </w:t>
      </w:r>
      <w:r w:rsidR="0086428E" w:rsidRPr="005B4A5F">
        <w:t>1</w:t>
      </w:r>
      <w:r w:rsidR="00C1763F" w:rsidRPr="005B4A5F">
        <w:t>00 IU</w:t>
      </w:r>
      <w:r w:rsidR="0086428E" w:rsidRPr="005B4A5F">
        <w:t xml:space="preserve"> penicillin</w:t>
      </w:r>
      <w:r w:rsidR="00C1763F" w:rsidRPr="005B4A5F">
        <w:t xml:space="preserve">, 100 </w:t>
      </w:r>
      <w:r w:rsidR="00C1763F" w:rsidRPr="005B4A5F">
        <w:rPr>
          <w:rFonts w:ascii="Symbol" w:hAnsi="Symbol"/>
        </w:rPr>
        <w:t></w:t>
      </w:r>
      <w:r w:rsidR="00C1763F" w:rsidRPr="005B4A5F">
        <w:t>g/ml</w:t>
      </w:r>
      <w:r w:rsidR="00F26B35" w:rsidRPr="005B4A5F">
        <w:t xml:space="preserve"> </w:t>
      </w:r>
      <w:r w:rsidR="0086428E" w:rsidRPr="005B4A5F">
        <w:t>streptomycin</w:t>
      </w:r>
      <w:r w:rsidR="00AA1C8A" w:rsidRPr="005B4A5F">
        <w:t xml:space="preserve"> (</w:t>
      </w:r>
      <w:proofErr w:type="spellStart"/>
      <w:r w:rsidR="00AA1C8A" w:rsidRPr="005B4A5F">
        <w:t>Lonza</w:t>
      </w:r>
      <w:proofErr w:type="spellEnd"/>
      <w:r w:rsidR="00AA1C8A" w:rsidRPr="005B4A5F">
        <w:t>, Slough, UK)</w:t>
      </w:r>
      <w:r w:rsidR="0086428E" w:rsidRPr="005B4A5F">
        <w:t xml:space="preserve">, 1% </w:t>
      </w:r>
      <w:r w:rsidR="00C1763F" w:rsidRPr="005B4A5F">
        <w:t>L-</w:t>
      </w:r>
      <w:proofErr w:type="spellStart"/>
      <w:r w:rsidR="00C1763F" w:rsidRPr="005B4A5F">
        <w:t>glutamax</w:t>
      </w:r>
      <w:proofErr w:type="spellEnd"/>
      <w:r w:rsidR="00C1763F" w:rsidRPr="005B4A5F">
        <w:t xml:space="preserve"> </w:t>
      </w:r>
      <w:r w:rsidR="00AA1C8A" w:rsidRPr="005B4A5F">
        <w:t>(</w:t>
      </w:r>
      <w:proofErr w:type="spellStart"/>
      <w:r w:rsidR="00AA1C8A" w:rsidRPr="005B4A5F">
        <w:t>Thermofis</w:t>
      </w:r>
      <w:r w:rsidR="007951DA" w:rsidRPr="005B4A5F">
        <w:t>h</w:t>
      </w:r>
      <w:r w:rsidR="00AA1C8A" w:rsidRPr="005B4A5F">
        <w:t>er</w:t>
      </w:r>
      <w:proofErr w:type="spellEnd"/>
      <w:r w:rsidR="00AA1C8A" w:rsidRPr="005B4A5F">
        <w:t xml:space="preserve"> Scientific, Basingstoke, UK)</w:t>
      </w:r>
      <w:r w:rsidR="0086428E" w:rsidRPr="005B4A5F">
        <w:t xml:space="preserve">, 10% </w:t>
      </w:r>
      <w:proofErr w:type="spellStart"/>
      <w:r w:rsidR="0086428E" w:rsidRPr="005B4A5F">
        <w:t>fetal</w:t>
      </w:r>
      <w:proofErr w:type="spellEnd"/>
      <w:r w:rsidR="0086428E" w:rsidRPr="005B4A5F">
        <w:t xml:space="preserve"> bovine serum, 1% essential amino acids, 1% non-essential amino acids, 1</w:t>
      </w:r>
      <w:r w:rsidR="00C1763F" w:rsidRPr="005B4A5F">
        <w:t>mM</w:t>
      </w:r>
      <w:r w:rsidR="0086428E" w:rsidRPr="005B4A5F">
        <w:t xml:space="preserve"> sodium pyruvate</w:t>
      </w:r>
      <w:r w:rsidR="00AA1C8A" w:rsidRPr="005B4A5F">
        <w:t xml:space="preserve"> (Sigma-Aldrich, Gillingham, UK)</w:t>
      </w:r>
      <w:r w:rsidR="0086428E" w:rsidRPr="005B4A5F">
        <w:t>,</w:t>
      </w:r>
      <w:r w:rsidR="002E2E80" w:rsidRPr="005B4A5F">
        <w:t xml:space="preserve"> 5</w:t>
      </w:r>
      <w:r w:rsidR="00134D2D" w:rsidRPr="005B4A5F">
        <w:t xml:space="preserve"> </w:t>
      </w:r>
      <w:r w:rsidR="002E2E80" w:rsidRPr="005B4A5F">
        <w:sym w:font="Symbol" w:char="F06D"/>
      </w:r>
      <w:r w:rsidR="002E2E80" w:rsidRPr="005B4A5F">
        <w:t xml:space="preserve">g/ml </w:t>
      </w:r>
      <w:proofErr w:type="spellStart"/>
      <w:r w:rsidR="002E2E80" w:rsidRPr="005B4A5F">
        <w:t>Plasmocin</w:t>
      </w:r>
      <w:proofErr w:type="spellEnd"/>
      <w:r w:rsidR="002E2E80" w:rsidRPr="005B4A5F">
        <w:t xml:space="preserve"> (</w:t>
      </w:r>
      <w:proofErr w:type="spellStart"/>
      <w:r w:rsidR="002E2E80" w:rsidRPr="005B4A5F">
        <w:t>InvivoGen</w:t>
      </w:r>
      <w:proofErr w:type="spellEnd"/>
      <w:r w:rsidR="00DE364A" w:rsidRPr="005B4A5F">
        <w:t xml:space="preserve">, </w:t>
      </w:r>
      <w:r w:rsidR="0086428E" w:rsidRPr="005B4A5F">
        <w:t>San Diego, US</w:t>
      </w:r>
      <w:r w:rsidR="002E2E80" w:rsidRPr="005B4A5F">
        <w:t>), 2% human AB serum</w:t>
      </w:r>
      <w:r w:rsidR="005D2E69" w:rsidRPr="005B4A5F">
        <w:t xml:space="preserve"> (Sigma</w:t>
      </w:r>
      <w:r w:rsidR="00DE364A" w:rsidRPr="005B4A5F">
        <w:t>-Aldrich, Gillingham, UK</w:t>
      </w:r>
      <w:r w:rsidR="005D2E69" w:rsidRPr="005B4A5F">
        <w:t>)</w:t>
      </w:r>
      <w:r w:rsidR="002E2E80" w:rsidRPr="005B4A5F">
        <w:t xml:space="preserve"> and 200</w:t>
      </w:r>
      <w:r w:rsidR="00134D2D" w:rsidRPr="005B4A5F">
        <w:t xml:space="preserve"> </w:t>
      </w:r>
      <w:r w:rsidR="002E2E80" w:rsidRPr="005B4A5F">
        <w:sym w:font="Symbol" w:char="F06D"/>
      </w:r>
      <w:r w:rsidR="002E2E80" w:rsidRPr="005B4A5F">
        <w:t xml:space="preserve">g/ml of </w:t>
      </w:r>
      <w:r w:rsidR="005D2E69" w:rsidRPr="005B4A5F">
        <w:rPr>
          <w:rFonts w:cs="Arial"/>
        </w:rPr>
        <w:t>αGC</w:t>
      </w:r>
      <w:r w:rsidR="002E2E80" w:rsidRPr="005B4A5F">
        <w:t xml:space="preserve"> (Avanti</w:t>
      </w:r>
      <w:r w:rsidR="0086428E" w:rsidRPr="005B4A5F">
        <w:t>, Alabaster, US)</w:t>
      </w:r>
      <w:r w:rsidR="00D81C5F" w:rsidRPr="005B4A5F">
        <w:t>.</w:t>
      </w:r>
      <w:r w:rsidR="0086428E" w:rsidRPr="005B4A5F">
        <w:t xml:space="preserve"> </w:t>
      </w:r>
      <w:r w:rsidR="002E2E80" w:rsidRPr="005B4A5F">
        <w:rPr>
          <w:rFonts w:cs="Arial"/>
        </w:rPr>
        <w:t>Seven days later, IL-2 (400 IU/ml)</w:t>
      </w:r>
      <w:r w:rsidR="005D2E69" w:rsidRPr="005B4A5F">
        <w:rPr>
          <w:rFonts w:cs="Arial"/>
        </w:rPr>
        <w:t xml:space="preserve"> (</w:t>
      </w:r>
      <w:proofErr w:type="spellStart"/>
      <w:r w:rsidR="00F26B35" w:rsidRPr="005B4A5F">
        <w:rPr>
          <w:rFonts w:cs="Arial"/>
        </w:rPr>
        <w:t>P</w:t>
      </w:r>
      <w:r w:rsidR="005D2E69" w:rsidRPr="005B4A5F">
        <w:rPr>
          <w:rFonts w:cs="Arial"/>
        </w:rPr>
        <w:t>roleukin</w:t>
      </w:r>
      <w:proofErr w:type="spellEnd"/>
      <w:r w:rsidR="00F2501D" w:rsidRPr="005B4A5F">
        <w:rPr>
          <w:rFonts w:cs="Arial"/>
        </w:rPr>
        <w:t xml:space="preserve">, </w:t>
      </w:r>
      <w:r w:rsidR="00DC1862" w:rsidRPr="005B4A5F">
        <w:rPr>
          <w:rFonts w:cs="Arial"/>
        </w:rPr>
        <w:t>Novartis pharmaceuticals</w:t>
      </w:r>
      <w:r w:rsidR="00F2501D" w:rsidRPr="005B4A5F">
        <w:rPr>
          <w:rFonts w:cs="Arial"/>
        </w:rPr>
        <w:t xml:space="preserve">, UK) </w:t>
      </w:r>
      <w:r w:rsidR="002E2E80" w:rsidRPr="005B4A5F">
        <w:rPr>
          <w:rFonts w:cs="Arial"/>
        </w:rPr>
        <w:t xml:space="preserve">was added to cultures. </w:t>
      </w:r>
      <w:r w:rsidR="002E2E80" w:rsidRPr="005B4A5F">
        <w:t xml:space="preserve">On day 14 </w:t>
      </w:r>
      <w:r w:rsidR="00F26B35" w:rsidRPr="005B4A5F">
        <w:t xml:space="preserve">all cultures were stained to determine expansion of </w:t>
      </w:r>
      <w:r w:rsidR="002E2E80" w:rsidRPr="005B4A5F">
        <w:t xml:space="preserve">iNKT </w:t>
      </w:r>
      <w:r w:rsidR="00F26B35" w:rsidRPr="005B4A5F">
        <w:t>by flow cytometry</w:t>
      </w:r>
      <w:r w:rsidR="002E2E80" w:rsidRPr="005B4A5F">
        <w:t xml:space="preserve">. </w:t>
      </w:r>
    </w:p>
    <w:p w14:paraId="08D90F8F" w14:textId="77777777" w:rsidR="00976B07" w:rsidRPr="005B4A5F" w:rsidRDefault="00976B07" w:rsidP="00867F94">
      <w:pPr>
        <w:spacing w:line="360" w:lineRule="auto"/>
        <w:rPr>
          <w:i/>
          <w:iCs/>
        </w:rPr>
      </w:pPr>
    </w:p>
    <w:p w14:paraId="5890EF39" w14:textId="64880276" w:rsidR="00976B07" w:rsidRPr="005B4A5F" w:rsidRDefault="002E2E80" w:rsidP="00867F94">
      <w:pPr>
        <w:spacing w:line="360" w:lineRule="auto"/>
        <w:rPr>
          <w:b/>
          <w:color w:val="000000" w:themeColor="text1"/>
        </w:rPr>
      </w:pPr>
      <w:r w:rsidRPr="005B4A5F">
        <w:rPr>
          <w:b/>
          <w:color w:val="000000" w:themeColor="text1"/>
        </w:rPr>
        <w:t>Statistical Analysis</w:t>
      </w:r>
    </w:p>
    <w:p w14:paraId="4BF18E2B" w14:textId="5B99B688" w:rsidR="002E2E80" w:rsidRPr="005B4A5F" w:rsidRDefault="002E2E80" w:rsidP="00867F94">
      <w:pPr>
        <w:spacing w:line="360" w:lineRule="auto"/>
      </w:pPr>
      <w:proofErr w:type="spellStart"/>
      <w:r w:rsidRPr="005B4A5F">
        <w:rPr>
          <w:rFonts w:cs="Arial"/>
        </w:rPr>
        <w:t>GraphPad</w:t>
      </w:r>
      <w:proofErr w:type="spellEnd"/>
      <w:r w:rsidRPr="005B4A5F">
        <w:rPr>
          <w:rFonts w:cs="Arial"/>
        </w:rPr>
        <w:t xml:space="preserve"> Prism </w:t>
      </w:r>
      <w:r w:rsidR="00DE364A" w:rsidRPr="005B4A5F">
        <w:rPr>
          <w:rFonts w:cs="Arial"/>
        </w:rPr>
        <w:t>version 5.01 (</w:t>
      </w:r>
      <w:proofErr w:type="spellStart"/>
      <w:r w:rsidR="00DE364A" w:rsidRPr="005B4A5F">
        <w:rPr>
          <w:rFonts w:cs="Arial"/>
        </w:rPr>
        <w:t>GraphPad</w:t>
      </w:r>
      <w:proofErr w:type="spellEnd"/>
      <w:r w:rsidR="00DE364A" w:rsidRPr="005B4A5F">
        <w:rPr>
          <w:rFonts w:cs="Arial"/>
        </w:rPr>
        <w:t xml:space="preserve"> Software Inc</w:t>
      </w:r>
      <w:r w:rsidR="006475AB" w:rsidRPr="005B4A5F">
        <w:rPr>
          <w:rFonts w:cs="Arial"/>
        </w:rPr>
        <w:t>.</w:t>
      </w:r>
      <w:r w:rsidR="00DE364A" w:rsidRPr="005B4A5F">
        <w:rPr>
          <w:rFonts w:cs="Arial"/>
        </w:rPr>
        <w:t>, La Jolla, C</w:t>
      </w:r>
      <w:r w:rsidR="00F14C12" w:rsidRPr="005B4A5F">
        <w:rPr>
          <w:rFonts w:cs="Arial"/>
        </w:rPr>
        <w:t>A</w:t>
      </w:r>
      <w:r w:rsidR="00DE364A" w:rsidRPr="005B4A5F">
        <w:rPr>
          <w:rFonts w:cs="Arial"/>
        </w:rPr>
        <w:t>, USA)</w:t>
      </w:r>
      <w:r w:rsidR="001807BC" w:rsidRPr="005B4A5F">
        <w:rPr>
          <w:rFonts w:cs="Arial"/>
        </w:rPr>
        <w:t xml:space="preserve"> </w:t>
      </w:r>
      <w:r w:rsidRPr="005B4A5F">
        <w:rPr>
          <w:rFonts w:cs="Arial"/>
        </w:rPr>
        <w:t xml:space="preserve">was used for statistical analysis, and </w:t>
      </w:r>
      <w:r w:rsidRPr="005B4A5F">
        <w:rPr>
          <w:rFonts w:cs="Arial"/>
          <w:i/>
          <w:iCs/>
        </w:rPr>
        <w:t>p</w:t>
      </w:r>
      <w:r w:rsidRPr="005B4A5F">
        <w:rPr>
          <w:rFonts w:cs="Arial"/>
        </w:rPr>
        <w:t xml:space="preserve"> values ≤0.05 were considered statistically significant.  Statistical analysis of iNKT </w:t>
      </w:r>
      <w:r w:rsidR="006475AB" w:rsidRPr="005B4A5F">
        <w:rPr>
          <w:rFonts w:cs="Arial"/>
        </w:rPr>
        <w:t xml:space="preserve">subset </w:t>
      </w:r>
      <w:r w:rsidRPr="005B4A5F">
        <w:rPr>
          <w:rFonts w:cs="Arial"/>
        </w:rPr>
        <w:t>proportion between animal group</w:t>
      </w:r>
      <w:r w:rsidR="00D81C5F" w:rsidRPr="005B4A5F">
        <w:rPr>
          <w:rFonts w:cs="Arial"/>
        </w:rPr>
        <w:t>s</w:t>
      </w:r>
      <w:r w:rsidRPr="005B4A5F">
        <w:rPr>
          <w:rFonts w:cs="Arial"/>
        </w:rPr>
        <w:t xml:space="preserve"> </w:t>
      </w:r>
      <w:r w:rsidR="00D81C5F" w:rsidRPr="005B4A5F">
        <w:rPr>
          <w:rFonts w:cs="Arial"/>
        </w:rPr>
        <w:t xml:space="preserve">were </w:t>
      </w:r>
      <w:r w:rsidRPr="005B4A5F">
        <w:rPr>
          <w:rFonts w:cs="Arial"/>
        </w:rPr>
        <w:t>measured using c</w:t>
      </w:r>
      <w:r w:rsidRPr="005B4A5F">
        <w:rPr>
          <w:rFonts w:cs="Helvetica"/>
        </w:rPr>
        <w:t>hi-</w:t>
      </w:r>
      <w:r w:rsidR="00F14C12" w:rsidRPr="005B4A5F">
        <w:rPr>
          <w:rFonts w:cs="Helvetica"/>
        </w:rPr>
        <w:t>s</w:t>
      </w:r>
      <w:r w:rsidRPr="005B4A5F">
        <w:rPr>
          <w:rFonts w:cs="Helvetica"/>
        </w:rPr>
        <w:t xml:space="preserve">quared test with post hoc analysis using </w:t>
      </w:r>
      <w:proofErr w:type="spellStart"/>
      <w:r w:rsidR="00F14C12" w:rsidRPr="005B4A5F">
        <w:rPr>
          <w:rFonts w:cs="Helvetica"/>
        </w:rPr>
        <w:t>B</w:t>
      </w:r>
      <w:r w:rsidRPr="005B4A5F">
        <w:rPr>
          <w:rFonts w:cs="Helvetica"/>
        </w:rPr>
        <w:t>onnferoni</w:t>
      </w:r>
      <w:proofErr w:type="spellEnd"/>
      <w:r w:rsidRPr="005B4A5F">
        <w:rPr>
          <w:rFonts w:cs="Helvetica"/>
        </w:rPr>
        <w:t xml:space="preserve"> </w:t>
      </w:r>
      <w:r w:rsidR="00F14C12" w:rsidRPr="005B4A5F">
        <w:rPr>
          <w:rFonts w:cs="Helvetica"/>
        </w:rPr>
        <w:t xml:space="preserve">correction </w:t>
      </w:r>
      <w:r w:rsidRPr="005B4A5F">
        <w:rPr>
          <w:rFonts w:cs="Helvetica"/>
        </w:rPr>
        <w:t>in the R software package.</w:t>
      </w:r>
      <w:r w:rsidR="0056516D" w:rsidRPr="005B4A5F">
        <w:rPr>
          <w:rFonts w:cs="Helvetica"/>
        </w:rPr>
        <w:t xml:space="preserve"> </w:t>
      </w:r>
      <w:r w:rsidR="00244B20" w:rsidRPr="005B4A5F">
        <w:rPr>
          <w:rFonts w:cs="Helvetica"/>
        </w:rPr>
        <w:t>The ratios presented for CD4</w:t>
      </w:r>
      <w:r w:rsidR="00886047" w:rsidRPr="005B4A5F">
        <w:rPr>
          <w:rFonts w:cs="Helvetica"/>
          <w:vertAlign w:val="superscript"/>
        </w:rPr>
        <w:t>+</w:t>
      </w:r>
      <w:r w:rsidR="00244B20" w:rsidRPr="005B4A5F">
        <w:rPr>
          <w:rFonts w:cs="Helvetica"/>
        </w:rPr>
        <w:t xml:space="preserve"> and CD8</w:t>
      </w:r>
      <w:r w:rsidR="00886047" w:rsidRPr="005B4A5F">
        <w:rPr>
          <w:rFonts w:cs="Helvetica"/>
          <w:vertAlign w:val="superscript"/>
        </w:rPr>
        <w:t>+</w:t>
      </w:r>
      <w:r w:rsidR="00244B20" w:rsidRPr="005B4A5F">
        <w:rPr>
          <w:rFonts w:cs="Helvetica"/>
        </w:rPr>
        <w:t xml:space="preserve"> were determined by </w:t>
      </w:r>
      <w:r w:rsidR="006E2D92" w:rsidRPr="005B4A5F">
        <w:rPr>
          <w:rFonts w:cs="Helvetica"/>
        </w:rPr>
        <w:t>dividing CD4</w:t>
      </w:r>
      <w:r w:rsidR="0056516D" w:rsidRPr="005B4A5F">
        <w:rPr>
          <w:rFonts w:cs="Helvetica"/>
          <w:vertAlign w:val="superscript"/>
        </w:rPr>
        <w:t>+</w:t>
      </w:r>
      <w:r w:rsidR="0056516D" w:rsidRPr="005B4A5F">
        <w:rPr>
          <w:rFonts w:cs="Helvetica"/>
        </w:rPr>
        <w:t xml:space="preserve"> </w:t>
      </w:r>
      <w:r w:rsidR="00244B20" w:rsidRPr="005B4A5F">
        <w:rPr>
          <w:rFonts w:cs="Helvetica"/>
        </w:rPr>
        <w:t xml:space="preserve">/ </w:t>
      </w:r>
      <w:r w:rsidR="0056516D" w:rsidRPr="005B4A5F">
        <w:rPr>
          <w:rFonts w:cs="Helvetica"/>
        </w:rPr>
        <w:t>CD8</w:t>
      </w:r>
      <w:r w:rsidR="0056516D" w:rsidRPr="005B4A5F">
        <w:rPr>
          <w:rFonts w:cs="Helvetica"/>
          <w:vertAlign w:val="superscript"/>
        </w:rPr>
        <w:t>+</w:t>
      </w:r>
      <w:r w:rsidR="0056516D" w:rsidRPr="005B4A5F">
        <w:rPr>
          <w:rFonts w:cs="Helvetica"/>
        </w:rPr>
        <w:t xml:space="preserve"> </w:t>
      </w:r>
      <w:r w:rsidR="00244B20" w:rsidRPr="005B4A5F">
        <w:rPr>
          <w:rFonts w:cs="Helvetica"/>
        </w:rPr>
        <w:t xml:space="preserve">iNKT percentages within </w:t>
      </w:r>
      <w:r w:rsidR="00244B20" w:rsidRPr="005B4A5F">
        <w:rPr>
          <w:rFonts w:cs="Arial"/>
        </w:rPr>
        <w:t>αGC</w:t>
      </w:r>
      <w:r w:rsidR="006E2D92" w:rsidRPr="005B4A5F">
        <w:rPr>
          <w:rFonts w:cs="Helvetica"/>
        </w:rPr>
        <w:t>-</w:t>
      </w:r>
      <w:r w:rsidR="00244B20" w:rsidRPr="005B4A5F">
        <w:rPr>
          <w:rFonts w:cs="Helvetica"/>
        </w:rPr>
        <w:t xml:space="preserve">expanded </w:t>
      </w:r>
      <w:r w:rsidR="006E2D92" w:rsidRPr="005B4A5F">
        <w:rPr>
          <w:rFonts w:cs="Helvetica"/>
        </w:rPr>
        <w:t>PBMC</w:t>
      </w:r>
      <w:r w:rsidR="00244B20" w:rsidRPr="005B4A5F">
        <w:rPr>
          <w:rFonts w:cs="Helvetica"/>
        </w:rPr>
        <w:t>.</w:t>
      </w:r>
      <w:r w:rsidRPr="005B4A5F">
        <w:rPr>
          <w:rFonts w:cs="Helvetica"/>
        </w:rPr>
        <w:t xml:space="preserve"> </w:t>
      </w:r>
      <w:r w:rsidR="00614C19" w:rsidRPr="005B4A5F">
        <w:rPr>
          <w:rFonts w:cs="Helvetica"/>
        </w:rPr>
        <w:t>Spearman’s rank</w:t>
      </w:r>
      <w:r w:rsidRPr="005B4A5F">
        <w:rPr>
          <w:rFonts w:cs="Helvetica"/>
        </w:rPr>
        <w:t xml:space="preserve"> correlation coefficient test </w:t>
      </w:r>
      <w:r w:rsidRPr="005B4A5F">
        <w:rPr>
          <w:rFonts w:cs="Helvetica"/>
        </w:rPr>
        <w:lastRenderedPageBreak/>
        <w:t>was used for all correlations. Mann-</w:t>
      </w:r>
      <w:r w:rsidR="00F14C12" w:rsidRPr="005B4A5F">
        <w:rPr>
          <w:rFonts w:cs="Helvetica"/>
        </w:rPr>
        <w:t>W</w:t>
      </w:r>
      <w:r w:rsidRPr="005B4A5F">
        <w:rPr>
          <w:rFonts w:cs="Helvetica"/>
        </w:rPr>
        <w:t xml:space="preserve">hitney </w:t>
      </w:r>
      <w:r w:rsidRPr="005B4A5F">
        <w:rPr>
          <w:rFonts w:cs="Helvetica"/>
          <w:i/>
        </w:rPr>
        <w:t>U</w:t>
      </w:r>
      <w:r w:rsidRPr="005B4A5F">
        <w:rPr>
          <w:rFonts w:cs="Helvetica"/>
        </w:rPr>
        <w:t xml:space="preserve"> test was used to </w:t>
      </w:r>
      <w:r w:rsidR="00F14C12" w:rsidRPr="005B4A5F">
        <w:rPr>
          <w:rFonts w:cs="Helvetica"/>
        </w:rPr>
        <w:t>test for</w:t>
      </w:r>
      <w:r w:rsidRPr="005B4A5F">
        <w:rPr>
          <w:rFonts w:cs="Helvetica"/>
        </w:rPr>
        <w:t xml:space="preserve"> statistical significance comparing iNKT frequency and proliferation between animal groups. </w:t>
      </w:r>
    </w:p>
    <w:bookmarkEnd w:id="1"/>
    <w:p w14:paraId="7D9EF89A" w14:textId="77777777" w:rsidR="004D1485" w:rsidRPr="005B4A5F" w:rsidRDefault="004D1485" w:rsidP="00867F94">
      <w:pPr>
        <w:spacing w:line="360" w:lineRule="auto"/>
      </w:pPr>
    </w:p>
    <w:p w14:paraId="5965A0F7" w14:textId="77777777" w:rsidR="006E2D92" w:rsidRPr="005B4A5F" w:rsidRDefault="006E2D92" w:rsidP="00867F94">
      <w:pPr>
        <w:spacing w:line="360" w:lineRule="auto"/>
      </w:pPr>
    </w:p>
    <w:p w14:paraId="14CF7A34" w14:textId="77777777" w:rsidR="00CD7CE0" w:rsidRPr="005B4A5F" w:rsidRDefault="00CD7CE0" w:rsidP="00867F94">
      <w:pPr>
        <w:spacing w:line="360" w:lineRule="auto"/>
      </w:pPr>
    </w:p>
    <w:p w14:paraId="60B3B1F6" w14:textId="77777777" w:rsidR="00C1763F" w:rsidRPr="005B4A5F" w:rsidRDefault="00C1763F" w:rsidP="00867F94">
      <w:pPr>
        <w:spacing w:line="360" w:lineRule="auto"/>
      </w:pPr>
    </w:p>
    <w:p w14:paraId="231BFF67" w14:textId="77777777" w:rsidR="00E66551" w:rsidRPr="005B4A5F" w:rsidRDefault="00E66551" w:rsidP="00867F94">
      <w:pPr>
        <w:spacing w:line="360" w:lineRule="auto"/>
      </w:pPr>
    </w:p>
    <w:p w14:paraId="4BD45ECB" w14:textId="77777777" w:rsidR="00E66551" w:rsidRPr="005B4A5F" w:rsidRDefault="00E66551" w:rsidP="00867F94">
      <w:pPr>
        <w:spacing w:line="360" w:lineRule="auto"/>
      </w:pPr>
    </w:p>
    <w:p w14:paraId="426FDEA1" w14:textId="77777777" w:rsidR="00E66551" w:rsidRPr="005B4A5F" w:rsidRDefault="00E66551" w:rsidP="00867F94">
      <w:pPr>
        <w:spacing w:line="360" w:lineRule="auto"/>
      </w:pPr>
    </w:p>
    <w:p w14:paraId="4E3C88EF" w14:textId="77777777" w:rsidR="00E66551" w:rsidRPr="005B4A5F" w:rsidRDefault="00E66551" w:rsidP="00867F94">
      <w:pPr>
        <w:spacing w:line="360" w:lineRule="auto"/>
      </w:pPr>
    </w:p>
    <w:p w14:paraId="3DE902E9" w14:textId="77777777" w:rsidR="00E66551" w:rsidRPr="005B4A5F" w:rsidRDefault="00E66551" w:rsidP="00867F94">
      <w:pPr>
        <w:spacing w:line="360" w:lineRule="auto"/>
      </w:pPr>
    </w:p>
    <w:p w14:paraId="14A242B2" w14:textId="77777777" w:rsidR="00E66551" w:rsidRPr="005B4A5F" w:rsidRDefault="00E66551" w:rsidP="00867F94">
      <w:pPr>
        <w:spacing w:line="360" w:lineRule="auto"/>
      </w:pPr>
    </w:p>
    <w:p w14:paraId="1D25BBD4" w14:textId="77777777" w:rsidR="00E66551" w:rsidRPr="005B4A5F" w:rsidRDefault="00E66551" w:rsidP="00867F94">
      <w:pPr>
        <w:spacing w:line="360" w:lineRule="auto"/>
      </w:pPr>
    </w:p>
    <w:p w14:paraId="087ED468" w14:textId="77777777" w:rsidR="00E66551" w:rsidRPr="005B4A5F" w:rsidRDefault="00E66551" w:rsidP="00867F94">
      <w:pPr>
        <w:spacing w:line="360" w:lineRule="auto"/>
      </w:pPr>
    </w:p>
    <w:p w14:paraId="72ECA582" w14:textId="77777777" w:rsidR="00E66551" w:rsidRPr="005B4A5F" w:rsidRDefault="00E66551" w:rsidP="00867F94">
      <w:pPr>
        <w:spacing w:line="360" w:lineRule="auto"/>
      </w:pPr>
    </w:p>
    <w:p w14:paraId="3964A66B" w14:textId="77777777" w:rsidR="00E66551" w:rsidRPr="005B4A5F" w:rsidRDefault="00E66551" w:rsidP="00867F94">
      <w:pPr>
        <w:spacing w:line="360" w:lineRule="auto"/>
      </w:pPr>
    </w:p>
    <w:p w14:paraId="24AC5068" w14:textId="77777777" w:rsidR="00E66551" w:rsidRPr="005B4A5F" w:rsidRDefault="00E66551" w:rsidP="00867F94">
      <w:pPr>
        <w:spacing w:line="360" w:lineRule="auto"/>
      </w:pPr>
    </w:p>
    <w:p w14:paraId="098587B2" w14:textId="77777777" w:rsidR="00E66551" w:rsidRPr="005B4A5F" w:rsidRDefault="00E66551" w:rsidP="00867F94">
      <w:pPr>
        <w:spacing w:line="360" w:lineRule="auto"/>
      </w:pPr>
    </w:p>
    <w:p w14:paraId="1EF40513" w14:textId="77777777" w:rsidR="00E66551" w:rsidRPr="005B4A5F" w:rsidRDefault="00E66551" w:rsidP="00867F94">
      <w:pPr>
        <w:spacing w:line="360" w:lineRule="auto"/>
      </w:pPr>
    </w:p>
    <w:p w14:paraId="0FEE686D" w14:textId="77777777" w:rsidR="00E66551" w:rsidRPr="005B4A5F" w:rsidRDefault="00E66551" w:rsidP="00867F94">
      <w:pPr>
        <w:spacing w:line="360" w:lineRule="auto"/>
      </w:pPr>
    </w:p>
    <w:p w14:paraId="58DE78B5" w14:textId="77777777" w:rsidR="00E66551" w:rsidRPr="005B4A5F" w:rsidRDefault="00E66551" w:rsidP="00867F94">
      <w:pPr>
        <w:spacing w:line="360" w:lineRule="auto"/>
      </w:pPr>
    </w:p>
    <w:p w14:paraId="715F240B" w14:textId="77777777" w:rsidR="00E66551" w:rsidRPr="005B4A5F" w:rsidRDefault="00E66551" w:rsidP="00867F94">
      <w:pPr>
        <w:spacing w:line="360" w:lineRule="auto"/>
      </w:pPr>
    </w:p>
    <w:p w14:paraId="1A3F9EAE" w14:textId="77777777" w:rsidR="00E66551" w:rsidRPr="005B4A5F" w:rsidRDefault="00E66551" w:rsidP="00867F94">
      <w:pPr>
        <w:spacing w:line="360" w:lineRule="auto"/>
      </w:pPr>
    </w:p>
    <w:p w14:paraId="57ADDE88" w14:textId="77777777" w:rsidR="00E66551" w:rsidRPr="005B4A5F" w:rsidRDefault="00E66551" w:rsidP="00867F94">
      <w:pPr>
        <w:spacing w:line="360" w:lineRule="auto"/>
      </w:pPr>
    </w:p>
    <w:p w14:paraId="476F4970" w14:textId="77777777" w:rsidR="00E66551" w:rsidRPr="005B4A5F" w:rsidRDefault="00E66551" w:rsidP="00867F94">
      <w:pPr>
        <w:spacing w:line="360" w:lineRule="auto"/>
      </w:pPr>
    </w:p>
    <w:p w14:paraId="549D56FB" w14:textId="77777777" w:rsidR="00E66551" w:rsidRPr="005B4A5F" w:rsidRDefault="00E66551" w:rsidP="00867F94">
      <w:pPr>
        <w:spacing w:line="360" w:lineRule="auto"/>
      </w:pPr>
    </w:p>
    <w:p w14:paraId="622BA119" w14:textId="250A917E" w:rsidR="00976B07" w:rsidRPr="005B4A5F" w:rsidRDefault="001A2A9B" w:rsidP="00867F94">
      <w:pPr>
        <w:pStyle w:val="ListParagraph"/>
        <w:numPr>
          <w:ilvl w:val="0"/>
          <w:numId w:val="4"/>
        </w:numPr>
        <w:spacing w:line="360" w:lineRule="auto"/>
        <w:rPr>
          <w:b/>
        </w:rPr>
      </w:pPr>
      <w:r w:rsidRPr="005B4A5F">
        <w:rPr>
          <w:b/>
        </w:rPr>
        <w:lastRenderedPageBreak/>
        <w:t xml:space="preserve">Results </w:t>
      </w:r>
    </w:p>
    <w:p w14:paraId="389A0F94" w14:textId="184B715A" w:rsidR="001A2A9B" w:rsidRPr="005B4A5F" w:rsidRDefault="007357A2" w:rsidP="00867F94">
      <w:pPr>
        <w:spacing w:line="360" w:lineRule="auto"/>
        <w:rPr>
          <w:b/>
          <w:bCs/>
          <w:color w:val="000000" w:themeColor="text1"/>
        </w:rPr>
      </w:pPr>
      <w:r w:rsidRPr="005B4A5F">
        <w:rPr>
          <w:b/>
          <w:bCs/>
          <w:color w:val="000000" w:themeColor="text1"/>
        </w:rPr>
        <w:t>Increased</w:t>
      </w:r>
      <w:r w:rsidRPr="005B4A5F">
        <w:rPr>
          <w:b/>
          <w:bCs/>
          <w:i/>
          <w:iCs/>
          <w:color w:val="000000" w:themeColor="text1"/>
        </w:rPr>
        <w:t xml:space="preserve"> </w:t>
      </w:r>
      <w:r w:rsidR="00AC0CCE" w:rsidRPr="005B4A5F">
        <w:rPr>
          <w:b/>
          <w:bCs/>
          <w:i/>
          <w:iCs/>
          <w:color w:val="000000" w:themeColor="text1"/>
        </w:rPr>
        <w:t>e</w:t>
      </w:r>
      <w:r w:rsidR="001A2A9B" w:rsidRPr="005B4A5F">
        <w:rPr>
          <w:b/>
          <w:bCs/>
          <w:i/>
          <w:iCs/>
          <w:color w:val="000000" w:themeColor="text1"/>
        </w:rPr>
        <w:t xml:space="preserve">x vivo </w:t>
      </w:r>
      <w:r w:rsidR="001A2A9B" w:rsidRPr="005B4A5F">
        <w:rPr>
          <w:b/>
          <w:bCs/>
          <w:color w:val="000000" w:themeColor="text1"/>
        </w:rPr>
        <w:t xml:space="preserve">iNKT frequency correlates with </w:t>
      </w:r>
      <w:r w:rsidRPr="005B4A5F">
        <w:rPr>
          <w:b/>
          <w:bCs/>
          <w:color w:val="000000" w:themeColor="text1"/>
        </w:rPr>
        <w:t xml:space="preserve">resistance </w:t>
      </w:r>
      <w:r w:rsidR="001A2A9B" w:rsidRPr="005B4A5F">
        <w:rPr>
          <w:b/>
          <w:bCs/>
          <w:color w:val="000000" w:themeColor="text1"/>
        </w:rPr>
        <w:t>in</w:t>
      </w:r>
      <w:r w:rsidR="00EC2CF5" w:rsidRPr="005B4A5F">
        <w:rPr>
          <w:b/>
          <w:bCs/>
          <w:color w:val="000000" w:themeColor="text1"/>
        </w:rPr>
        <w:t xml:space="preserve"> </w:t>
      </w:r>
      <w:r w:rsidR="007D03B9" w:rsidRPr="005B4A5F">
        <w:rPr>
          <w:b/>
          <w:bCs/>
          <w:color w:val="000000" w:themeColor="text1"/>
        </w:rPr>
        <w:t>mycobacteria</w:t>
      </w:r>
      <w:r w:rsidR="005E4B24" w:rsidRPr="005B4A5F">
        <w:rPr>
          <w:b/>
          <w:bCs/>
          <w:color w:val="000000" w:themeColor="text1"/>
        </w:rPr>
        <w:t>-</w:t>
      </w:r>
      <w:r w:rsidR="007D03B9" w:rsidRPr="005B4A5F">
        <w:rPr>
          <w:b/>
          <w:bCs/>
          <w:color w:val="000000" w:themeColor="text1"/>
        </w:rPr>
        <w:t>naïve macaques</w:t>
      </w:r>
    </w:p>
    <w:p w14:paraId="09547A4F" w14:textId="13D29E74" w:rsidR="001A2A9B" w:rsidRPr="005B4A5F" w:rsidRDefault="001A2A9B" w:rsidP="00867F94">
      <w:pPr>
        <w:spacing w:line="360" w:lineRule="auto"/>
        <w:rPr>
          <w:bCs/>
          <w:color w:val="000000" w:themeColor="text1"/>
        </w:rPr>
      </w:pPr>
      <w:r w:rsidRPr="005B4A5F">
        <w:rPr>
          <w:bCs/>
          <w:color w:val="000000" w:themeColor="text1"/>
        </w:rPr>
        <w:t xml:space="preserve">To </w:t>
      </w:r>
      <w:r w:rsidR="002A6881" w:rsidRPr="005B4A5F">
        <w:rPr>
          <w:bCs/>
          <w:color w:val="000000" w:themeColor="text1"/>
        </w:rPr>
        <w:t xml:space="preserve">investigate </w:t>
      </w:r>
      <w:r w:rsidR="00EC2CF5" w:rsidRPr="005B4A5F">
        <w:rPr>
          <w:bCs/>
          <w:color w:val="000000" w:themeColor="text1"/>
        </w:rPr>
        <w:t xml:space="preserve">the relationship between </w:t>
      </w:r>
      <w:r w:rsidRPr="005B4A5F">
        <w:rPr>
          <w:bCs/>
          <w:color w:val="000000" w:themeColor="text1"/>
        </w:rPr>
        <w:t xml:space="preserve">iNKTs </w:t>
      </w:r>
      <w:r w:rsidR="00EC2CF5" w:rsidRPr="005B4A5F">
        <w:rPr>
          <w:bCs/>
          <w:color w:val="000000" w:themeColor="text1"/>
        </w:rPr>
        <w:t>and disease outcome</w:t>
      </w:r>
      <w:r w:rsidR="00AB361C" w:rsidRPr="005B4A5F">
        <w:rPr>
          <w:bCs/>
          <w:color w:val="000000" w:themeColor="text1"/>
        </w:rPr>
        <w:t xml:space="preserve"> in the m</w:t>
      </w:r>
      <w:r w:rsidRPr="005B4A5F">
        <w:rPr>
          <w:bCs/>
          <w:color w:val="000000" w:themeColor="text1"/>
        </w:rPr>
        <w:t xml:space="preserve">acaque model of Mtb infection, we </w:t>
      </w:r>
      <w:r w:rsidR="00EC2CF5" w:rsidRPr="005B4A5F">
        <w:rPr>
          <w:bCs/>
          <w:color w:val="000000" w:themeColor="text1"/>
        </w:rPr>
        <w:t xml:space="preserve">first </w:t>
      </w:r>
      <w:r w:rsidR="002A6881" w:rsidRPr="005B4A5F">
        <w:rPr>
          <w:bCs/>
          <w:color w:val="000000" w:themeColor="text1"/>
        </w:rPr>
        <w:t xml:space="preserve">determined </w:t>
      </w:r>
      <w:r w:rsidRPr="005B4A5F">
        <w:rPr>
          <w:bCs/>
          <w:color w:val="000000" w:themeColor="text1"/>
        </w:rPr>
        <w:t xml:space="preserve">peripheral blood </w:t>
      </w:r>
      <w:r w:rsidRPr="005B4A5F">
        <w:rPr>
          <w:bCs/>
          <w:i/>
          <w:color w:val="000000" w:themeColor="text1"/>
        </w:rPr>
        <w:t>ex vivo</w:t>
      </w:r>
      <w:r w:rsidRPr="005B4A5F">
        <w:rPr>
          <w:bCs/>
          <w:color w:val="000000" w:themeColor="text1"/>
        </w:rPr>
        <w:t xml:space="preserve"> iNKT cell frequencies across </w:t>
      </w:r>
      <w:r w:rsidR="00815128" w:rsidRPr="005B4A5F">
        <w:rPr>
          <w:bCs/>
          <w:color w:val="000000" w:themeColor="text1"/>
        </w:rPr>
        <w:t>four</w:t>
      </w:r>
      <w:r w:rsidRPr="005B4A5F">
        <w:rPr>
          <w:bCs/>
          <w:color w:val="000000" w:themeColor="text1"/>
        </w:rPr>
        <w:t xml:space="preserve"> genetica</w:t>
      </w:r>
      <w:r w:rsidR="002914C4" w:rsidRPr="005B4A5F">
        <w:rPr>
          <w:bCs/>
          <w:color w:val="000000" w:themeColor="text1"/>
        </w:rPr>
        <w:t xml:space="preserve">lly distinct groups of </w:t>
      </w:r>
      <w:r w:rsidR="00DE364A" w:rsidRPr="005B4A5F">
        <w:rPr>
          <w:bCs/>
          <w:color w:val="000000" w:themeColor="text1"/>
        </w:rPr>
        <w:t>mycobacteria</w:t>
      </w:r>
      <w:r w:rsidR="00AC0CCE" w:rsidRPr="005B4A5F">
        <w:rPr>
          <w:bCs/>
          <w:color w:val="000000" w:themeColor="text1"/>
        </w:rPr>
        <w:t>-</w:t>
      </w:r>
      <w:r w:rsidR="00DE364A" w:rsidRPr="005B4A5F">
        <w:rPr>
          <w:bCs/>
          <w:color w:val="000000" w:themeColor="text1"/>
        </w:rPr>
        <w:t>naive</w:t>
      </w:r>
      <w:r w:rsidR="002914C4" w:rsidRPr="005B4A5F">
        <w:rPr>
          <w:bCs/>
          <w:color w:val="000000" w:themeColor="text1"/>
        </w:rPr>
        <w:t xml:space="preserve"> macaques comprising rhesus and c</w:t>
      </w:r>
      <w:r w:rsidRPr="005B4A5F">
        <w:rPr>
          <w:bCs/>
          <w:color w:val="000000" w:themeColor="text1"/>
        </w:rPr>
        <w:t xml:space="preserve">ynomolgus species </w:t>
      </w:r>
      <w:r w:rsidRPr="005B4A5F">
        <w:rPr>
          <w:bCs/>
          <w:color w:val="000000" w:themeColor="text1"/>
        </w:rPr>
        <w:fldChar w:fldCharType="begin">
          <w:fldData xml:space="preserve">PEVuZE5vdGU+PENpdGU+PEF1dGhvcj5KYXZlZDwvQXV0aG9yPjxZZWFyPjIwMTY8L1llYXI+PFJl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</w:fldData>
        </w:fldChar>
      </w:r>
      <w:r w:rsidR="00681984" w:rsidRPr="005B4A5F">
        <w:rPr>
          <w:bCs/>
          <w:color w:val="000000" w:themeColor="text1"/>
        </w:rPr>
        <w:instrText xml:space="preserve"> ADDIN EN.CITE </w:instrText>
      </w:r>
      <w:r w:rsidR="00681984" w:rsidRPr="005B4A5F">
        <w:rPr>
          <w:bCs/>
          <w:color w:val="000000" w:themeColor="text1"/>
        </w:rPr>
        <w:fldChar w:fldCharType="begin">
          <w:fldData xml:space="preserve">PEVuZE5vdGU+PENpdGU+PEF1dGhvcj5KYXZlZDwvQXV0aG9yPjxZZWFyPjIwMTY8L1llYXI+PFJl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</w:fldData>
        </w:fldChar>
      </w:r>
      <w:r w:rsidR="00681984" w:rsidRPr="005B4A5F">
        <w:rPr>
          <w:bCs/>
          <w:color w:val="000000" w:themeColor="text1"/>
        </w:rPr>
        <w:instrText xml:space="preserve"> ADDIN EN.CITE.DATA </w:instrText>
      </w:r>
      <w:r w:rsidR="00681984" w:rsidRPr="005B4A5F">
        <w:rPr>
          <w:bCs/>
          <w:color w:val="000000" w:themeColor="text1"/>
        </w:rPr>
      </w:r>
      <w:r w:rsidR="00681984" w:rsidRPr="005B4A5F">
        <w:rPr>
          <w:bCs/>
          <w:color w:val="000000" w:themeColor="text1"/>
        </w:rPr>
        <w:fldChar w:fldCharType="end"/>
      </w:r>
      <w:r w:rsidRPr="005B4A5F">
        <w:rPr>
          <w:bCs/>
          <w:color w:val="000000" w:themeColor="text1"/>
        </w:rPr>
      </w:r>
      <w:r w:rsidRPr="005B4A5F">
        <w:rPr>
          <w:bCs/>
          <w:color w:val="000000" w:themeColor="text1"/>
        </w:rPr>
        <w:fldChar w:fldCharType="separate"/>
      </w:r>
      <w:r w:rsidR="00C545E0" w:rsidRPr="005B4A5F">
        <w:rPr>
          <w:bCs/>
          <w:noProof/>
          <w:color w:val="000000" w:themeColor="text1"/>
        </w:rPr>
        <w:t>[15, 18, 20]</w:t>
      </w:r>
      <w:r w:rsidRPr="005B4A5F">
        <w:rPr>
          <w:bCs/>
          <w:color w:val="000000" w:themeColor="text1"/>
        </w:rPr>
        <w:fldChar w:fldCharType="end"/>
      </w:r>
      <w:r w:rsidRPr="005B4A5F">
        <w:rPr>
          <w:bCs/>
          <w:color w:val="000000" w:themeColor="text1"/>
        </w:rPr>
        <w:t xml:space="preserve">. We employed a highly specific strategy of iNKT identification, </w:t>
      </w:r>
      <w:r w:rsidR="002A6881" w:rsidRPr="005B4A5F">
        <w:rPr>
          <w:bCs/>
          <w:color w:val="000000" w:themeColor="text1"/>
        </w:rPr>
        <w:t xml:space="preserve">by </w:t>
      </w:r>
      <w:r w:rsidRPr="005B4A5F">
        <w:rPr>
          <w:bCs/>
          <w:color w:val="000000" w:themeColor="text1"/>
        </w:rPr>
        <w:t>flow cytometry staining</w:t>
      </w:r>
      <w:r w:rsidR="002A6881" w:rsidRPr="005B4A5F">
        <w:rPr>
          <w:bCs/>
          <w:color w:val="000000" w:themeColor="text1"/>
        </w:rPr>
        <w:t xml:space="preserve"> of</w:t>
      </w:r>
      <w:r w:rsidRPr="005B4A5F">
        <w:rPr>
          <w:bCs/>
          <w:color w:val="000000" w:themeColor="text1"/>
        </w:rPr>
        <w:t xml:space="preserve"> PBMC with CD1d-</w:t>
      </w:r>
      <w:r w:rsidRPr="005B4A5F">
        <w:rPr>
          <w:rFonts w:ascii="Symbol" w:hAnsi="Symbol"/>
          <w:bCs/>
          <w:color w:val="000000" w:themeColor="text1"/>
        </w:rPr>
        <w:t></w:t>
      </w:r>
      <w:r w:rsidRPr="005B4A5F">
        <w:rPr>
          <w:bCs/>
          <w:color w:val="000000" w:themeColor="text1"/>
        </w:rPr>
        <w:t>GC tetramers and anti-V</w:t>
      </w:r>
      <w:r w:rsidRPr="005B4A5F">
        <w:rPr>
          <w:rFonts w:ascii="Symbol" w:hAnsi="Symbol"/>
          <w:bCs/>
          <w:color w:val="000000" w:themeColor="text1"/>
        </w:rPr>
        <w:t></w:t>
      </w:r>
      <w:r w:rsidRPr="005B4A5F">
        <w:rPr>
          <w:bCs/>
          <w:color w:val="000000" w:themeColor="text1"/>
        </w:rPr>
        <w:t>24 after gating on live</w:t>
      </w:r>
      <w:r w:rsidR="00004EF4" w:rsidRPr="005B4A5F">
        <w:rPr>
          <w:bCs/>
          <w:color w:val="000000" w:themeColor="text1"/>
        </w:rPr>
        <w:t>, CD3</w:t>
      </w:r>
      <w:r w:rsidR="00004EF4" w:rsidRPr="005B4A5F">
        <w:rPr>
          <w:bCs/>
          <w:color w:val="000000" w:themeColor="text1"/>
          <w:vertAlign w:val="superscript"/>
        </w:rPr>
        <w:t>+</w:t>
      </w:r>
      <w:r w:rsidRPr="005B4A5F">
        <w:rPr>
          <w:bCs/>
          <w:color w:val="000000" w:themeColor="text1"/>
        </w:rPr>
        <w:t xml:space="preserve"> T cells (F</w:t>
      </w:r>
      <w:r w:rsidR="00E77019" w:rsidRPr="005B4A5F">
        <w:rPr>
          <w:bCs/>
          <w:color w:val="000000" w:themeColor="text1"/>
        </w:rPr>
        <w:t>igure 1a). Staining of live CD3</w:t>
      </w:r>
      <w:r w:rsidR="00E77019" w:rsidRPr="005B4A5F">
        <w:rPr>
          <w:bCs/>
          <w:color w:val="000000" w:themeColor="text1"/>
          <w:vertAlign w:val="superscript"/>
        </w:rPr>
        <w:t>+</w:t>
      </w:r>
      <w:r w:rsidR="00E77019" w:rsidRPr="005B4A5F">
        <w:rPr>
          <w:bCs/>
          <w:color w:val="000000" w:themeColor="text1"/>
        </w:rPr>
        <w:t>, CD1d-</w:t>
      </w:r>
      <w:r w:rsidR="00C97999" w:rsidRPr="005B4A5F">
        <w:rPr>
          <w:rFonts w:ascii="Symbol" w:hAnsi="Symbol"/>
          <w:bCs/>
          <w:color w:val="000000" w:themeColor="text1"/>
        </w:rPr>
        <w:t></w:t>
      </w:r>
      <w:r w:rsidR="00C97999" w:rsidRPr="005B4A5F">
        <w:rPr>
          <w:bCs/>
          <w:color w:val="000000" w:themeColor="text1"/>
        </w:rPr>
        <w:t xml:space="preserve">GC </w:t>
      </w:r>
      <w:proofErr w:type="spellStart"/>
      <w:r w:rsidR="00E77019" w:rsidRPr="005B4A5F">
        <w:rPr>
          <w:bCs/>
          <w:color w:val="000000" w:themeColor="text1"/>
        </w:rPr>
        <w:t>tet</w:t>
      </w:r>
      <w:proofErr w:type="spellEnd"/>
      <w:r w:rsidR="00E77019" w:rsidRPr="005B4A5F">
        <w:rPr>
          <w:bCs/>
          <w:color w:val="000000" w:themeColor="text1"/>
          <w:vertAlign w:val="superscript"/>
        </w:rPr>
        <w:t>+</w:t>
      </w:r>
      <w:r w:rsidR="00E77019" w:rsidRPr="005B4A5F">
        <w:rPr>
          <w:bCs/>
          <w:color w:val="000000" w:themeColor="text1"/>
        </w:rPr>
        <w:t xml:space="preserve">, </w:t>
      </w:r>
      <w:r w:rsidRPr="005B4A5F">
        <w:rPr>
          <w:bCs/>
          <w:color w:val="000000" w:themeColor="text1"/>
        </w:rPr>
        <w:t>V</w:t>
      </w:r>
      <w:r w:rsidRPr="005B4A5F">
        <w:rPr>
          <w:rFonts w:ascii="Symbol" w:hAnsi="Symbol"/>
          <w:bCs/>
          <w:color w:val="000000" w:themeColor="text1"/>
        </w:rPr>
        <w:t></w:t>
      </w:r>
      <w:r w:rsidR="00E77019" w:rsidRPr="005B4A5F">
        <w:rPr>
          <w:bCs/>
          <w:color w:val="000000" w:themeColor="text1"/>
        </w:rPr>
        <w:t>24</w:t>
      </w:r>
      <w:r w:rsidR="00E77019" w:rsidRPr="005B4A5F">
        <w:rPr>
          <w:bCs/>
          <w:color w:val="000000" w:themeColor="text1"/>
          <w:vertAlign w:val="superscript"/>
        </w:rPr>
        <w:t>+</w:t>
      </w:r>
      <w:r w:rsidRPr="005B4A5F">
        <w:rPr>
          <w:bCs/>
          <w:color w:val="000000" w:themeColor="text1"/>
        </w:rPr>
        <w:t xml:space="preserve"> iNKTs revealed wide inter-individual differences in iNKT </w:t>
      </w:r>
      <w:r w:rsidR="002A6881" w:rsidRPr="005B4A5F">
        <w:rPr>
          <w:bCs/>
          <w:color w:val="000000" w:themeColor="text1"/>
        </w:rPr>
        <w:t xml:space="preserve">frequencies </w:t>
      </w:r>
      <w:r w:rsidRPr="005B4A5F">
        <w:rPr>
          <w:bCs/>
          <w:color w:val="000000" w:themeColor="text1"/>
        </w:rPr>
        <w:t xml:space="preserve">within each animal group </w:t>
      </w:r>
      <w:r w:rsidR="00040E2E" w:rsidRPr="005B4A5F">
        <w:rPr>
          <w:bCs/>
          <w:color w:val="000000" w:themeColor="text1"/>
        </w:rPr>
        <w:t xml:space="preserve">ranging between &lt;0.001% </w:t>
      </w:r>
      <w:r w:rsidR="00DD42C5" w:rsidRPr="005B4A5F">
        <w:rPr>
          <w:bCs/>
          <w:color w:val="000000" w:themeColor="text1"/>
        </w:rPr>
        <w:t>and</w:t>
      </w:r>
      <w:r w:rsidR="00040E2E" w:rsidRPr="005B4A5F">
        <w:rPr>
          <w:bCs/>
          <w:color w:val="000000" w:themeColor="text1"/>
        </w:rPr>
        <w:t xml:space="preserve"> &gt;0.1%.</w:t>
      </w:r>
      <w:r w:rsidRPr="005B4A5F">
        <w:rPr>
          <w:bCs/>
          <w:color w:val="000000" w:themeColor="text1"/>
        </w:rPr>
        <w:t xml:space="preserve"> </w:t>
      </w:r>
      <w:r w:rsidR="00FB19CA" w:rsidRPr="005B4A5F">
        <w:rPr>
          <w:bCs/>
          <w:i/>
          <w:color w:val="000000" w:themeColor="text1"/>
        </w:rPr>
        <w:t>E</w:t>
      </w:r>
      <w:r w:rsidRPr="005B4A5F">
        <w:rPr>
          <w:bCs/>
          <w:i/>
          <w:color w:val="000000" w:themeColor="text1"/>
        </w:rPr>
        <w:t>x vivo</w:t>
      </w:r>
      <w:r w:rsidRPr="005B4A5F">
        <w:rPr>
          <w:bCs/>
          <w:color w:val="000000" w:themeColor="text1"/>
        </w:rPr>
        <w:t xml:space="preserve"> iNKT numbers were significantly higher in</w:t>
      </w:r>
      <w:r w:rsidR="005E6A04" w:rsidRPr="005B4A5F">
        <w:rPr>
          <w:bCs/>
          <w:color w:val="000000" w:themeColor="text1"/>
        </w:rPr>
        <w:t xml:space="preserve"> the </w:t>
      </w:r>
      <w:r w:rsidR="004F2CE5" w:rsidRPr="005B4A5F">
        <w:rPr>
          <w:bCs/>
          <w:color w:val="000000" w:themeColor="text1"/>
        </w:rPr>
        <w:t>cynomolgus m</w:t>
      </w:r>
      <w:r w:rsidRPr="005B4A5F">
        <w:rPr>
          <w:bCs/>
          <w:color w:val="000000" w:themeColor="text1"/>
        </w:rPr>
        <w:t>acaque of Chinese origin (CC</w:t>
      </w:r>
      <w:r w:rsidR="00267C96" w:rsidRPr="005B4A5F">
        <w:rPr>
          <w:bCs/>
          <w:color w:val="000000" w:themeColor="text1"/>
        </w:rPr>
        <w:t>, median=0.0143%)</w:t>
      </w:r>
      <w:r w:rsidR="00EC2CF5" w:rsidRPr="005B4A5F">
        <w:rPr>
          <w:bCs/>
          <w:color w:val="000000" w:themeColor="text1"/>
        </w:rPr>
        <w:t xml:space="preserve">, which </w:t>
      </w:r>
      <w:r w:rsidR="005E4B24" w:rsidRPr="005B4A5F">
        <w:rPr>
          <w:bCs/>
          <w:color w:val="000000" w:themeColor="text1"/>
        </w:rPr>
        <w:t>have previously been shown to have the highest resistance</w:t>
      </w:r>
      <w:r w:rsidR="00EC2CF5" w:rsidRPr="005B4A5F">
        <w:rPr>
          <w:bCs/>
          <w:color w:val="000000" w:themeColor="text1"/>
        </w:rPr>
        <w:t xml:space="preserve"> to TB infection</w:t>
      </w:r>
      <w:r w:rsidR="00681984" w:rsidRPr="005B4A5F">
        <w:rPr>
          <w:bCs/>
          <w:color w:val="000000" w:themeColor="text1"/>
        </w:rPr>
        <w:t xml:space="preserve"> </w:t>
      </w:r>
      <w:r w:rsidR="00681984" w:rsidRPr="005B4A5F">
        <w:rPr>
          <w:bCs/>
          <w:color w:val="000000" w:themeColor="text1"/>
        </w:rPr>
        <w:fldChar w:fldCharType="begin">
          <w:fldData xml:space="preserve">PEVuZE5vdGU+PENpdGU+PEF1dGhvcj5TaGFycGU8L0F1dGhvcj48WWVhcj4yMDE2PC9ZZWFyPjxS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</w:fldData>
        </w:fldChar>
      </w:r>
      <w:r w:rsidR="00681984" w:rsidRPr="005B4A5F">
        <w:rPr>
          <w:bCs/>
          <w:color w:val="000000" w:themeColor="text1"/>
        </w:rPr>
        <w:instrText xml:space="preserve"> ADDIN EN.CITE </w:instrText>
      </w:r>
      <w:r w:rsidR="00681984" w:rsidRPr="005B4A5F">
        <w:rPr>
          <w:bCs/>
          <w:color w:val="000000" w:themeColor="text1"/>
        </w:rPr>
        <w:fldChar w:fldCharType="begin">
          <w:fldData xml:space="preserve">PEVuZE5vdGU+PENpdGU+PEF1dGhvcj5TaGFycGU8L0F1dGhvcj48WWVhcj4yMDE2PC9ZZWFyPjxS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</w:fldData>
        </w:fldChar>
      </w:r>
      <w:r w:rsidR="00681984" w:rsidRPr="005B4A5F">
        <w:rPr>
          <w:bCs/>
          <w:color w:val="000000" w:themeColor="text1"/>
        </w:rPr>
        <w:instrText xml:space="preserve"> ADDIN EN.CITE.DATA </w:instrText>
      </w:r>
      <w:r w:rsidR="00681984" w:rsidRPr="005B4A5F">
        <w:rPr>
          <w:bCs/>
          <w:color w:val="000000" w:themeColor="text1"/>
        </w:rPr>
      </w:r>
      <w:r w:rsidR="00681984" w:rsidRPr="005B4A5F">
        <w:rPr>
          <w:bCs/>
          <w:color w:val="000000" w:themeColor="text1"/>
        </w:rPr>
        <w:fldChar w:fldCharType="end"/>
      </w:r>
      <w:r w:rsidR="00681984" w:rsidRPr="005B4A5F">
        <w:rPr>
          <w:bCs/>
          <w:color w:val="000000" w:themeColor="text1"/>
        </w:rPr>
      </w:r>
      <w:r w:rsidR="00681984" w:rsidRPr="005B4A5F">
        <w:rPr>
          <w:bCs/>
          <w:color w:val="000000" w:themeColor="text1"/>
        </w:rPr>
        <w:fldChar w:fldCharType="separate"/>
      </w:r>
      <w:r w:rsidR="00681984" w:rsidRPr="005B4A5F">
        <w:rPr>
          <w:bCs/>
          <w:noProof/>
          <w:color w:val="000000" w:themeColor="text1"/>
        </w:rPr>
        <w:t>[15, 20, 21]</w:t>
      </w:r>
      <w:r w:rsidR="00681984" w:rsidRPr="005B4A5F">
        <w:rPr>
          <w:bCs/>
          <w:color w:val="000000" w:themeColor="text1"/>
        </w:rPr>
        <w:fldChar w:fldCharType="end"/>
      </w:r>
      <w:r w:rsidR="00EC2CF5" w:rsidRPr="005B4A5F">
        <w:rPr>
          <w:bCs/>
          <w:color w:val="000000" w:themeColor="text1"/>
        </w:rPr>
        <w:t xml:space="preserve">, </w:t>
      </w:r>
      <w:r w:rsidRPr="005B4A5F">
        <w:rPr>
          <w:bCs/>
          <w:color w:val="000000" w:themeColor="text1"/>
        </w:rPr>
        <w:t>compared to those of Indonesian origin (</w:t>
      </w:r>
      <w:r w:rsidR="004F2CE5" w:rsidRPr="005B4A5F">
        <w:rPr>
          <w:bCs/>
          <w:color w:val="000000" w:themeColor="text1"/>
        </w:rPr>
        <w:t xml:space="preserve">IC, median=0.0011%, </w:t>
      </w:r>
      <w:r w:rsidR="004F2CE5" w:rsidRPr="005B4A5F">
        <w:rPr>
          <w:bCs/>
          <w:i/>
          <w:color w:val="000000" w:themeColor="text1"/>
        </w:rPr>
        <w:t>p=0.0001</w:t>
      </w:r>
      <w:r w:rsidR="004F2CE5" w:rsidRPr="005B4A5F">
        <w:rPr>
          <w:bCs/>
          <w:color w:val="000000" w:themeColor="text1"/>
        </w:rPr>
        <w:t>), rhesus m</w:t>
      </w:r>
      <w:r w:rsidRPr="005B4A5F">
        <w:rPr>
          <w:bCs/>
          <w:color w:val="000000" w:themeColor="text1"/>
        </w:rPr>
        <w:t>acaque (</w:t>
      </w:r>
      <w:r w:rsidR="00454C92" w:rsidRPr="005B4A5F">
        <w:rPr>
          <w:bCs/>
          <w:color w:val="000000" w:themeColor="text1"/>
        </w:rPr>
        <w:t>I</w:t>
      </w:r>
      <w:r w:rsidR="005160D6" w:rsidRPr="005B4A5F">
        <w:rPr>
          <w:bCs/>
          <w:color w:val="000000" w:themeColor="text1"/>
        </w:rPr>
        <w:t>R</w:t>
      </w:r>
      <w:r w:rsidRPr="005B4A5F">
        <w:rPr>
          <w:bCs/>
          <w:color w:val="000000" w:themeColor="text1"/>
        </w:rPr>
        <w:t>,</w:t>
      </w:r>
      <w:r w:rsidR="00455F91" w:rsidRPr="005B4A5F">
        <w:rPr>
          <w:bCs/>
          <w:color w:val="000000" w:themeColor="text1"/>
        </w:rPr>
        <w:t xml:space="preserve"> median=0.0023%, </w:t>
      </w:r>
      <w:r w:rsidR="00455F91" w:rsidRPr="005B4A5F">
        <w:rPr>
          <w:bCs/>
          <w:i/>
          <w:color w:val="000000" w:themeColor="text1"/>
        </w:rPr>
        <w:t>p=0.0006</w:t>
      </w:r>
      <w:r w:rsidR="00455F91" w:rsidRPr="005B4A5F">
        <w:rPr>
          <w:bCs/>
          <w:color w:val="000000" w:themeColor="text1"/>
        </w:rPr>
        <w:t>) and M</w:t>
      </w:r>
      <w:r w:rsidRPr="005B4A5F">
        <w:rPr>
          <w:bCs/>
          <w:color w:val="000000" w:themeColor="text1"/>
        </w:rPr>
        <w:t xml:space="preserve">auritian </w:t>
      </w:r>
      <w:r w:rsidR="00455F91" w:rsidRPr="005B4A5F">
        <w:rPr>
          <w:bCs/>
          <w:color w:val="000000" w:themeColor="text1"/>
        </w:rPr>
        <w:t>cynomolgus</w:t>
      </w:r>
      <w:r w:rsidRPr="005B4A5F">
        <w:rPr>
          <w:bCs/>
          <w:color w:val="000000" w:themeColor="text1"/>
        </w:rPr>
        <w:t xml:space="preserve"> (MC, median=0.0012%</w:t>
      </w:r>
      <w:r w:rsidR="00EC2CF5" w:rsidRPr="005B4A5F">
        <w:rPr>
          <w:bCs/>
          <w:color w:val="000000" w:themeColor="text1"/>
        </w:rPr>
        <w:t>,</w:t>
      </w:r>
      <w:r w:rsidRPr="005B4A5F">
        <w:rPr>
          <w:bCs/>
          <w:color w:val="000000" w:themeColor="text1"/>
        </w:rPr>
        <w:t xml:space="preserve"> </w:t>
      </w:r>
      <w:r w:rsidR="00EC2CF5" w:rsidRPr="005B4A5F">
        <w:rPr>
          <w:bCs/>
          <w:i/>
          <w:color w:val="000000" w:themeColor="text1"/>
        </w:rPr>
        <w:t>p</w:t>
      </w:r>
      <w:r w:rsidRPr="005B4A5F">
        <w:rPr>
          <w:bCs/>
          <w:i/>
          <w:color w:val="000000" w:themeColor="text1"/>
        </w:rPr>
        <w:t>&lt;0.0001</w:t>
      </w:r>
      <w:r w:rsidR="00CD7CE0" w:rsidRPr="005B4A5F">
        <w:rPr>
          <w:bCs/>
          <w:color w:val="000000" w:themeColor="text1"/>
        </w:rPr>
        <w:t xml:space="preserve">) </w:t>
      </w:r>
      <w:r w:rsidRPr="005B4A5F">
        <w:rPr>
          <w:bCs/>
          <w:color w:val="000000" w:themeColor="text1"/>
        </w:rPr>
        <w:t>(Figure</w:t>
      </w:r>
      <w:r w:rsidR="002B2976" w:rsidRPr="005B4A5F">
        <w:rPr>
          <w:bCs/>
          <w:color w:val="000000" w:themeColor="text1"/>
        </w:rPr>
        <w:t xml:space="preserve"> </w:t>
      </w:r>
      <w:r w:rsidRPr="005B4A5F">
        <w:rPr>
          <w:bCs/>
          <w:color w:val="000000" w:themeColor="text1"/>
        </w:rPr>
        <w:t xml:space="preserve">1b). These results </w:t>
      </w:r>
      <w:r w:rsidR="002B2976" w:rsidRPr="005B4A5F">
        <w:rPr>
          <w:bCs/>
          <w:color w:val="000000" w:themeColor="text1"/>
        </w:rPr>
        <w:t xml:space="preserve">associate the most resistant macaque group with the highest </w:t>
      </w:r>
      <w:r w:rsidR="002B2976" w:rsidRPr="005B4A5F">
        <w:rPr>
          <w:bCs/>
          <w:i/>
          <w:color w:val="000000" w:themeColor="text1"/>
        </w:rPr>
        <w:t>ex vivo</w:t>
      </w:r>
      <w:r w:rsidR="002B2976" w:rsidRPr="005B4A5F">
        <w:rPr>
          <w:bCs/>
          <w:color w:val="000000" w:themeColor="text1"/>
        </w:rPr>
        <w:t xml:space="preserve"> iNKT frequency. </w:t>
      </w:r>
    </w:p>
    <w:p w14:paraId="4F389803" w14:textId="77777777" w:rsidR="001A2A9B" w:rsidRPr="005B4A5F" w:rsidRDefault="001A2A9B" w:rsidP="00867F94">
      <w:pPr>
        <w:spacing w:line="360" w:lineRule="auto"/>
        <w:rPr>
          <w:b/>
          <w:bCs/>
          <w:color w:val="000000" w:themeColor="text1"/>
        </w:rPr>
      </w:pPr>
    </w:p>
    <w:p w14:paraId="49FD66C4" w14:textId="459FF7C9" w:rsidR="001A2A9B" w:rsidRPr="005B4A5F" w:rsidRDefault="002F684D" w:rsidP="00867F94">
      <w:pPr>
        <w:spacing w:line="360" w:lineRule="auto"/>
        <w:rPr>
          <w:b/>
        </w:rPr>
      </w:pPr>
      <w:r w:rsidRPr="005B4A5F">
        <w:rPr>
          <w:b/>
        </w:rPr>
        <w:t>Skewed</w:t>
      </w:r>
      <w:r w:rsidR="00D1387B" w:rsidRPr="005B4A5F">
        <w:rPr>
          <w:b/>
        </w:rPr>
        <w:t xml:space="preserve"> </w:t>
      </w:r>
      <w:r w:rsidR="001A2A9B" w:rsidRPr="005B4A5F">
        <w:rPr>
          <w:b/>
        </w:rPr>
        <w:t xml:space="preserve">iNKT </w:t>
      </w:r>
      <w:r w:rsidR="00911A40" w:rsidRPr="005B4A5F">
        <w:rPr>
          <w:b/>
        </w:rPr>
        <w:t xml:space="preserve">subset </w:t>
      </w:r>
      <w:r w:rsidR="006B6922" w:rsidRPr="005B4A5F">
        <w:rPr>
          <w:b/>
        </w:rPr>
        <w:t xml:space="preserve">ratios </w:t>
      </w:r>
      <w:r w:rsidR="00911A40" w:rsidRPr="005B4A5F">
        <w:rPr>
          <w:b/>
        </w:rPr>
        <w:t>associate</w:t>
      </w:r>
      <w:r w:rsidR="001A2A9B" w:rsidRPr="005B4A5F">
        <w:rPr>
          <w:b/>
        </w:rPr>
        <w:t xml:space="preserve"> with </w:t>
      </w:r>
      <w:r w:rsidR="001A2A9B" w:rsidRPr="005B4A5F">
        <w:rPr>
          <w:b/>
          <w:i/>
        </w:rPr>
        <w:t>Mtb</w:t>
      </w:r>
      <w:r w:rsidR="001A2A9B" w:rsidRPr="005B4A5F">
        <w:rPr>
          <w:b/>
        </w:rPr>
        <w:t xml:space="preserve"> susceptibility in </w:t>
      </w:r>
      <w:r w:rsidR="004C259D" w:rsidRPr="005B4A5F">
        <w:rPr>
          <w:b/>
        </w:rPr>
        <w:t>macaques</w:t>
      </w:r>
    </w:p>
    <w:p w14:paraId="195C3EE1" w14:textId="247BCB6C" w:rsidR="001A2A9B" w:rsidRPr="005B4A5F" w:rsidRDefault="000F22B0" w:rsidP="00A62E64">
      <w:pPr>
        <w:spacing w:line="360" w:lineRule="auto"/>
        <w:rPr>
          <w:bCs/>
          <w:color w:val="000000" w:themeColor="text1"/>
        </w:rPr>
      </w:pPr>
      <w:r w:rsidRPr="005B4A5F">
        <w:rPr>
          <w:bCs/>
          <w:color w:val="000000" w:themeColor="text1"/>
        </w:rPr>
        <w:t>N</w:t>
      </w:r>
      <w:r w:rsidR="00C97999" w:rsidRPr="005B4A5F">
        <w:rPr>
          <w:bCs/>
          <w:color w:val="000000" w:themeColor="text1"/>
        </w:rPr>
        <w:t>ext</w:t>
      </w:r>
      <w:r w:rsidRPr="005B4A5F">
        <w:rPr>
          <w:bCs/>
          <w:color w:val="000000" w:themeColor="text1"/>
        </w:rPr>
        <w:t xml:space="preserve"> we</w:t>
      </w:r>
      <w:r w:rsidR="00C97999" w:rsidRPr="005B4A5F">
        <w:rPr>
          <w:bCs/>
          <w:color w:val="000000" w:themeColor="text1"/>
        </w:rPr>
        <w:t xml:space="preserve"> </w:t>
      </w:r>
      <w:r w:rsidR="001A2A9B" w:rsidRPr="005B4A5F">
        <w:rPr>
          <w:bCs/>
          <w:color w:val="000000" w:themeColor="text1"/>
        </w:rPr>
        <w:t>investigate</w:t>
      </w:r>
      <w:r w:rsidR="006B6922" w:rsidRPr="005B4A5F">
        <w:rPr>
          <w:bCs/>
          <w:color w:val="000000" w:themeColor="text1"/>
        </w:rPr>
        <w:t>d</w:t>
      </w:r>
      <w:r w:rsidR="001A2A9B" w:rsidRPr="005B4A5F">
        <w:rPr>
          <w:bCs/>
          <w:color w:val="000000" w:themeColor="text1"/>
        </w:rPr>
        <w:t xml:space="preserve"> iNKT </w:t>
      </w:r>
      <w:r w:rsidR="008A3184" w:rsidRPr="005B4A5F">
        <w:rPr>
          <w:bCs/>
          <w:color w:val="000000" w:themeColor="text1"/>
        </w:rPr>
        <w:t xml:space="preserve">cell </w:t>
      </w:r>
      <w:r w:rsidR="001A2A9B" w:rsidRPr="005B4A5F">
        <w:rPr>
          <w:bCs/>
          <w:color w:val="000000" w:themeColor="text1"/>
        </w:rPr>
        <w:t>function</w:t>
      </w:r>
      <w:r w:rsidR="00233138" w:rsidRPr="005B4A5F">
        <w:rPr>
          <w:bCs/>
          <w:color w:val="000000" w:themeColor="text1"/>
        </w:rPr>
        <w:t xml:space="preserve"> by antigen</w:t>
      </w:r>
      <w:r w:rsidR="0039198C" w:rsidRPr="005B4A5F">
        <w:rPr>
          <w:bCs/>
          <w:color w:val="000000" w:themeColor="text1"/>
        </w:rPr>
        <w:t>-</w:t>
      </w:r>
      <w:r w:rsidR="007357A2" w:rsidRPr="005B4A5F">
        <w:rPr>
          <w:bCs/>
          <w:color w:val="000000" w:themeColor="text1"/>
        </w:rPr>
        <w:t>specific</w:t>
      </w:r>
      <w:r w:rsidR="00233138" w:rsidRPr="005B4A5F">
        <w:rPr>
          <w:bCs/>
          <w:color w:val="000000" w:themeColor="text1"/>
        </w:rPr>
        <w:t xml:space="preserve"> </w:t>
      </w:r>
      <w:r w:rsidR="00233138" w:rsidRPr="005B4A5F">
        <w:rPr>
          <w:bCs/>
          <w:i/>
          <w:iCs/>
          <w:color w:val="000000" w:themeColor="text1"/>
        </w:rPr>
        <w:t>in vitro</w:t>
      </w:r>
      <w:r w:rsidR="00233138" w:rsidRPr="005B4A5F">
        <w:rPr>
          <w:bCs/>
          <w:color w:val="000000" w:themeColor="text1"/>
        </w:rPr>
        <w:t xml:space="preserve"> expansion</w:t>
      </w:r>
      <w:r w:rsidR="001A2A9B" w:rsidRPr="005B4A5F">
        <w:rPr>
          <w:bCs/>
          <w:color w:val="000000" w:themeColor="text1"/>
        </w:rPr>
        <w:t xml:space="preserve">. We </w:t>
      </w:r>
      <w:r w:rsidR="007357A2" w:rsidRPr="005B4A5F">
        <w:rPr>
          <w:bCs/>
          <w:color w:val="000000" w:themeColor="text1"/>
        </w:rPr>
        <w:t xml:space="preserve">determined </w:t>
      </w:r>
      <w:r w:rsidR="001A2A9B" w:rsidRPr="005B4A5F">
        <w:rPr>
          <w:bCs/>
          <w:color w:val="000000" w:themeColor="text1"/>
        </w:rPr>
        <w:t xml:space="preserve">the proliferative capacity of iNKTs from </w:t>
      </w:r>
      <w:r w:rsidR="009B27FE" w:rsidRPr="005B4A5F">
        <w:rPr>
          <w:bCs/>
          <w:color w:val="000000" w:themeColor="text1"/>
        </w:rPr>
        <w:t xml:space="preserve">animals within </w:t>
      </w:r>
      <w:r w:rsidR="001A2A9B" w:rsidRPr="005B4A5F">
        <w:rPr>
          <w:bCs/>
          <w:color w:val="000000" w:themeColor="text1"/>
        </w:rPr>
        <w:t xml:space="preserve">each </w:t>
      </w:r>
      <w:r w:rsidR="009B27FE" w:rsidRPr="005B4A5F">
        <w:rPr>
          <w:bCs/>
          <w:color w:val="000000" w:themeColor="text1"/>
        </w:rPr>
        <w:t xml:space="preserve">macaque </w:t>
      </w:r>
      <w:r w:rsidR="001A2A9B" w:rsidRPr="005B4A5F">
        <w:rPr>
          <w:bCs/>
          <w:color w:val="000000" w:themeColor="text1"/>
        </w:rPr>
        <w:t xml:space="preserve">group by </w:t>
      </w:r>
      <w:r w:rsidR="001A2A9B" w:rsidRPr="005B4A5F">
        <w:rPr>
          <w:bCs/>
          <w:i/>
          <w:color w:val="000000" w:themeColor="text1"/>
        </w:rPr>
        <w:t>in vitro</w:t>
      </w:r>
      <w:r w:rsidR="001A2A9B" w:rsidRPr="005B4A5F">
        <w:rPr>
          <w:bCs/>
          <w:color w:val="000000" w:themeColor="text1"/>
        </w:rPr>
        <w:t xml:space="preserve"> expansion with the potent iNKT agonist </w:t>
      </w:r>
      <w:r w:rsidR="001A2A9B" w:rsidRPr="005B4A5F">
        <w:rPr>
          <w:rFonts w:ascii="Symbol" w:hAnsi="Symbol"/>
          <w:bCs/>
          <w:color w:val="000000" w:themeColor="text1"/>
        </w:rPr>
        <w:t></w:t>
      </w:r>
      <w:r w:rsidR="001A2A9B" w:rsidRPr="005B4A5F">
        <w:rPr>
          <w:bCs/>
          <w:color w:val="000000" w:themeColor="text1"/>
        </w:rPr>
        <w:t>GC (Figure 2a). We found large inter-individual differences in iNKT expansion between animals of the same genetic ba</w:t>
      </w:r>
      <w:r w:rsidR="00D1387B" w:rsidRPr="005B4A5F">
        <w:rPr>
          <w:bCs/>
          <w:color w:val="000000" w:themeColor="text1"/>
        </w:rPr>
        <w:t>ckground, ranging between &lt;10 - &gt;</w:t>
      </w:r>
      <w:r w:rsidR="001A2A9B" w:rsidRPr="005B4A5F">
        <w:rPr>
          <w:bCs/>
          <w:color w:val="000000" w:themeColor="text1"/>
        </w:rPr>
        <w:t>1000-fold expansion in I</w:t>
      </w:r>
      <w:r w:rsidR="00A52C05" w:rsidRPr="005B4A5F">
        <w:rPr>
          <w:bCs/>
          <w:color w:val="000000" w:themeColor="text1"/>
        </w:rPr>
        <w:t>ndonesian cynomolgus, rhesus macaque</w:t>
      </w:r>
      <w:r w:rsidR="001A2A9B" w:rsidRPr="005B4A5F">
        <w:rPr>
          <w:bCs/>
          <w:color w:val="000000" w:themeColor="text1"/>
        </w:rPr>
        <w:t xml:space="preserve"> and M</w:t>
      </w:r>
      <w:r w:rsidR="00A52C05" w:rsidRPr="005B4A5F">
        <w:rPr>
          <w:bCs/>
          <w:color w:val="000000" w:themeColor="text1"/>
        </w:rPr>
        <w:t>auritian cynomolgus</w:t>
      </w:r>
      <w:r w:rsidR="0039198C" w:rsidRPr="005B4A5F">
        <w:rPr>
          <w:bCs/>
          <w:color w:val="000000" w:themeColor="text1"/>
        </w:rPr>
        <w:t>,</w:t>
      </w:r>
      <w:r w:rsidR="00A52C05" w:rsidRPr="005B4A5F">
        <w:rPr>
          <w:bCs/>
          <w:color w:val="000000" w:themeColor="text1"/>
        </w:rPr>
        <w:t xml:space="preserve"> with Chinese cynomolgus</w:t>
      </w:r>
      <w:r w:rsidR="001A2A9B" w:rsidRPr="005B4A5F">
        <w:rPr>
          <w:bCs/>
          <w:color w:val="000000" w:themeColor="text1"/>
        </w:rPr>
        <w:t xml:space="preserve"> displaying the </w:t>
      </w:r>
      <w:r w:rsidRPr="005B4A5F">
        <w:rPr>
          <w:bCs/>
          <w:color w:val="000000" w:themeColor="text1"/>
        </w:rPr>
        <w:t>greatest</w:t>
      </w:r>
      <w:r w:rsidR="001A2A9B" w:rsidRPr="005B4A5F">
        <w:rPr>
          <w:bCs/>
          <w:color w:val="000000" w:themeColor="text1"/>
        </w:rPr>
        <w:t xml:space="preserve"> variance </w:t>
      </w:r>
      <w:r w:rsidRPr="005B4A5F">
        <w:rPr>
          <w:bCs/>
          <w:color w:val="000000" w:themeColor="text1"/>
        </w:rPr>
        <w:t>ranging</w:t>
      </w:r>
      <w:r w:rsidR="001A2A9B" w:rsidRPr="005B4A5F">
        <w:rPr>
          <w:bCs/>
          <w:color w:val="000000" w:themeColor="text1"/>
        </w:rPr>
        <w:t xml:space="preserve"> between &lt;1 - &gt;10000-fold expansion. </w:t>
      </w:r>
      <w:r w:rsidR="00E7547B" w:rsidRPr="005B4A5F">
        <w:rPr>
          <w:bCs/>
          <w:color w:val="000000" w:themeColor="text1"/>
        </w:rPr>
        <w:t>We did not observe</w:t>
      </w:r>
      <w:r w:rsidR="001A2A9B" w:rsidRPr="005B4A5F">
        <w:rPr>
          <w:bCs/>
          <w:color w:val="000000" w:themeColor="text1"/>
        </w:rPr>
        <w:t xml:space="preserve"> significant differences</w:t>
      </w:r>
      <w:r w:rsidR="006B6922" w:rsidRPr="005B4A5F">
        <w:rPr>
          <w:bCs/>
          <w:color w:val="000000" w:themeColor="text1"/>
        </w:rPr>
        <w:t xml:space="preserve"> </w:t>
      </w:r>
      <w:r w:rsidR="00E7547B" w:rsidRPr="005B4A5F">
        <w:rPr>
          <w:bCs/>
          <w:color w:val="000000" w:themeColor="text1"/>
        </w:rPr>
        <w:t>in the</w:t>
      </w:r>
      <w:r w:rsidR="00D653BC" w:rsidRPr="005B4A5F">
        <w:rPr>
          <w:bCs/>
          <w:color w:val="000000" w:themeColor="text1"/>
        </w:rPr>
        <w:t xml:space="preserve"> fold expansion of total</w:t>
      </w:r>
      <w:r w:rsidR="001A2A9B" w:rsidRPr="005B4A5F">
        <w:rPr>
          <w:bCs/>
          <w:color w:val="000000" w:themeColor="text1"/>
        </w:rPr>
        <w:t xml:space="preserve"> iNKTs</w:t>
      </w:r>
      <w:r w:rsidR="00E7547B" w:rsidRPr="005B4A5F">
        <w:rPr>
          <w:bCs/>
          <w:color w:val="000000" w:themeColor="text1"/>
        </w:rPr>
        <w:t xml:space="preserve"> between the macaque groups</w:t>
      </w:r>
      <w:r w:rsidR="001A2A9B" w:rsidRPr="005B4A5F">
        <w:rPr>
          <w:bCs/>
          <w:color w:val="000000" w:themeColor="text1"/>
        </w:rPr>
        <w:t xml:space="preserve"> (CC median=8.26, IC median=22.25, R</w:t>
      </w:r>
      <w:r w:rsidR="00037940" w:rsidRPr="005B4A5F">
        <w:rPr>
          <w:bCs/>
          <w:color w:val="000000" w:themeColor="text1"/>
        </w:rPr>
        <w:t>M median=16.94</w:t>
      </w:r>
      <w:r w:rsidRPr="005B4A5F">
        <w:rPr>
          <w:bCs/>
          <w:color w:val="000000" w:themeColor="text1"/>
        </w:rPr>
        <w:t>,</w:t>
      </w:r>
      <w:r w:rsidR="00037940" w:rsidRPr="005B4A5F">
        <w:rPr>
          <w:bCs/>
          <w:color w:val="000000" w:themeColor="text1"/>
        </w:rPr>
        <w:t xml:space="preserve"> MC median=15.</w:t>
      </w:r>
      <w:r w:rsidR="001A2A9B" w:rsidRPr="005B4A5F">
        <w:rPr>
          <w:bCs/>
          <w:color w:val="000000" w:themeColor="text1"/>
        </w:rPr>
        <w:t>43</w:t>
      </w:r>
      <w:r w:rsidR="006E1851" w:rsidRPr="005B4A5F">
        <w:rPr>
          <w:bCs/>
          <w:color w:val="000000" w:themeColor="text1"/>
        </w:rPr>
        <w:t xml:space="preserve">, </w:t>
      </w:r>
      <w:r w:rsidR="006E1851" w:rsidRPr="005B4A5F">
        <w:rPr>
          <w:bCs/>
          <w:i/>
          <w:color w:val="000000" w:themeColor="text1"/>
        </w:rPr>
        <w:t>p=0.25</w:t>
      </w:r>
      <w:r w:rsidR="001A2A9B" w:rsidRPr="005B4A5F">
        <w:rPr>
          <w:bCs/>
          <w:color w:val="000000" w:themeColor="text1"/>
        </w:rPr>
        <w:t>), although Chinese cynomolgus showed a trend towards a weaker iNKT expansion overall (Figure 2b).</w:t>
      </w:r>
      <w:r w:rsidR="006216B9" w:rsidRPr="005B4A5F">
        <w:rPr>
          <w:bCs/>
          <w:color w:val="000000" w:themeColor="text1"/>
        </w:rPr>
        <w:t xml:space="preserve"> </w:t>
      </w:r>
      <w:r w:rsidR="006B6922" w:rsidRPr="005B4A5F">
        <w:rPr>
          <w:bCs/>
          <w:color w:val="000000" w:themeColor="text1"/>
        </w:rPr>
        <w:t>In contrast</w:t>
      </w:r>
      <w:r w:rsidR="001A2A9B" w:rsidRPr="005B4A5F">
        <w:rPr>
          <w:bCs/>
          <w:color w:val="000000" w:themeColor="text1"/>
        </w:rPr>
        <w:t>,</w:t>
      </w:r>
      <w:r w:rsidR="00AB5BCF" w:rsidRPr="005B4A5F">
        <w:rPr>
          <w:bCs/>
          <w:color w:val="000000" w:themeColor="text1"/>
        </w:rPr>
        <w:t xml:space="preserve"> </w:t>
      </w:r>
      <w:r w:rsidR="001A2A9B" w:rsidRPr="005B4A5F">
        <w:rPr>
          <w:bCs/>
          <w:color w:val="000000" w:themeColor="text1"/>
        </w:rPr>
        <w:t>stratification of expanded iNKT</w:t>
      </w:r>
      <w:r w:rsidR="00AE1E55" w:rsidRPr="005B4A5F">
        <w:rPr>
          <w:bCs/>
          <w:color w:val="000000" w:themeColor="text1"/>
        </w:rPr>
        <w:t>s</w:t>
      </w:r>
      <w:r w:rsidR="001A2A9B" w:rsidRPr="005B4A5F">
        <w:rPr>
          <w:bCs/>
          <w:color w:val="000000" w:themeColor="text1"/>
        </w:rPr>
        <w:t xml:space="preserve"> </w:t>
      </w:r>
      <w:r w:rsidR="00AB5BCF" w:rsidRPr="005B4A5F">
        <w:rPr>
          <w:bCs/>
          <w:color w:val="000000" w:themeColor="text1"/>
        </w:rPr>
        <w:t>according to</w:t>
      </w:r>
      <w:r w:rsidR="00403A42" w:rsidRPr="005B4A5F">
        <w:rPr>
          <w:bCs/>
          <w:color w:val="000000" w:themeColor="text1"/>
        </w:rPr>
        <w:t xml:space="preserve"> </w:t>
      </w:r>
      <w:r w:rsidR="001A2A9B" w:rsidRPr="005B4A5F">
        <w:rPr>
          <w:bCs/>
          <w:color w:val="000000" w:themeColor="text1"/>
        </w:rPr>
        <w:t xml:space="preserve">CD4 and CD8 </w:t>
      </w:r>
      <w:r w:rsidR="00403A42" w:rsidRPr="005B4A5F">
        <w:rPr>
          <w:bCs/>
          <w:color w:val="000000" w:themeColor="text1"/>
        </w:rPr>
        <w:t xml:space="preserve">co-receptor expression </w:t>
      </w:r>
      <w:r w:rsidR="001A2A9B" w:rsidRPr="005B4A5F">
        <w:rPr>
          <w:bCs/>
          <w:color w:val="000000" w:themeColor="text1"/>
        </w:rPr>
        <w:t xml:space="preserve">revealed statistically significant differences in the </w:t>
      </w:r>
      <w:r w:rsidR="004A60F9" w:rsidRPr="005B4A5F">
        <w:rPr>
          <w:bCs/>
          <w:color w:val="000000" w:themeColor="text1"/>
        </w:rPr>
        <w:t>percentages</w:t>
      </w:r>
      <w:r w:rsidR="006216B9" w:rsidRPr="005B4A5F">
        <w:rPr>
          <w:bCs/>
          <w:color w:val="000000" w:themeColor="text1"/>
        </w:rPr>
        <w:t xml:space="preserve"> </w:t>
      </w:r>
      <w:r w:rsidR="005C4B6E" w:rsidRPr="005B4A5F">
        <w:rPr>
          <w:bCs/>
          <w:color w:val="000000" w:themeColor="text1"/>
        </w:rPr>
        <w:t>of</w:t>
      </w:r>
      <w:r w:rsidR="001A2A9B" w:rsidRPr="005B4A5F">
        <w:rPr>
          <w:bCs/>
          <w:color w:val="000000" w:themeColor="text1"/>
        </w:rPr>
        <w:t xml:space="preserve"> iNKT</w:t>
      </w:r>
      <w:r w:rsidR="00B2770D" w:rsidRPr="005B4A5F">
        <w:rPr>
          <w:bCs/>
          <w:color w:val="000000" w:themeColor="text1"/>
        </w:rPr>
        <w:t xml:space="preserve"> subsets</w:t>
      </w:r>
      <w:r w:rsidR="00552071" w:rsidRPr="005B4A5F">
        <w:rPr>
          <w:bCs/>
          <w:color w:val="000000" w:themeColor="text1"/>
        </w:rPr>
        <w:t xml:space="preserve"> (Figure 2</w:t>
      </w:r>
      <w:r w:rsidR="006216B9" w:rsidRPr="005B4A5F">
        <w:rPr>
          <w:bCs/>
          <w:color w:val="000000" w:themeColor="text1"/>
        </w:rPr>
        <w:t>c</w:t>
      </w:r>
      <w:r w:rsidR="008F5C39" w:rsidRPr="005B4A5F">
        <w:rPr>
          <w:bCs/>
          <w:color w:val="000000" w:themeColor="text1"/>
        </w:rPr>
        <w:t>)</w:t>
      </w:r>
      <w:r w:rsidR="001A2A9B" w:rsidRPr="005B4A5F">
        <w:rPr>
          <w:bCs/>
          <w:color w:val="000000" w:themeColor="text1"/>
        </w:rPr>
        <w:t xml:space="preserve">. </w:t>
      </w:r>
      <w:r w:rsidR="006216B9" w:rsidRPr="005B4A5F">
        <w:rPr>
          <w:bCs/>
          <w:color w:val="000000" w:themeColor="text1"/>
        </w:rPr>
        <w:t>Chinese cynomolgus had a significantly greater percentage of CD8</w:t>
      </w:r>
      <w:r w:rsidR="006216B9" w:rsidRPr="005B4A5F">
        <w:rPr>
          <w:bCs/>
          <w:color w:val="000000" w:themeColor="text1"/>
          <w:vertAlign w:val="superscript"/>
        </w:rPr>
        <w:t>+</w:t>
      </w:r>
      <w:r w:rsidR="006216B9" w:rsidRPr="005B4A5F">
        <w:rPr>
          <w:bCs/>
          <w:color w:val="000000" w:themeColor="text1"/>
        </w:rPr>
        <w:t xml:space="preserve"> iNKTs than Mauritian cynomolgus (</w:t>
      </w:r>
      <w:r w:rsidR="006216B9" w:rsidRPr="005B4A5F">
        <w:rPr>
          <w:bCs/>
          <w:i/>
          <w:color w:val="000000" w:themeColor="text1"/>
        </w:rPr>
        <w:t>p=0.02</w:t>
      </w:r>
      <w:r w:rsidR="006216B9" w:rsidRPr="005B4A5F">
        <w:rPr>
          <w:bCs/>
          <w:color w:val="000000" w:themeColor="text1"/>
        </w:rPr>
        <w:t xml:space="preserve">).  </w:t>
      </w:r>
      <w:r w:rsidR="00AB5BCF" w:rsidRPr="005B4A5F">
        <w:rPr>
          <w:bCs/>
          <w:color w:val="000000" w:themeColor="text1"/>
        </w:rPr>
        <w:t>L</w:t>
      </w:r>
      <w:r w:rsidR="00801BEC" w:rsidRPr="005B4A5F">
        <w:rPr>
          <w:bCs/>
          <w:color w:val="000000" w:themeColor="text1"/>
        </w:rPr>
        <w:t>ikewise, rhesus macaque had a significantly higher percentage of CD8</w:t>
      </w:r>
      <w:r w:rsidR="00801BEC" w:rsidRPr="005B4A5F">
        <w:rPr>
          <w:bCs/>
          <w:color w:val="000000" w:themeColor="text1"/>
          <w:vertAlign w:val="superscript"/>
        </w:rPr>
        <w:t>+</w:t>
      </w:r>
      <w:r w:rsidR="00801BEC" w:rsidRPr="005B4A5F">
        <w:rPr>
          <w:bCs/>
          <w:color w:val="000000" w:themeColor="text1"/>
        </w:rPr>
        <w:t xml:space="preserve"> iNKTs compared </w:t>
      </w:r>
      <w:r w:rsidR="005C4B6E" w:rsidRPr="005B4A5F">
        <w:rPr>
          <w:bCs/>
          <w:color w:val="000000" w:themeColor="text1"/>
        </w:rPr>
        <w:t xml:space="preserve">to </w:t>
      </w:r>
      <w:r w:rsidR="00801BEC" w:rsidRPr="005B4A5F">
        <w:rPr>
          <w:bCs/>
          <w:color w:val="000000" w:themeColor="text1"/>
        </w:rPr>
        <w:t>Mauritian cynomolgus (</w:t>
      </w:r>
      <w:r w:rsidR="00801BEC" w:rsidRPr="005B4A5F">
        <w:rPr>
          <w:bCs/>
          <w:i/>
          <w:color w:val="000000" w:themeColor="text1"/>
        </w:rPr>
        <w:t>p=0.006</w:t>
      </w:r>
      <w:r w:rsidR="00801BEC" w:rsidRPr="005B4A5F">
        <w:rPr>
          <w:bCs/>
          <w:color w:val="000000" w:themeColor="text1"/>
        </w:rPr>
        <w:t>) (Figure 2c).</w:t>
      </w:r>
      <w:r w:rsidR="00525968" w:rsidRPr="005B4A5F">
        <w:rPr>
          <w:bCs/>
          <w:color w:val="000000" w:themeColor="text1"/>
        </w:rPr>
        <w:t xml:space="preserve"> </w:t>
      </w:r>
      <w:r w:rsidR="00CF76A1" w:rsidRPr="005B4A5F">
        <w:rPr>
          <w:bCs/>
          <w:color w:val="000000" w:themeColor="text1"/>
        </w:rPr>
        <w:t>Furthermore, analysis of iNKT proportions of CD4</w:t>
      </w:r>
      <w:r w:rsidR="00CF76A1" w:rsidRPr="005B4A5F">
        <w:rPr>
          <w:bCs/>
          <w:color w:val="000000" w:themeColor="text1"/>
          <w:vertAlign w:val="superscript"/>
        </w:rPr>
        <w:t>+</w:t>
      </w:r>
      <w:r w:rsidR="00CF76A1" w:rsidRPr="005B4A5F">
        <w:rPr>
          <w:bCs/>
          <w:color w:val="000000" w:themeColor="text1"/>
        </w:rPr>
        <w:t>, CD8</w:t>
      </w:r>
      <w:r w:rsidR="00CF76A1" w:rsidRPr="005B4A5F">
        <w:rPr>
          <w:bCs/>
          <w:color w:val="000000" w:themeColor="text1"/>
          <w:vertAlign w:val="superscript"/>
        </w:rPr>
        <w:t>+</w:t>
      </w:r>
      <w:r w:rsidR="00372201" w:rsidRPr="005B4A5F">
        <w:rPr>
          <w:bCs/>
          <w:color w:val="000000" w:themeColor="text1"/>
        </w:rPr>
        <w:t xml:space="preserve">, </w:t>
      </w:r>
      <w:r w:rsidR="00CF76A1" w:rsidRPr="005B4A5F">
        <w:rPr>
          <w:bCs/>
          <w:color w:val="000000" w:themeColor="text1"/>
        </w:rPr>
        <w:t>double positive</w:t>
      </w:r>
      <w:r w:rsidR="002F075B" w:rsidRPr="005B4A5F">
        <w:rPr>
          <w:bCs/>
          <w:color w:val="000000" w:themeColor="text1"/>
        </w:rPr>
        <w:t xml:space="preserve"> (DP)</w:t>
      </w:r>
      <w:r w:rsidR="00CF76A1" w:rsidRPr="005B4A5F">
        <w:rPr>
          <w:bCs/>
          <w:color w:val="000000" w:themeColor="text1"/>
        </w:rPr>
        <w:t xml:space="preserve"> and double negative</w:t>
      </w:r>
      <w:r w:rsidR="002F075B" w:rsidRPr="005B4A5F">
        <w:rPr>
          <w:bCs/>
          <w:color w:val="000000" w:themeColor="text1"/>
        </w:rPr>
        <w:t xml:space="preserve"> (DN)</w:t>
      </w:r>
      <w:r w:rsidR="00CF76A1" w:rsidRPr="005B4A5F">
        <w:rPr>
          <w:bCs/>
          <w:color w:val="000000" w:themeColor="text1"/>
        </w:rPr>
        <w:t xml:space="preserve"> subsets revealed statistically significant differences</w:t>
      </w:r>
      <w:r w:rsidR="00534E08" w:rsidRPr="005B4A5F">
        <w:rPr>
          <w:bCs/>
          <w:color w:val="000000" w:themeColor="text1"/>
        </w:rPr>
        <w:t xml:space="preserve"> between Chinese cynomolgus vs. Mauritian cynomolgus (Pearson’s Chi-squared, </w:t>
      </w:r>
      <w:r w:rsidR="00534E08" w:rsidRPr="005B4A5F">
        <w:rPr>
          <w:bCs/>
          <w:i/>
          <w:color w:val="000000" w:themeColor="text1"/>
        </w:rPr>
        <w:t>p=0.0002</w:t>
      </w:r>
      <w:r w:rsidR="00534E08" w:rsidRPr="005B4A5F">
        <w:rPr>
          <w:bCs/>
          <w:color w:val="000000" w:themeColor="text1"/>
        </w:rPr>
        <w:t>), Indonesian cynomolgus vs. Mauritian cynomolgus (</w:t>
      </w:r>
      <w:r w:rsidR="00534E08" w:rsidRPr="005B4A5F">
        <w:rPr>
          <w:bCs/>
          <w:i/>
          <w:color w:val="000000" w:themeColor="text1"/>
        </w:rPr>
        <w:t>p=0.0004</w:t>
      </w:r>
      <w:r w:rsidR="00534E08" w:rsidRPr="005B4A5F">
        <w:rPr>
          <w:bCs/>
          <w:color w:val="000000" w:themeColor="text1"/>
        </w:rPr>
        <w:t>) and Indonesian cynomolgus vs. rhesus macaque (</w:t>
      </w:r>
      <w:r w:rsidR="00534E08" w:rsidRPr="005B4A5F">
        <w:rPr>
          <w:bCs/>
          <w:i/>
          <w:color w:val="000000" w:themeColor="text1"/>
        </w:rPr>
        <w:t>p=0.027</w:t>
      </w:r>
      <w:r w:rsidR="008E1238" w:rsidRPr="005B4A5F">
        <w:rPr>
          <w:bCs/>
          <w:color w:val="000000" w:themeColor="text1"/>
        </w:rPr>
        <w:t>)</w:t>
      </w:r>
      <w:r w:rsidR="00A07569" w:rsidRPr="005B4A5F">
        <w:rPr>
          <w:bCs/>
          <w:color w:val="000000" w:themeColor="text1"/>
        </w:rPr>
        <w:t xml:space="preserve"> (Figure 2d)</w:t>
      </w:r>
      <w:r w:rsidR="00A62E64" w:rsidRPr="005B4A5F">
        <w:rPr>
          <w:bCs/>
        </w:rPr>
        <w:t>, thereby h</w:t>
      </w:r>
      <w:r w:rsidR="000174A8" w:rsidRPr="005B4A5F">
        <w:rPr>
          <w:bCs/>
        </w:rPr>
        <w:t xml:space="preserve">ighlighting iNKT repertoire differences in naïve animal groups. </w:t>
      </w:r>
      <w:r w:rsidR="00CF76A1" w:rsidRPr="005B4A5F">
        <w:rPr>
          <w:bCs/>
          <w:color w:val="000000" w:themeColor="text1"/>
        </w:rPr>
        <w:t>In addition, analysis of CD4</w:t>
      </w:r>
      <w:r w:rsidR="00CF76A1" w:rsidRPr="005B4A5F">
        <w:rPr>
          <w:bCs/>
          <w:color w:val="000000" w:themeColor="text1"/>
          <w:vertAlign w:val="superscript"/>
        </w:rPr>
        <w:t>+</w:t>
      </w:r>
      <w:r w:rsidR="00CF76A1" w:rsidRPr="005B4A5F">
        <w:rPr>
          <w:bCs/>
          <w:color w:val="000000" w:themeColor="text1"/>
        </w:rPr>
        <w:t>/CD8</w:t>
      </w:r>
      <w:r w:rsidR="00CF76A1" w:rsidRPr="005B4A5F">
        <w:rPr>
          <w:bCs/>
          <w:color w:val="000000" w:themeColor="text1"/>
          <w:vertAlign w:val="superscript"/>
        </w:rPr>
        <w:t>+</w:t>
      </w:r>
      <w:r w:rsidR="00CF76A1" w:rsidRPr="005B4A5F">
        <w:rPr>
          <w:bCs/>
          <w:color w:val="000000" w:themeColor="text1"/>
        </w:rPr>
        <w:t xml:space="preserve"> subset ratios revealed a </w:t>
      </w:r>
      <w:r w:rsidR="00B73797" w:rsidRPr="005B4A5F">
        <w:rPr>
          <w:bCs/>
        </w:rPr>
        <w:t xml:space="preserve">trend towards </w:t>
      </w:r>
      <w:r w:rsidR="00CF76A1" w:rsidRPr="005B4A5F">
        <w:rPr>
          <w:bCs/>
          <w:color w:val="000000" w:themeColor="text1"/>
        </w:rPr>
        <w:t xml:space="preserve">more skewed iNKT subset </w:t>
      </w:r>
      <w:r w:rsidR="00CF76A1" w:rsidRPr="005B4A5F">
        <w:rPr>
          <w:bCs/>
          <w:color w:val="000000" w:themeColor="text1"/>
        </w:rPr>
        <w:lastRenderedPageBreak/>
        <w:t>ratio in TB susceptible animals (compare resistant CC=0.61 and IC=0.71 to susceptible RM=0.27 and MC=1.57).</w:t>
      </w:r>
      <w:r w:rsidR="000174A8" w:rsidRPr="005B4A5F">
        <w:rPr>
          <w:bCs/>
          <w:color w:val="000000" w:themeColor="text1"/>
        </w:rPr>
        <w:t xml:space="preserve"> </w:t>
      </w:r>
      <w:r w:rsidR="000E4772" w:rsidRPr="005B4A5F">
        <w:rPr>
          <w:bCs/>
        </w:rPr>
        <w:t xml:space="preserve">We also observed </w:t>
      </w:r>
      <w:r w:rsidR="00A62E64" w:rsidRPr="005B4A5F">
        <w:rPr>
          <w:bCs/>
        </w:rPr>
        <w:t>that</w:t>
      </w:r>
      <w:r w:rsidR="00D85007" w:rsidRPr="005B4A5F">
        <w:rPr>
          <w:bCs/>
        </w:rPr>
        <w:t xml:space="preserve"> </w:t>
      </w:r>
      <w:r w:rsidR="000174A8" w:rsidRPr="005B4A5F">
        <w:rPr>
          <w:bCs/>
        </w:rPr>
        <w:t xml:space="preserve">DP iNKTs </w:t>
      </w:r>
      <w:r w:rsidR="00A62E64" w:rsidRPr="005B4A5F">
        <w:rPr>
          <w:bCs/>
        </w:rPr>
        <w:t xml:space="preserve">were higher in animals </w:t>
      </w:r>
      <w:r w:rsidR="000174A8" w:rsidRPr="005B4A5F">
        <w:rPr>
          <w:bCs/>
        </w:rPr>
        <w:t>with increased susceptibility to Mtb.</w:t>
      </w:r>
      <w:r w:rsidR="000174A8" w:rsidRPr="005B4A5F">
        <w:rPr>
          <w:bCs/>
          <w:color w:val="000000" w:themeColor="text1"/>
        </w:rPr>
        <w:t xml:space="preserve"> </w:t>
      </w:r>
      <w:r w:rsidR="001A2A9B" w:rsidRPr="005B4A5F">
        <w:rPr>
          <w:bCs/>
          <w:color w:val="000000" w:themeColor="text1"/>
        </w:rPr>
        <w:t>Taken together</w:t>
      </w:r>
      <w:r w:rsidR="002F075B" w:rsidRPr="005B4A5F">
        <w:rPr>
          <w:bCs/>
          <w:color w:val="000000" w:themeColor="text1"/>
        </w:rPr>
        <w:t>,</w:t>
      </w:r>
      <w:r w:rsidR="001A2A9B" w:rsidRPr="005B4A5F">
        <w:rPr>
          <w:bCs/>
          <w:color w:val="000000" w:themeColor="text1"/>
        </w:rPr>
        <w:t xml:space="preserve"> </w:t>
      </w:r>
      <w:r w:rsidR="008F5C39" w:rsidRPr="005B4A5F">
        <w:rPr>
          <w:bCs/>
          <w:color w:val="000000" w:themeColor="text1"/>
        </w:rPr>
        <w:t>our</w:t>
      </w:r>
      <w:r w:rsidR="001A2A9B" w:rsidRPr="005B4A5F">
        <w:rPr>
          <w:bCs/>
          <w:color w:val="000000" w:themeColor="text1"/>
        </w:rPr>
        <w:t xml:space="preserve"> data </w:t>
      </w:r>
      <w:r w:rsidR="00E7793B" w:rsidRPr="005B4A5F">
        <w:rPr>
          <w:bCs/>
        </w:rPr>
        <w:t>identify a trend toward</w:t>
      </w:r>
      <w:r w:rsidR="001A2A9B" w:rsidRPr="005B4A5F">
        <w:rPr>
          <w:bCs/>
        </w:rPr>
        <w:t xml:space="preserve"> </w:t>
      </w:r>
      <w:r w:rsidR="007F411E" w:rsidRPr="005B4A5F">
        <w:rPr>
          <w:bCs/>
          <w:color w:val="000000" w:themeColor="text1"/>
        </w:rPr>
        <w:t>a skewed</w:t>
      </w:r>
      <w:r w:rsidR="00D67CB0" w:rsidRPr="005B4A5F">
        <w:rPr>
          <w:bCs/>
          <w:color w:val="000000" w:themeColor="text1"/>
        </w:rPr>
        <w:t xml:space="preserve"> CD4</w:t>
      </w:r>
      <w:r w:rsidR="00D67CB0" w:rsidRPr="005B4A5F">
        <w:rPr>
          <w:bCs/>
          <w:color w:val="000000" w:themeColor="text1"/>
          <w:vertAlign w:val="superscript"/>
        </w:rPr>
        <w:t>+</w:t>
      </w:r>
      <w:r w:rsidR="00D67CB0" w:rsidRPr="005B4A5F">
        <w:rPr>
          <w:bCs/>
          <w:color w:val="000000" w:themeColor="text1"/>
        </w:rPr>
        <w:t>/CD8</w:t>
      </w:r>
      <w:r w:rsidR="00D67CB0" w:rsidRPr="005B4A5F">
        <w:rPr>
          <w:bCs/>
          <w:color w:val="000000" w:themeColor="text1"/>
          <w:vertAlign w:val="superscript"/>
        </w:rPr>
        <w:t>+</w:t>
      </w:r>
      <w:r w:rsidR="007F411E" w:rsidRPr="005B4A5F">
        <w:rPr>
          <w:bCs/>
          <w:color w:val="000000" w:themeColor="text1"/>
        </w:rPr>
        <w:t xml:space="preserve"> iNKT subset ratio following antigen-specific expansion </w:t>
      </w:r>
      <w:r w:rsidR="001A2A9B" w:rsidRPr="005B4A5F">
        <w:rPr>
          <w:bCs/>
          <w:color w:val="000000" w:themeColor="text1"/>
        </w:rPr>
        <w:t xml:space="preserve">with disease </w:t>
      </w:r>
      <w:r w:rsidR="00686F86" w:rsidRPr="005B4A5F">
        <w:rPr>
          <w:bCs/>
          <w:color w:val="000000" w:themeColor="text1"/>
        </w:rPr>
        <w:t>susceptibility</w:t>
      </w:r>
      <w:r w:rsidR="00AA1141" w:rsidRPr="005B4A5F">
        <w:rPr>
          <w:bCs/>
          <w:color w:val="000000" w:themeColor="text1"/>
        </w:rPr>
        <w:t xml:space="preserve"> and</w:t>
      </w:r>
      <w:r w:rsidR="00686F86" w:rsidRPr="005B4A5F">
        <w:rPr>
          <w:bCs/>
          <w:color w:val="000000" w:themeColor="text1"/>
        </w:rPr>
        <w:t xml:space="preserve"> </w:t>
      </w:r>
      <w:r w:rsidR="00ED5594" w:rsidRPr="005B4A5F">
        <w:rPr>
          <w:bCs/>
          <w:color w:val="000000" w:themeColor="text1"/>
        </w:rPr>
        <w:t>therefore</w:t>
      </w:r>
      <w:r w:rsidR="001A2A9B" w:rsidRPr="005B4A5F">
        <w:rPr>
          <w:bCs/>
          <w:color w:val="000000" w:themeColor="text1"/>
        </w:rPr>
        <w:t xml:space="preserve"> </w:t>
      </w:r>
      <w:r w:rsidR="00AB5BCF" w:rsidRPr="005B4A5F">
        <w:rPr>
          <w:bCs/>
          <w:color w:val="000000" w:themeColor="text1"/>
        </w:rPr>
        <w:t xml:space="preserve">we investigated this observation further in </w:t>
      </w:r>
      <w:r w:rsidR="00FB19CA" w:rsidRPr="005B4A5F">
        <w:rPr>
          <w:bCs/>
          <w:color w:val="000000" w:themeColor="text1"/>
        </w:rPr>
        <w:t xml:space="preserve">challenge and vaccination </w:t>
      </w:r>
      <w:r w:rsidR="00686F86" w:rsidRPr="005B4A5F">
        <w:rPr>
          <w:bCs/>
          <w:color w:val="000000" w:themeColor="text1"/>
        </w:rPr>
        <w:t>studies</w:t>
      </w:r>
      <w:r w:rsidR="001A2A9B" w:rsidRPr="005B4A5F">
        <w:rPr>
          <w:bCs/>
          <w:color w:val="000000" w:themeColor="text1"/>
        </w:rPr>
        <w:t xml:space="preserve">. </w:t>
      </w:r>
    </w:p>
    <w:p w14:paraId="6097D5F9" w14:textId="77777777" w:rsidR="00722C1B" w:rsidRPr="005B4A5F" w:rsidRDefault="00722C1B" w:rsidP="00867F94">
      <w:pPr>
        <w:spacing w:line="360" w:lineRule="auto"/>
        <w:rPr>
          <w:bCs/>
          <w:color w:val="000000" w:themeColor="text1"/>
        </w:rPr>
      </w:pPr>
    </w:p>
    <w:p w14:paraId="11A41F77" w14:textId="53052A6B" w:rsidR="001A2A9B" w:rsidRPr="005B4A5F" w:rsidRDefault="00A62E64" w:rsidP="00A62E64">
      <w:pPr>
        <w:spacing w:line="360" w:lineRule="auto"/>
        <w:rPr>
          <w:b/>
          <w:bCs/>
        </w:rPr>
      </w:pPr>
      <w:r w:rsidRPr="005B4A5F">
        <w:rPr>
          <w:b/>
          <w:bCs/>
        </w:rPr>
        <w:t>I</w:t>
      </w:r>
      <w:r w:rsidR="00286592" w:rsidRPr="005B4A5F">
        <w:rPr>
          <w:b/>
          <w:bCs/>
        </w:rPr>
        <w:t xml:space="preserve">ncreased </w:t>
      </w:r>
      <w:r w:rsidR="001A2A9B" w:rsidRPr="005B4A5F">
        <w:rPr>
          <w:b/>
          <w:bCs/>
        </w:rPr>
        <w:t>CD8</w:t>
      </w:r>
      <w:r w:rsidR="001A2A9B" w:rsidRPr="005B4A5F">
        <w:rPr>
          <w:b/>
          <w:bCs/>
          <w:vertAlign w:val="superscript"/>
        </w:rPr>
        <w:t>+</w:t>
      </w:r>
      <w:r w:rsidR="001A2A9B" w:rsidRPr="005B4A5F">
        <w:rPr>
          <w:b/>
          <w:bCs/>
        </w:rPr>
        <w:t xml:space="preserve"> iNKTs</w:t>
      </w:r>
      <w:r w:rsidRPr="005B4A5F">
        <w:rPr>
          <w:b/>
          <w:bCs/>
        </w:rPr>
        <w:t xml:space="preserve"> are observed in macaques with</w:t>
      </w:r>
      <w:r w:rsidR="001A2A9B" w:rsidRPr="005B4A5F">
        <w:rPr>
          <w:b/>
          <w:bCs/>
        </w:rPr>
        <w:t xml:space="preserve"> </w:t>
      </w:r>
      <w:r w:rsidR="00EF107D" w:rsidRPr="005B4A5F">
        <w:rPr>
          <w:b/>
          <w:bCs/>
        </w:rPr>
        <w:t>better disease outcome</w:t>
      </w:r>
      <w:r w:rsidRPr="005B4A5F">
        <w:rPr>
          <w:b/>
          <w:bCs/>
        </w:rPr>
        <w:t>s</w:t>
      </w:r>
    </w:p>
    <w:p w14:paraId="676E8BAD" w14:textId="1BBD3F4C" w:rsidR="00EF56FA" w:rsidRPr="005B4A5F" w:rsidRDefault="001A2A9B" w:rsidP="00A62E64">
      <w:pPr>
        <w:spacing w:line="360" w:lineRule="auto"/>
        <w:rPr>
          <w:bCs/>
          <w:color w:val="000000" w:themeColor="text1"/>
        </w:rPr>
      </w:pPr>
      <w:r w:rsidRPr="005B4A5F">
        <w:rPr>
          <w:bCs/>
          <w:color w:val="000000" w:themeColor="text1"/>
        </w:rPr>
        <w:t xml:space="preserve">Having </w:t>
      </w:r>
      <w:r w:rsidR="00A90715" w:rsidRPr="005B4A5F">
        <w:rPr>
          <w:bCs/>
          <w:color w:val="000000" w:themeColor="text1"/>
        </w:rPr>
        <w:t xml:space="preserve">found </w:t>
      </w:r>
      <w:r w:rsidR="005C4FAC" w:rsidRPr="005B4A5F">
        <w:rPr>
          <w:bCs/>
          <w:color w:val="000000" w:themeColor="text1"/>
        </w:rPr>
        <w:t xml:space="preserve">that increased peripheral blood </w:t>
      </w:r>
      <w:r w:rsidRPr="005B4A5F">
        <w:rPr>
          <w:bCs/>
          <w:color w:val="000000" w:themeColor="text1"/>
        </w:rPr>
        <w:t>iNKT</w:t>
      </w:r>
      <w:r w:rsidR="005C4FAC" w:rsidRPr="005B4A5F">
        <w:rPr>
          <w:bCs/>
          <w:color w:val="000000" w:themeColor="text1"/>
        </w:rPr>
        <w:t xml:space="preserve">s </w:t>
      </w:r>
      <w:r w:rsidR="00C97016" w:rsidRPr="005B4A5F">
        <w:rPr>
          <w:bCs/>
          <w:color w:val="000000" w:themeColor="text1"/>
        </w:rPr>
        <w:t>and</w:t>
      </w:r>
      <w:r w:rsidR="008034B2" w:rsidRPr="005B4A5F">
        <w:rPr>
          <w:bCs/>
          <w:color w:val="000000" w:themeColor="text1"/>
        </w:rPr>
        <w:t xml:space="preserve"> a</w:t>
      </w:r>
      <w:r w:rsidR="005C4FAC" w:rsidRPr="005B4A5F">
        <w:rPr>
          <w:bCs/>
          <w:color w:val="000000" w:themeColor="text1"/>
        </w:rPr>
        <w:t xml:space="preserve"> </w:t>
      </w:r>
      <w:r w:rsidR="005B230F" w:rsidRPr="005B4A5F">
        <w:rPr>
          <w:bCs/>
          <w:color w:val="000000" w:themeColor="text1"/>
        </w:rPr>
        <w:t xml:space="preserve">less </w:t>
      </w:r>
      <w:r w:rsidR="00002834" w:rsidRPr="005B4A5F">
        <w:rPr>
          <w:bCs/>
          <w:color w:val="000000" w:themeColor="text1"/>
        </w:rPr>
        <w:t>biase</w:t>
      </w:r>
      <w:r w:rsidR="005B230F" w:rsidRPr="005B4A5F">
        <w:rPr>
          <w:bCs/>
          <w:color w:val="000000" w:themeColor="text1"/>
        </w:rPr>
        <w:t>d</w:t>
      </w:r>
      <w:r w:rsidR="005C4FAC" w:rsidRPr="005B4A5F">
        <w:rPr>
          <w:bCs/>
          <w:color w:val="000000" w:themeColor="text1"/>
        </w:rPr>
        <w:t xml:space="preserve"> iNKT </w:t>
      </w:r>
      <w:r w:rsidR="00686F86" w:rsidRPr="005B4A5F">
        <w:rPr>
          <w:bCs/>
          <w:color w:val="000000" w:themeColor="text1"/>
        </w:rPr>
        <w:t xml:space="preserve">subset ratio </w:t>
      </w:r>
      <w:r w:rsidR="004F5A2F" w:rsidRPr="005B4A5F">
        <w:rPr>
          <w:bCs/>
          <w:color w:val="000000" w:themeColor="text1"/>
        </w:rPr>
        <w:t>after</w:t>
      </w:r>
      <w:r w:rsidR="005C4FAC" w:rsidRPr="005B4A5F">
        <w:rPr>
          <w:bCs/>
          <w:color w:val="000000" w:themeColor="text1"/>
        </w:rPr>
        <w:t xml:space="preserve"> antigen </w:t>
      </w:r>
      <w:r w:rsidR="007714B6" w:rsidRPr="005B4A5F">
        <w:rPr>
          <w:bCs/>
          <w:color w:val="000000" w:themeColor="text1"/>
        </w:rPr>
        <w:t xml:space="preserve">expansion </w:t>
      </w:r>
      <w:r w:rsidR="00D1387B" w:rsidRPr="005B4A5F">
        <w:rPr>
          <w:bCs/>
          <w:color w:val="000000" w:themeColor="text1"/>
        </w:rPr>
        <w:t>associated</w:t>
      </w:r>
      <w:r w:rsidR="005C4FAC" w:rsidRPr="005B4A5F">
        <w:rPr>
          <w:bCs/>
          <w:color w:val="000000" w:themeColor="text1"/>
        </w:rPr>
        <w:t xml:space="preserve"> with TB resistance </w:t>
      </w:r>
      <w:r w:rsidRPr="005B4A5F">
        <w:rPr>
          <w:bCs/>
          <w:color w:val="000000" w:themeColor="text1"/>
        </w:rPr>
        <w:t xml:space="preserve">in </w:t>
      </w:r>
      <w:r w:rsidR="0092089E" w:rsidRPr="005B4A5F">
        <w:rPr>
          <w:bCs/>
          <w:color w:val="000000" w:themeColor="text1"/>
        </w:rPr>
        <w:t>mycobacteria</w:t>
      </w:r>
      <w:r w:rsidR="00E86722" w:rsidRPr="005B4A5F">
        <w:rPr>
          <w:bCs/>
          <w:color w:val="000000" w:themeColor="text1"/>
        </w:rPr>
        <w:t>-</w:t>
      </w:r>
      <w:r w:rsidR="0092089E" w:rsidRPr="005B4A5F">
        <w:rPr>
          <w:bCs/>
          <w:color w:val="000000" w:themeColor="text1"/>
        </w:rPr>
        <w:t>naive</w:t>
      </w:r>
      <w:r w:rsidRPr="005B4A5F">
        <w:rPr>
          <w:bCs/>
          <w:color w:val="000000" w:themeColor="text1"/>
        </w:rPr>
        <w:t xml:space="preserve"> </w:t>
      </w:r>
      <w:r w:rsidR="00D9399B" w:rsidRPr="005B4A5F">
        <w:rPr>
          <w:bCs/>
          <w:color w:val="000000" w:themeColor="text1"/>
        </w:rPr>
        <w:t>macaques</w:t>
      </w:r>
      <w:r w:rsidR="00C97016" w:rsidRPr="005B4A5F">
        <w:rPr>
          <w:bCs/>
          <w:color w:val="000000" w:themeColor="text1"/>
        </w:rPr>
        <w:t>, w</w:t>
      </w:r>
      <w:r w:rsidR="005A333A" w:rsidRPr="005B4A5F">
        <w:rPr>
          <w:bCs/>
          <w:color w:val="000000" w:themeColor="text1"/>
        </w:rPr>
        <w:t>e</w:t>
      </w:r>
      <w:r w:rsidRPr="005B4A5F">
        <w:rPr>
          <w:bCs/>
          <w:color w:val="000000" w:themeColor="text1"/>
        </w:rPr>
        <w:t xml:space="preserve"> </w:t>
      </w:r>
      <w:r w:rsidR="005A333A" w:rsidRPr="005B4A5F">
        <w:rPr>
          <w:bCs/>
          <w:color w:val="000000" w:themeColor="text1"/>
        </w:rPr>
        <w:t>investigate</w:t>
      </w:r>
      <w:r w:rsidR="00C97016" w:rsidRPr="005B4A5F">
        <w:rPr>
          <w:bCs/>
          <w:color w:val="000000" w:themeColor="text1"/>
        </w:rPr>
        <w:t>d</w:t>
      </w:r>
      <w:r w:rsidR="005A333A" w:rsidRPr="005B4A5F">
        <w:rPr>
          <w:bCs/>
          <w:color w:val="000000" w:themeColor="text1"/>
        </w:rPr>
        <w:t xml:space="preserve"> </w:t>
      </w:r>
      <w:r w:rsidRPr="005B4A5F">
        <w:rPr>
          <w:bCs/>
          <w:color w:val="000000" w:themeColor="text1"/>
        </w:rPr>
        <w:t>whether BCG vaccination confer</w:t>
      </w:r>
      <w:r w:rsidR="00C97016" w:rsidRPr="005B4A5F">
        <w:rPr>
          <w:bCs/>
          <w:color w:val="000000" w:themeColor="text1"/>
        </w:rPr>
        <w:t>red</w:t>
      </w:r>
      <w:r w:rsidRPr="005B4A5F">
        <w:rPr>
          <w:bCs/>
          <w:color w:val="000000" w:themeColor="text1"/>
        </w:rPr>
        <w:t xml:space="preserve"> </w:t>
      </w:r>
      <w:r w:rsidR="005A333A" w:rsidRPr="005B4A5F">
        <w:rPr>
          <w:bCs/>
          <w:color w:val="000000" w:themeColor="text1"/>
        </w:rPr>
        <w:t>an</w:t>
      </w:r>
      <w:r w:rsidRPr="005B4A5F">
        <w:rPr>
          <w:bCs/>
          <w:color w:val="000000" w:themeColor="text1"/>
        </w:rPr>
        <w:t xml:space="preserve"> iNKT </w:t>
      </w:r>
      <w:r w:rsidR="00D9399B" w:rsidRPr="005B4A5F">
        <w:rPr>
          <w:bCs/>
          <w:color w:val="000000" w:themeColor="text1"/>
        </w:rPr>
        <w:t xml:space="preserve">phenotype that may </w:t>
      </w:r>
      <w:r w:rsidR="005B230F" w:rsidRPr="005B4A5F">
        <w:rPr>
          <w:bCs/>
          <w:color w:val="000000" w:themeColor="text1"/>
        </w:rPr>
        <w:t>associate</w:t>
      </w:r>
      <w:r w:rsidRPr="005B4A5F">
        <w:rPr>
          <w:bCs/>
          <w:color w:val="000000" w:themeColor="text1"/>
        </w:rPr>
        <w:t xml:space="preserve"> </w:t>
      </w:r>
      <w:r w:rsidR="00D9399B" w:rsidRPr="005B4A5F">
        <w:rPr>
          <w:bCs/>
          <w:color w:val="000000" w:themeColor="text1"/>
        </w:rPr>
        <w:t xml:space="preserve">with </w:t>
      </w:r>
      <w:r w:rsidRPr="005B4A5F">
        <w:rPr>
          <w:bCs/>
          <w:color w:val="000000" w:themeColor="text1"/>
        </w:rPr>
        <w:t>protection</w:t>
      </w:r>
      <w:r w:rsidR="0092089E" w:rsidRPr="005B4A5F">
        <w:rPr>
          <w:bCs/>
          <w:color w:val="000000" w:themeColor="text1"/>
        </w:rPr>
        <w:t xml:space="preserve"> </w:t>
      </w:r>
      <w:r w:rsidR="007F411E" w:rsidRPr="005B4A5F">
        <w:rPr>
          <w:bCs/>
          <w:color w:val="000000" w:themeColor="text1"/>
        </w:rPr>
        <w:t>against</w:t>
      </w:r>
      <w:r w:rsidR="0092089E" w:rsidRPr="005B4A5F">
        <w:rPr>
          <w:bCs/>
          <w:color w:val="000000" w:themeColor="text1"/>
        </w:rPr>
        <w:t xml:space="preserve"> </w:t>
      </w:r>
      <w:r w:rsidR="00515B6A" w:rsidRPr="005B4A5F">
        <w:rPr>
          <w:bCs/>
          <w:color w:val="000000" w:themeColor="text1"/>
        </w:rPr>
        <w:t>Mtb</w:t>
      </w:r>
      <w:r w:rsidRPr="005B4A5F">
        <w:rPr>
          <w:bCs/>
          <w:color w:val="000000" w:themeColor="text1"/>
        </w:rPr>
        <w:t xml:space="preserve">. </w:t>
      </w:r>
      <w:r w:rsidR="00C97016" w:rsidRPr="005B4A5F">
        <w:rPr>
          <w:bCs/>
          <w:color w:val="000000" w:themeColor="text1"/>
        </w:rPr>
        <w:t>W</w:t>
      </w:r>
      <w:r w:rsidRPr="005B4A5F">
        <w:rPr>
          <w:bCs/>
          <w:color w:val="000000" w:themeColor="text1"/>
        </w:rPr>
        <w:t xml:space="preserve">e </w:t>
      </w:r>
      <w:r w:rsidR="00C97016" w:rsidRPr="005B4A5F">
        <w:rPr>
          <w:bCs/>
          <w:color w:val="000000" w:themeColor="text1"/>
        </w:rPr>
        <w:t xml:space="preserve">first </w:t>
      </w:r>
      <w:r w:rsidRPr="005B4A5F">
        <w:rPr>
          <w:bCs/>
          <w:color w:val="000000" w:themeColor="text1"/>
        </w:rPr>
        <w:t xml:space="preserve">studied </w:t>
      </w:r>
      <w:r w:rsidR="0092089E" w:rsidRPr="005B4A5F">
        <w:rPr>
          <w:bCs/>
          <w:color w:val="000000" w:themeColor="text1"/>
        </w:rPr>
        <w:t xml:space="preserve">a cohort of </w:t>
      </w:r>
      <w:r w:rsidR="00AE7982" w:rsidRPr="005B4A5F">
        <w:rPr>
          <w:bCs/>
          <w:color w:val="000000" w:themeColor="text1"/>
        </w:rPr>
        <w:t>four</w:t>
      </w:r>
      <w:r w:rsidR="0092089E" w:rsidRPr="005B4A5F">
        <w:rPr>
          <w:bCs/>
          <w:color w:val="000000" w:themeColor="text1"/>
        </w:rPr>
        <w:t xml:space="preserve"> </w:t>
      </w:r>
      <w:r w:rsidRPr="005B4A5F">
        <w:rPr>
          <w:bCs/>
          <w:color w:val="000000" w:themeColor="text1"/>
        </w:rPr>
        <w:t xml:space="preserve">Chinese cynomolgus macaques, reasoning that since vaccination in this group rendered </w:t>
      </w:r>
      <w:r w:rsidR="00D52183" w:rsidRPr="005B4A5F">
        <w:rPr>
          <w:bCs/>
          <w:color w:val="000000" w:themeColor="text1"/>
        </w:rPr>
        <w:t xml:space="preserve">a high ability to control </w:t>
      </w:r>
      <w:r w:rsidR="00C97016" w:rsidRPr="005B4A5F">
        <w:rPr>
          <w:bCs/>
          <w:color w:val="000000" w:themeColor="text1"/>
        </w:rPr>
        <w:t>infection</w:t>
      </w:r>
      <w:r w:rsidR="0092089E" w:rsidRPr="005B4A5F">
        <w:rPr>
          <w:bCs/>
          <w:color w:val="000000" w:themeColor="text1"/>
        </w:rPr>
        <w:t xml:space="preserve"> for 26 weeks after exposure to high dose aerosol challenge (manuscript in preparation)</w:t>
      </w:r>
      <w:r w:rsidRPr="005B4A5F">
        <w:rPr>
          <w:bCs/>
          <w:color w:val="000000" w:themeColor="text1"/>
        </w:rPr>
        <w:t xml:space="preserve">, we may uncover an iNKT </w:t>
      </w:r>
      <w:r w:rsidR="00084D99" w:rsidRPr="005B4A5F">
        <w:rPr>
          <w:bCs/>
          <w:color w:val="000000" w:themeColor="text1"/>
        </w:rPr>
        <w:t>associate</w:t>
      </w:r>
      <w:r w:rsidRPr="005B4A5F">
        <w:rPr>
          <w:bCs/>
          <w:color w:val="000000" w:themeColor="text1"/>
        </w:rPr>
        <w:t xml:space="preserve">. Analysis of samples </w:t>
      </w:r>
      <w:r w:rsidR="006D72BA" w:rsidRPr="005B4A5F">
        <w:rPr>
          <w:bCs/>
          <w:color w:val="000000" w:themeColor="text1"/>
        </w:rPr>
        <w:t>two</w:t>
      </w:r>
      <w:r w:rsidRPr="005B4A5F">
        <w:rPr>
          <w:bCs/>
          <w:color w:val="000000" w:themeColor="text1"/>
        </w:rPr>
        <w:t xml:space="preserve"> weeks pre- and </w:t>
      </w:r>
      <w:r w:rsidR="006D72BA" w:rsidRPr="005B4A5F">
        <w:rPr>
          <w:bCs/>
          <w:color w:val="000000" w:themeColor="text1"/>
        </w:rPr>
        <w:t>two</w:t>
      </w:r>
      <w:r w:rsidRPr="005B4A5F">
        <w:rPr>
          <w:bCs/>
          <w:color w:val="000000" w:themeColor="text1"/>
        </w:rPr>
        <w:t xml:space="preserve"> weeks post- BCG vaccination revealed </w:t>
      </w:r>
      <w:r w:rsidR="00AE7982" w:rsidRPr="005B4A5F">
        <w:rPr>
          <w:bCs/>
          <w:color w:val="000000" w:themeColor="text1"/>
        </w:rPr>
        <w:t>no</w:t>
      </w:r>
      <w:r w:rsidRPr="005B4A5F">
        <w:rPr>
          <w:bCs/>
          <w:color w:val="000000" w:themeColor="text1"/>
        </w:rPr>
        <w:t xml:space="preserve"> change in iNKT </w:t>
      </w:r>
      <w:r w:rsidR="008F2559" w:rsidRPr="005B4A5F">
        <w:rPr>
          <w:bCs/>
          <w:color w:val="000000" w:themeColor="text1"/>
        </w:rPr>
        <w:t>numbers</w:t>
      </w:r>
      <w:r w:rsidR="00D73033" w:rsidRPr="005B4A5F">
        <w:rPr>
          <w:bCs/>
          <w:color w:val="000000" w:themeColor="text1"/>
        </w:rPr>
        <w:t xml:space="preserve"> and </w:t>
      </w:r>
      <w:r w:rsidR="002423BE" w:rsidRPr="005B4A5F">
        <w:rPr>
          <w:bCs/>
          <w:color w:val="000000" w:themeColor="text1"/>
        </w:rPr>
        <w:t>overall proliferative capacity</w:t>
      </w:r>
      <w:r w:rsidR="00D73033" w:rsidRPr="005B4A5F">
        <w:rPr>
          <w:bCs/>
          <w:color w:val="000000" w:themeColor="text1"/>
        </w:rPr>
        <w:t xml:space="preserve"> within individuals</w:t>
      </w:r>
      <w:r w:rsidR="002423BE" w:rsidRPr="005B4A5F">
        <w:rPr>
          <w:bCs/>
          <w:color w:val="000000" w:themeColor="text1"/>
        </w:rPr>
        <w:t xml:space="preserve"> </w:t>
      </w:r>
      <w:r w:rsidR="008F2559" w:rsidRPr="005B4A5F">
        <w:rPr>
          <w:bCs/>
          <w:color w:val="000000" w:themeColor="text1"/>
        </w:rPr>
        <w:t xml:space="preserve"> (</w:t>
      </w:r>
      <w:r w:rsidR="002423BE" w:rsidRPr="005B4A5F">
        <w:rPr>
          <w:bCs/>
          <w:color w:val="000000" w:themeColor="text1"/>
        </w:rPr>
        <w:t xml:space="preserve">Supplementary </w:t>
      </w:r>
      <w:r w:rsidR="00D73033" w:rsidRPr="005B4A5F">
        <w:rPr>
          <w:bCs/>
          <w:color w:val="000000" w:themeColor="text1"/>
        </w:rPr>
        <w:t>F</w:t>
      </w:r>
      <w:r w:rsidR="002423BE" w:rsidRPr="005B4A5F">
        <w:rPr>
          <w:bCs/>
          <w:color w:val="000000" w:themeColor="text1"/>
        </w:rPr>
        <w:t>igure 1</w:t>
      </w:r>
      <w:r w:rsidR="008F2559" w:rsidRPr="005B4A5F">
        <w:rPr>
          <w:bCs/>
          <w:color w:val="000000" w:themeColor="text1"/>
        </w:rPr>
        <w:t>)</w:t>
      </w:r>
      <w:r w:rsidR="00D73033" w:rsidRPr="005B4A5F">
        <w:rPr>
          <w:bCs/>
          <w:color w:val="000000" w:themeColor="text1"/>
        </w:rPr>
        <w:t>.</w:t>
      </w:r>
      <w:r w:rsidR="008F2559" w:rsidRPr="005B4A5F">
        <w:rPr>
          <w:bCs/>
          <w:color w:val="000000" w:themeColor="text1"/>
        </w:rPr>
        <w:t xml:space="preserve"> </w:t>
      </w:r>
      <w:r w:rsidR="00D73033" w:rsidRPr="005B4A5F">
        <w:rPr>
          <w:bCs/>
          <w:color w:val="000000" w:themeColor="text1"/>
        </w:rPr>
        <w:t>Furthermore, our results revealed no differences in</w:t>
      </w:r>
      <w:r w:rsidR="008F2559" w:rsidRPr="005B4A5F">
        <w:rPr>
          <w:bCs/>
          <w:color w:val="000000" w:themeColor="text1"/>
        </w:rPr>
        <w:t xml:space="preserve"> </w:t>
      </w:r>
      <w:r w:rsidR="00401D7B" w:rsidRPr="005B4A5F">
        <w:rPr>
          <w:bCs/>
          <w:color w:val="000000" w:themeColor="text1"/>
        </w:rPr>
        <w:t>subset proportion</w:t>
      </w:r>
      <w:r w:rsidR="007714B6" w:rsidRPr="005B4A5F">
        <w:rPr>
          <w:bCs/>
          <w:color w:val="000000" w:themeColor="text1"/>
        </w:rPr>
        <w:t>s</w:t>
      </w:r>
      <w:r w:rsidR="00401D7B" w:rsidRPr="005B4A5F">
        <w:rPr>
          <w:bCs/>
          <w:color w:val="000000" w:themeColor="text1"/>
        </w:rPr>
        <w:t xml:space="preserve"> </w:t>
      </w:r>
      <w:r w:rsidRPr="005B4A5F">
        <w:rPr>
          <w:bCs/>
          <w:color w:val="000000" w:themeColor="text1"/>
        </w:rPr>
        <w:t>after antigen</w:t>
      </w:r>
      <w:r w:rsidR="004228C4" w:rsidRPr="005B4A5F">
        <w:rPr>
          <w:bCs/>
          <w:color w:val="000000" w:themeColor="text1"/>
        </w:rPr>
        <w:t>-</w:t>
      </w:r>
      <w:r w:rsidR="002678C0" w:rsidRPr="005B4A5F">
        <w:rPr>
          <w:bCs/>
          <w:color w:val="000000" w:themeColor="text1"/>
        </w:rPr>
        <w:t xml:space="preserve">specific </w:t>
      </w:r>
      <w:r w:rsidRPr="005B4A5F">
        <w:rPr>
          <w:bCs/>
          <w:color w:val="000000" w:themeColor="text1"/>
        </w:rPr>
        <w:t>expansion</w:t>
      </w:r>
      <w:r w:rsidR="00812562" w:rsidRPr="005B4A5F">
        <w:rPr>
          <w:bCs/>
          <w:color w:val="000000" w:themeColor="text1"/>
        </w:rPr>
        <w:t xml:space="preserve"> </w:t>
      </w:r>
      <w:r w:rsidRPr="005B4A5F">
        <w:rPr>
          <w:bCs/>
          <w:color w:val="000000" w:themeColor="text1"/>
        </w:rPr>
        <w:t xml:space="preserve">(Pearson’s Chi-squared, </w:t>
      </w:r>
      <w:r w:rsidRPr="005B4A5F">
        <w:rPr>
          <w:bCs/>
          <w:i/>
          <w:color w:val="000000" w:themeColor="text1"/>
        </w:rPr>
        <w:t>p=0.45</w:t>
      </w:r>
      <w:r w:rsidRPr="005B4A5F">
        <w:rPr>
          <w:bCs/>
          <w:color w:val="000000" w:themeColor="text1"/>
        </w:rPr>
        <w:t xml:space="preserve"> [Figure 3a]). However, correlative analysis of the </w:t>
      </w:r>
      <w:r w:rsidR="008B63A8" w:rsidRPr="005B4A5F">
        <w:rPr>
          <w:bCs/>
          <w:color w:val="000000" w:themeColor="text1"/>
        </w:rPr>
        <w:t>percentage</w:t>
      </w:r>
      <w:r w:rsidR="007714B6" w:rsidRPr="005B4A5F">
        <w:rPr>
          <w:bCs/>
          <w:color w:val="000000" w:themeColor="text1"/>
        </w:rPr>
        <w:t xml:space="preserve"> </w:t>
      </w:r>
      <w:r w:rsidRPr="005B4A5F">
        <w:rPr>
          <w:bCs/>
          <w:color w:val="000000" w:themeColor="text1"/>
        </w:rPr>
        <w:t>of CD8</w:t>
      </w:r>
      <w:r w:rsidRPr="005B4A5F">
        <w:rPr>
          <w:bCs/>
          <w:color w:val="000000" w:themeColor="text1"/>
          <w:vertAlign w:val="superscript"/>
        </w:rPr>
        <w:t>+</w:t>
      </w:r>
      <w:r w:rsidRPr="005B4A5F">
        <w:rPr>
          <w:bCs/>
          <w:color w:val="000000" w:themeColor="text1"/>
        </w:rPr>
        <w:t xml:space="preserve"> and CD4</w:t>
      </w:r>
      <w:r w:rsidRPr="005B4A5F">
        <w:rPr>
          <w:bCs/>
          <w:color w:val="000000" w:themeColor="text1"/>
          <w:vertAlign w:val="superscript"/>
        </w:rPr>
        <w:t>+</w:t>
      </w:r>
      <w:r w:rsidRPr="005B4A5F">
        <w:rPr>
          <w:bCs/>
          <w:color w:val="000000" w:themeColor="text1"/>
        </w:rPr>
        <w:t xml:space="preserve"> iNKTs </w:t>
      </w:r>
      <w:r w:rsidR="00ED7F73" w:rsidRPr="005B4A5F">
        <w:rPr>
          <w:bCs/>
          <w:color w:val="000000" w:themeColor="text1"/>
        </w:rPr>
        <w:t xml:space="preserve">post BCG </w:t>
      </w:r>
      <w:r w:rsidRPr="005B4A5F">
        <w:rPr>
          <w:bCs/>
          <w:color w:val="000000" w:themeColor="text1"/>
        </w:rPr>
        <w:t xml:space="preserve">with disease burden </w:t>
      </w:r>
      <w:r w:rsidR="00A90715" w:rsidRPr="005B4A5F">
        <w:rPr>
          <w:bCs/>
          <w:color w:val="000000" w:themeColor="text1"/>
        </w:rPr>
        <w:t>measure</w:t>
      </w:r>
      <w:r w:rsidR="00B964B6" w:rsidRPr="005B4A5F">
        <w:rPr>
          <w:bCs/>
          <w:color w:val="000000" w:themeColor="text1"/>
        </w:rPr>
        <w:t>s</w:t>
      </w:r>
      <w:r w:rsidR="00A90715" w:rsidRPr="005B4A5F">
        <w:rPr>
          <w:bCs/>
          <w:color w:val="000000" w:themeColor="text1"/>
        </w:rPr>
        <w:t xml:space="preserve"> </w:t>
      </w:r>
      <w:r w:rsidRPr="005B4A5F">
        <w:rPr>
          <w:bCs/>
          <w:color w:val="000000" w:themeColor="text1"/>
        </w:rPr>
        <w:t xml:space="preserve">consistently revealed </w:t>
      </w:r>
      <w:r w:rsidR="00FB0F61" w:rsidRPr="005B4A5F">
        <w:rPr>
          <w:bCs/>
        </w:rPr>
        <w:t xml:space="preserve">trends </w:t>
      </w:r>
      <w:r w:rsidR="000B42AC" w:rsidRPr="005B4A5F">
        <w:rPr>
          <w:bCs/>
        </w:rPr>
        <w:t xml:space="preserve"> of an increased percentage of antigen responsive CD8</w:t>
      </w:r>
      <w:r w:rsidR="000B42AC" w:rsidRPr="005B4A5F">
        <w:rPr>
          <w:bCs/>
          <w:vertAlign w:val="superscript"/>
        </w:rPr>
        <w:t>+</w:t>
      </w:r>
      <w:r w:rsidR="000B42AC" w:rsidRPr="005B4A5F">
        <w:rPr>
          <w:bCs/>
        </w:rPr>
        <w:t xml:space="preserve"> iNKTs,</w:t>
      </w:r>
      <w:r w:rsidR="00A62E64" w:rsidRPr="005B4A5F">
        <w:rPr>
          <w:bCs/>
        </w:rPr>
        <w:t xml:space="preserve"> </w:t>
      </w:r>
      <w:r w:rsidR="00FB0F61" w:rsidRPr="005B4A5F">
        <w:rPr>
          <w:bCs/>
        </w:rPr>
        <w:t xml:space="preserve">with </w:t>
      </w:r>
      <w:r w:rsidRPr="005B4A5F">
        <w:rPr>
          <w:bCs/>
          <w:color w:val="000000" w:themeColor="text1"/>
        </w:rPr>
        <w:t>a more favourable disease outcome</w:t>
      </w:r>
      <w:r w:rsidR="002F6EED" w:rsidRPr="005B4A5F">
        <w:rPr>
          <w:bCs/>
          <w:color w:val="000000" w:themeColor="text1"/>
        </w:rPr>
        <w:t xml:space="preserve"> </w:t>
      </w:r>
      <w:r w:rsidRPr="005B4A5F">
        <w:rPr>
          <w:bCs/>
          <w:color w:val="000000" w:themeColor="text1"/>
        </w:rPr>
        <w:t>and vice versa with regard to CD4</w:t>
      </w:r>
      <w:r w:rsidRPr="005B4A5F">
        <w:rPr>
          <w:bCs/>
          <w:color w:val="000000" w:themeColor="text1"/>
          <w:vertAlign w:val="superscript"/>
        </w:rPr>
        <w:t>+</w:t>
      </w:r>
      <w:r w:rsidRPr="005B4A5F">
        <w:rPr>
          <w:bCs/>
          <w:color w:val="000000" w:themeColor="text1"/>
        </w:rPr>
        <w:t xml:space="preserve"> iNKTs (Figure 3b).</w:t>
      </w:r>
      <w:r w:rsidR="00ED7F73" w:rsidRPr="005B4A5F">
        <w:rPr>
          <w:bCs/>
          <w:color w:val="000000" w:themeColor="text1"/>
        </w:rPr>
        <w:t xml:space="preserve"> </w:t>
      </w:r>
      <w:r w:rsidR="002F12E3" w:rsidRPr="005B4A5F">
        <w:rPr>
          <w:bCs/>
          <w:color w:val="000000" w:themeColor="text1"/>
        </w:rPr>
        <w:t xml:space="preserve">Macaques with increased </w:t>
      </w:r>
      <w:r w:rsidRPr="005B4A5F">
        <w:rPr>
          <w:bCs/>
          <w:color w:val="000000" w:themeColor="text1"/>
        </w:rPr>
        <w:t>CD8</w:t>
      </w:r>
      <w:r w:rsidR="00BC388B" w:rsidRPr="005B4A5F">
        <w:rPr>
          <w:bCs/>
          <w:color w:val="000000" w:themeColor="text1"/>
          <w:vertAlign w:val="superscript"/>
        </w:rPr>
        <w:t>+</w:t>
      </w:r>
      <w:r w:rsidR="00A51950" w:rsidRPr="005B4A5F">
        <w:rPr>
          <w:bCs/>
          <w:color w:val="000000" w:themeColor="text1"/>
        </w:rPr>
        <w:t xml:space="preserve"> iNKT numbers </w:t>
      </w:r>
      <w:r w:rsidR="002F12E3" w:rsidRPr="005B4A5F">
        <w:rPr>
          <w:bCs/>
          <w:color w:val="000000" w:themeColor="text1"/>
        </w:rPr>
        <w:t>showed a trend towards</w:t>
      </w:r>
      <w:r w:rsidR="00A51950" w:rsidRPr="005B4A5F">
        <w:rPr>
          <w:bCs/>
          <w:color w:val="000000" w:themeColor="text1"/>
        </w:rPr>
        <w:t xml:space="preserve"> </w:t>
      </w:r>
      <w:r w:rsidR="002F12E3" w:rsidRPr="005B4A5F">
        <w:rPr>
          <w:bCs/>
          <w:color w:val="000000" w:themeColor="text1"/>
        </w:rPr>
        <w:t xml:space="preserve">reduced </w:t>
      </w:r>
      <w:r w:rsidR="00A51950" w:rsidRPr="005B4A5F">
        <w:rPr>
          <w:bCs/>
          <w:color w:val="000000" w:themeColor="text1"/>
        </w:rPr>
        <w:t>total pathology score (</w:t>
      </w:r>
      <w:r w:rsidR="00732F7C" w:rsidRPr="005B4A5F">
        <w:rPr>
          <w:bCs/>
          <w:color w:val="000000" w:themeColor="text1"/>
        </w:rPr>
        <w:t>r=-0.74</w:t>
      </w:r>
      <w:r w:rsidRPr="005B4A5F">
        <w:rPr>
          <w:bCs/>
          <w:color w:val="000000" w:themeColor="text1"/>
        </w:rPr>
        <w:t xml:space="preserve">, </w:t>
      </w:r>
      <w:r w:rsidRPr="005B4A5F">
        <w:rPr>
          <w:bCs/>
          <w:i/>
          <w:color w:val="000000" w:themeColor="text1"/>
        </w:rPr>
        <w:t>p=0.33</w:t>
      </w:r>
      <w:r w:rsidR="00A51950" w:rsidRPr="005B4A5F">
        <w:rPr>
          <w:bCs/>
          <w:color w:val="000000" w:themeColor="text1"/>
        </w:rPr>
        <w:t>) and</w:t>
      </w:r>
      <w:r w:rsidRPr="005B4A5F">
        <w:rPr>
          <w:bCs/>
          <w:color w:val="000000" w:themeColor="text1"/>
        </w:rPr>
        <w:t xml:space="preserve"> total lung score</w:t>
      </w:r>
      <w:r w:rsidR="00A51950" w:rsidRPr="005B4A5F">
        <w:rPr>
          <w:bCs/>
          <w:color w:val="000000" w:themeColor="text1"/>
        </w:rPr>
        <w:t xml:space="preserve"> (</w:t>
      </w:r>
      <w:r w:rsidR="00732F7C" w:rsidRPr="005B4A5F">
        <w:rPr>
          <w:bCs/>
          <w:color w:val="000000" w:themeColor="text1"/>
        </w:rPr>
        <w:t>r=-0.88</w:t>
      </w:r>
      <w:r w:rsidRPr="005B4A5F">
        <w:rPr>
          <w:bCs/>
          <w:color w:val="000000" w:themeColor="text1"/>
        </w:rPr>
        <w:t xml:space="preserve">, </w:t>
      </w:r>
      <w:r w:rsidRPr="005B4A5F">
        <w:rPr>
          <w:bCs/>
          <w:i/>
          <w:color w:val="000000" w:themeColor="text1"/>
        </w:rPr>
        <w:t>p=0.25</w:t>
      </w:r>
      <w:r w:rsidR="00A51950" w:rsidRPr="005B4A5F">
        <w:rPr>
          <w:bCs/>
          <w:color w:val="000000" w:themeColor="text1"/>
        </w:rPr>
        <w:t xml:space="preserve">). </w:t>
      </w:r>
      <w:r w:rsidR="00C53B68" w:rsidRPr="005B4A5F">
        <w:rPr>
          <w:bCs/>
          <w:color w:val="000000" w:themeColor="text1"/>
        </w:rPr>
        <w:t>Despite low sample numbers</w:t>
      </w:r>
      <w:r w:rsidR="00812562" w:rsidRPr="005B4A5F">
        <w:rPr>
          <w:bCs/>
        </w:rPr>
        <w:t>,</w:t>
      </w:r>
      <w:r w:rsidR="00C53B68" w:rsidRPr="005B4A5F">
        <w:rPr>
          <w:bCs/>
        </w:rPr>
        <w:t xml:space="preserve"> </w:t>
      </w:r>
      <w:r w:rsidR="000B42AC" w:rsidRPr="005B4A5F">
        <w:rPr>
          <w:bCs/>
        </w:rPr>
        <w:t xml:space="preserve"> our results revealed </w:t>
      </w:r>
      <w:r w:rsidR="00A62E64" w:rsidRPr="005B4A5F">
        <w:rPr>
          <w:bCs/>
        </w:rPr>
        <w:t>a possible association between</w:t>
      </w:r>
      <w:r w:rsidR="000B42AC" w:rsidRPr="005B4A5F">
        <w:rPr>
          <w:bCs/>
        </w:rPr>
        <w:t xml:space="preserve"> increased</w:t>
      </w:r>
      <w:r w:rsidR="002F0191" w:rsidRPr="005B4A5F">
        <w:rPr>
          <w:bCs/>
        </w:rPr>
        <w:t xml:space="preserve"> CD8</w:t>
      </w:r>
      <w:r w:rsidR="002F0191" w:rsidRPr="005B4A5F">
        <w:rPr>
          <w:bCs/>
          <w:vertAlign w:val="superscript"/>
        </w:rPr>
        <w:t xml:space="preserve">+ </w:t>
      </w:r>
      <w:r w:rsidR="002F0191" w:rsidRPr="005B4A5F">
        <w:rPr>
          <w:bCs/>
        </w:rPr>
        <w:t>iNKT</w:t>
      </w:r>
      <w:r w:rsidR="000B42AC" w:rsidRPr="005B4A5F">
        <w:rPr>
          <w:bCs/>
        </w:rPr>
        <w:t>s</w:t>
      </w:r>
      <w:r w:rsidR="002F0191" w:rsidRPr="005B4A5F">
        <w:rPr>
          <w:bCs/>
        </w:rPr>
        <w:t xml:space="preserve"> </w:t>
      </w:r>
      <w:r w:rsidR="00A62E64" w:rsidRPr="005B4A5F">
        <w:rPr>
          <w:bCs/>
          <w:color w:val="000000" w:themeColor="text1"/>
        </w:rPr>
        <w:t xml:space="preserve">and </w:t>
      </w:r>
      <w:r w:rsidR="002F075B" w:rsidRPr="005B4A5F">
        <w:rPr>
          <w:bCs/>
          <w:color w:val="000000" w:themeColor="text1"/>
        </w:rPr>
        <w:t>improved</w:t>
      </w:r>
      <w:r w:rsidR="009F3FF3" w:rsidRPr="005B4A5F">
        <w:rPr>
          <w:bCs/>
          <w:color w:val="000000" w:themeColor="text1"/>
        </w:rPr>
        <w:t xml:space="preserve"> </w:t>
      </w:r>
      <w:r w:rsidR="002F0191" w:rsidRPr="005B4A5F">
        <w:rPr>
          <w:bCs/>
          <w:color w:val="000000" w:themeColor="text1"/>
        </w:rPr>
        <w:t xml:space="preserve">disease pathology in </w:t>
      </w:r>
      <w:r w:rsidR="00ED5594" w:rsidRPr="005B4A5F">
        <w:rPr>
          <w:bCs/>
          <w:color w:val="000000" w:themeColor="text1"/>
        </w:rPr>
        <w:t>Chinese cynomolgus</w:t>
      </w:r>
      <w:r w:rsidR="002F0191" w:rsidRPr="005B4A5F">
        <w:rPr>
          <w:bCs/>
          <w:color w:val="000000" w:themeColor="text1"/>
        </w:rPr>
        <w:t>.</w:t>
      </w:r>
      <w:r w:rsidR="00AE0068" w:rsidRPr="005B4A5F">
        <w:rPr>
          <w:bCs/>
          <w:color w:val="000000" w:themeColor="text1"/>
        </w:rPr>
        <w:t xml:space="preserve"> </w:t>
      </w:r>
    </w:p>
    <w:p w14:paraId="3120B981" w14:textId="7ADCCDFD" w:rsidR="001A2A9B" w:rsidRPr="005B4A5F" w:rsidRDefault="00AE0068" w:rsidP="00A62E64">
      <w:pPr>
        <w:spacing w:line="360" w:lineRule="auto"/>
        <w:rPr>
          <w:bCs/>
        </w:rPr>
      </w:pPr>
      <w:r w:rsidRPr="005B4A5F">
        <w:rPr>
          <w:bCs/>
        </w:rPr>
        <w:t>To</w:t>
      </w:r>
      <w:r w:rsidR="008E1238" w:rsidRPr="005B4A5F">
        <w:rPr>
          <w:bCs/>
        </w:rPr>
        <w:t xml:space="preserve"> further</w:t>
      </w:r>
      <w:r w:rsidR="009D1646" w:rsidRPr="005B4A5F">
        <w:rPr>
          <w:bCs/>
        </w:rPr>
        <w:t xml:space="preserve"> investigate CD8</w:t>
      </w:r>
      <w:r w:rsidR="009D1646" w:rsidRPr="005B4A5F">
        <w:rPr>
          <w:bCs/>
          <w:vertAlign w:val="superscript"/>
        </w:rPr>
        <w:t>+</w:t>
      </w:r>
      <w:r w:rsidR="009D1646" w:rsidRPr="005B4A5F">
        <w:rPr>
          <w:bCs/>
        </w:rPr>
        <w:t xml:space="preserve"> iNKTs</w:t>
      </w:r>
      <w:r w:rsidR="008E1238" w:rsidRPr="005B4A5F">
        <w:rPr>
          <w:bCs/>
        </w:rPr>
        <w:t xml:space="preserve"> </w:t>
      </w:r>
      <w:r w:rsidR="000B42AC" w:rsidRPr="005B4A5F">
        <w:rPr>
          <w:bCs/>
        </w:rPr>
        <w:t xml:space="preserve">and </w:t>
      </w:r>
      <w:r w:rsidR="008E1238" w:rsidRPr="005B4A5F">
        <w:rPr>
          <w:bCs/>
        </w:rPr>
        <w:t>disease outcome</w:t>
      </w:r>
      <w:r w:rsidR="00084D99" w:rsidRPr="005B4A5F">
        <w:rPr>
          <w:bCs/>
          <w:color w:val="000000" w:themeColor="text1"/>
        </w:rPr>
        <w:t>, we</w:t>
      </w:r>
      <w:r w:rsidRPr="005B4A5F">
        <w:rPr>
          <w:bCs/>
          <w:color w:val="000000" w:themeColor="text1"/>
        </w:rPr>
        <w:t xml:space="preserve"> </w:t>
      </w:r>
      <w:r w:rsidR="00EF56FA" w:rsidRPr="005B4A5F">
        <w:rPr>
          <w:bCs/>
          <w:color w:val="000000" w:themeColor="text1"/>
        </w:rPr>
        <w:t>studied</w:t>
      </w:r>
      <w:r w:rsidRPr="005B4A5F">
        <w:rPr>
          <w:bCs/>
          <w:color w:val="000000" w:themeColor="text1"/>
        </w:rPr>
        <w:t xml:space="preserve"> rhesus </w:t>
      </w:r>
      <w:r w:rsidR="00EF107D" w:rsidRPr="005B4A5F">
        <w:rPr>
          <w:bCs/>
          <w:color w:val="000000" w:themeColor="text1"/>
        </w:rPr>
        <w:t>macaques</w:t>
      </w:r>
      <w:r w:rsidR="00EF56FA" w:rsidRPr="005B4A5F">
        <w:rPr>
          <w:bCs/>
          <w:color w:val="000000" w:themeColor="text1"/>
        </w:rPr>
        <w:t xml:space="preserve"> that received Mtb challenge</w:t>
      </w:r>
      <w:r w:rsidR="009D1646" w:rsidRPr="005B4A5F">
        <w:rPr>
          <w:bCs/>
          <w:color w:val="000000" w:themeColor="text1"/>
        </w:rPr>
        <w:t xml:space="preserve"> </w:t>
      </w:r>
      <w:r w:rsidR="009C4798" w:rsidRPr="005B4A5F">
        <w:rPr>
          <w:bCs/>
          <w:color w:val="000000" w:themeColor="text1"/>
        </w:rPr>
        <w:fldChar w:fldCharType="begin">
          <w:fldData xml:space="preserve">PEVuZE5vdGU+PENpdGU+PEF1dGhvcj5TaGFycGU8L0F1dGhvcj48WWVhcj4yMDA5PC9ZZWFyPjxS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</w:fldData>
        </w:fldChar>
      </w:r>
      <w:r w:rsidR="00A74C97" w:rsidRPr="005B4A5F">
        <w:rPr>
          <w:bCs/>
          <w:color w:val="000000" w:themeColor="text1"/>
        </w:rPr>
        <w:instrText xml:space="preserve"> ADDIN EN.CITE </w:instrText>
      </w:r>
      <w:r w:rsidR="00A74C97" w:rsidRPr="005B4A5F">
        <w:rPr>
          <w:bCs/>
          <w:color w:val="000000" w:themeColor="text1"/>
        </w:rPr>
        <w:fldChar w:fldCharType="begin">
          <w:fldData xml:space="preserve">PEVuZE5vdGU+PENpdGU+PEF1dGhvcj5TaGFycGU8L0F1dGhvcj48WWVhcj4yMDA5PC9ZZWFyPjxS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</w:fldData>
        </w:fldChar>
      </w:r>
      <w:r w:rsidR="00A74C97" w:rsidRPr="005B4A5F">
        <w:rPr>
          <w:bCs/>
          <w:color w:val="000000" w:themeColor="text1"/>
        </w:rPr>
        <w:instrText xml:space="preserve"> ADDIN EN.CITE.DATA </w:instrText>
      </w:r>
      <w:r w:rsidR="00A74C97" w:rsidRPr="005B4A5F">
        <w:rPr>
          <w:bCs/>
          <w:color w:val="000000" w:themeColor="text1"/>
        </w:rPr>
      </w:r>
      <w:r w:rsidR="00A74C97" w:rsidRPr="005B4A5F">
        <w:rPr>
          <w:bCs/>
          <w:color w:val="000000" w:themeColor="text1"/>
        </w:rPr>
        <w:fldChar w:fldCharType="end"/>
      </w:r>
      <w:r w:rsidR="009C4798" w:rsidRPr="005B4A5F">
        <w:rPr>
          <w:bCs/>
          <w:color w:val="000000" w:themeColor="text1"/>
        </w:rPr>
      </w:r>
      <w:r w:rsidR="009C4798" w:rsidRPr="005B4A5F">
        <w:rPr>
          <w:bCs/>
          <w:color w:val="000000" w:themeColor="text1"/>
        </w:rPr>
        <w:fldChar w:fldCharType="separate"/>
      </w:r>
      <w:r w:rsidR="00C545E0" w:rsidRPr="005B4A5F">
        <w:rPr>
          <w:bCs/>
          <w:noProof/>
          <w:color w:val="000000" w:themeColor="text1"/>
        </w:rPr>
        <w:t>[21, 40]</w:t>
      </w:r>
      <w:r w:rsidR="009C4798" w:rsidRPr="005B4A5F">
        <w:rPr>
          <w:bCs/>
          <w:color w:val="000000" w:themeColor="text1"/>
        </w:rPr>
        <w:fldChar w:fldCharType="end"/>
      </w:r>
      <w:r w:rsidR="009C4798" w:rsidRPr="005B4A5F">
        <w:rPr>
          <w:bCs/>
          <w:color w:val="000000" w:themeColor="text1"/>
        </w:rPr>
        <w:t>.</w:t>
      </w:r>
      <w:r w:rsidR="000D7F62" w:rsidRPr="005B4A5F">
        <w:rPr>
          <w:bCs/>
          <w:color w:val="000000" w:themeColor="text1"/>
        </w:rPr>
        <w:t xml:space="preserve"> </w:t>
      </w:r>
      <w:r w:rsidR="001A2A9B" w:rsidRPr="005B4A5F">
        <w:rPr>
          <w:bCs/>
          <w:color w:val="000000" w:themeColor="text1"/>
        </w:rPr>
        <w:t>Blood samples were taken two weeks before Mtb challenge</w:t>
      </w:r>
      <w:r w:rsidR="00D20A2B" w:rsidRPr="005B4A5F">
        <w:rPr>
          <w:bCs/>
          <w:color w:val="000000" w:themeColor="text1"/>
        </w:rPr>
        <w:t xml:space="preserve"> </w:t>
      </w:r>
      <w:r w:rsidR="00CC38D8" w:rsidRPr="005B4A5F">
        <w:rPr>
          <w:bCs/>
          <w:color w:val="000000" w:themeColor="text1"/>
        </w:rPr>
        <w:t>from</w:t>
      </w:r>
      <w:r w:rsidR="003E604D" w:rsidRPr="005B4A5F">
        <w:rPr>
          <w:bCs/>
          <w:color w:val="000000" w:themeColor="text1"/>
        </w:rPr>
        <w:t xml:space="preserve"> mycobacteria</w:t>
      </w:r>
      <w:r w:rsidR="008D5A97" w:rsidRPr="005B4A5F">
        <w:rPr>
          <w:bCs/>
          <w:color w:val="000000" w:themeColor="text1"/>
        </w:rPr>
        <w:t>-</w:t>
      </w:r>
      <w:r w:rsidR="003E604D" w:rsidRPr="005B4A5F">
        <w:rPr>
          <w:bCs/>
          <w:color w:val="000000" w:themeColor="text1"/>
        </w:rPr>
        <w:t>naïve</w:t>
      </w:r>
      <w:r w:rsidR="00167BD1" w:rsidRPr="005B4A5F">
        <w:rPr>
          <w:bCs/>
          <w:color w:val="000000" w:themeColor="text1"/>
        </w:rPr>
        <w:t xml:space="preserve"> </w:t>
      </w:r>
      <w:r w:rsidR="00EF107D" w:rsidRPr="005B4A5F">
        <w:rPr>
          <w:bCs/>
          <w:color w:val="000000" w:themeColor="text1"/>
        </w:rPr>
        <w:t xml:space="preserve">rhesus </w:t>
      </w:r>
      <w:r w:rsidR="00167BD1" w:rsidRPr="005B4A5F">
        <w:rPr>
          <w:bCs/>
          <w:color w:val="000000" w:themeColor="text1"/>
        </w:rPr>
        <w:t>macaques</w:t>
      </w:r>
      <w:r w:rsidR="00D20A2B" w:rsidRPr="005B4A5F">
        <w:rPr>
          <w:bCs/>
          <w:color w:val="000000" w:themeColor="text1"/>
        </w:rPr>
        <w:t>.</w:t>
      </w:r>
      <w:r w:rsidR="001A2A9B" w:rsidRPr="005B4A5F">
        <w:rPr>
          <w:bCs/>
          <w:color w:val="FF0000"/>
        </w:rPr>
        <w:t xml:space="preserve"> </w:t>
      </w:r>
      <w:r w:rsidR="001A2A9B" w:rsidRPr="005B4A5F">
        <w:rPr>
          <w:bCs/>
          <w:color w:val="000000" w:themeColor="text1"/>
        </w:rPr>
        <w:t xml:space="preserve">Comparison of </w:t>
      </w:r>
      <w:r w:rsidR="001A2A9B" w:rsidRPr="005B4A5F">
        <w:rPr>
          <w:bCs/>
          <w:i/>
          <w:color w:val="000000" w:themeColor="text1"/>
        </w:rPr>
        <w:t>ex vivo</w:t>
      </w:r>
      <w:r w:rsidR="001A2A9B" w:rsidRPr="005B4A5F">
        <w:rPr>
          <w:bCs/>
          <w:color w:val="000000" w:themeColor="text1"/>
        </w:rPr>
        <w:t xml:space="preserve"> iNKT frequency (</w:t>
      </w:r>
      <w:r w:rsidR="001A2A9B" w:rsidRPr="005B4A5F">
        <w:rPr>
          <w:bCs/>
          <w:i/>
          <w:color w:val="000000" w:themeColor="text1"/>
        </w:rPr>
        <w:t>p=0.23</w:t>
      </w:r>
      <w:r w:rsidR="001A2A9B" w:rsidRPr="005B4A5F">
        <w:rPr>
          <w:bCs/>
          <w:color w:val="000000" w:themeColor="text1"/>
        </w:rPr>
        <w:t xml:space="preserve">) and </w:t>
      </w:r>
      <w:r w:rsidR="001A2A9B" w:rsidRPr="005B4A5F">
        <w:rPr>
          <w:bCs/>
          <w:i/>
          <w:color w:val="000000" w:themeColor="text1"/>
        </w:rPr>
        <w:t>in vitro</w:t>
      </w:r>
      <w:r w:rsidR="001A2A9B" w:rsidRPr="005B4A5F">
        <w:rPr>
          <w:bCs/>
          <w:color w:val="000000" w:themeColor="text1"/>
        </w:rPr>
        <w:t xml:space="preserve"> antigen induced expansion (</w:t>
      </w:r>
      <w:r w:rsidR="001A2A9B" w:rsidRPr="005B4A5F">
        <w:rPr>
          <w:bCs/>
          <w:i/>
          <w:color w:val="000000" w:themeColor="text1"/>
        </w:rPr>
        <w:t>p=0.36</w:t>
      </w:r>
      <w:r w:rsidR="001A2A9B" w:rsidRPr="005B4A5F">
        <w:rPr>
          <w:bCs/>
          <w:color w:val="000000" w:themeColor="text1"/>
        </w:rPr>
        <w:t xml:space="preserve">) revealed </w:t>
      </w:r>
      <w:r w:rsidR="00C66001" w:rsidRPr="005B4A5F">
        <w:rPr>
          <w:bCs/>
          <w:color w:val="000000" w:themeColor="text1"/>
        </w:rPr>
        <w:t>no</w:t>
      </w:r>
      <w:r w:rsidR="001A2A9B" w:rsidRPr="005B4A5F">
        <w:rPr>
          <w:bCs/>
          <w:color w:val="000000" w:themeColor="text1"/>
        </w:rPr>
        <w:t xml:space="preserve"> differences between controllers and </w:t>
      </w:r>
      <w:proofErr w:type="spellStart"/>
      <w:r w:rsidR="001A2A9B" w:rsidRPr="005B4A5F">
        <w:rPr>
          <w:bCs/>
          <w:color w:val="000000" w:themeColor="text1"/>
        </w:rPr>
        <w:t>progressors</w:t>
      </w:r>
      <w:proofErr w:type="spellEnd"/>
      <w:r w:rsidR="001A2A9B" w:rsidRPr="005B4A5F">
        <w:rPr>
          <w:bCs/>
          <w:color w:val="000000" w:themeColor="text1"/>
        </w:rPr>
        <w:t xml:space="preserve"> (Figure </w:t>
      </w:r>
      <w:r w:rsidR="00084D99" w:rsidRPr="005B4A5F">
        <w:rPr>
          <w:bCs/>
          <w:color w:val="000000" w:themeColor="text1"/>
        </w:rPr>
        <w:t>3c</w:t>
      </w:r>
      <w:r w:rsidR="001A2A9B" w:rsidRPr="005B4A5F">
        <w:rPr>
          <w:bCs/>
          <w:color w:val="000000" w:themeColor="text1"/>
        </w:rPr>
        <w:t xml:space="preserve">). However, by </w:t>
      </w:r>
      <w:r w:rsidR="005776F0" w:rsidRPr="005B4A5F">
        <w:rPr>
          <w:bCs/>
          <w:color w:val="000000" w:themeColor="text1"/>
        </w:rPr>
        <w:t>subset analysis</w:t>
      </w:r>
      <w:r w:rsidR="001A2A9B" w:rsidRPr="005B4A5F">
        <w:rPr>
          <w:bCs/>
          <w:color w:val="000000" w:themeColor="text1"/>
        </w:rPr>
        <w:t xml:space="preserve"> </w:t>
      </w:r>
      <w:r w:rsidR="00A511C1" w:rsidRPr="005B4A5F">
        <w:rPr>
          <w:bCs/>
          <w:color w:val="000000" w:themeColor="text1"/>
        </w:rPr>
        <w:t xml:space="preserve">of </w:t>
      </w:r>
      <w:r w:rsidR="001A2A9B" w:rsidRPr="005B4A5F">
        <w:rPr>
          <w:bCs/>
          <w:color w:val="000000" w:themeColor="text1"/>
        </w:rPr>
        <w:t>antigen responsive iNKTs</w:t>
      </w:r>
      <w:r w:rsidR="00420FB4" w:rsidRPr="005B4A5F">
        <w:rPr>
          <w:bCs/>
          <w:color w:val="000000" w:themeColor="text1"/>
        </w:rPr>
        <w:t xml:space="preserve">, we demonstrated </w:t>
      </w:r>
      <w:r w:rsidR="00736A87" w:rsidRPr="005B4A5F">
        <w:rPr>
          <w:bCs/>
          <w:color w:val="000000" w:themeColor="text1"/>
        </w:rPr>
        <w:t>a trend toward a reduced CD4</w:t>
      </w:r>
      <w:r w:rsidR="00736A87" w:rsidRPr="005B4A5F">
        <w:rPr>
          <w:bCs/>
          <w:color w:val="000000" w:themeColor="text1"/>
          <w:vertAlign w:val="superscript"/>
        </w:rPr>
        <w:t>+</w:t>
      </w:r>
      <w:r w:rsidR="00736A87" w:rsidRPr="005B4A5F">
        <w:rPr>
          <w:bCs/>
          <w:color w:val="000000" w:themeColor="text1"/>
        </w:rPr>
        <w:t>/CD8</w:t>
      </w:r>
      <w:r w:rsidR="00736A87" w:rsidRPr="005B4A5F">
        <w:rPr>
          <w:bCs/>
          <w:color w:val="000000" w:themeColor="text1"/>
          <w:vertAlign w:val="superscript"/>
        </w:rPr>
        <w:t>+</w:t>
      </w:r>
      <w:r w:rsidR="001A2A9B" w:rsidRPr="005B4A5F">
        <w:rPr>
          <w:bCs/>
          <w:color w:val="000000" w:themeColor="text1"/>
        </w:rPr>
        <w:t xml:space="preserve"> </w:t>
      </w:r>
      <w:r w:rsidR="00736A87" w:rsidRPr="005B4A5F">
        <w:rPr>
          <w:bCs/>
          <w:color w:val="000000" w:themeColor="text1"/>
        </w:rPr>
        <w:t xml:space="preserve">ratio </w:t>
      </w:r>
      <w:r w:rsidR="001A2A9B" w:rsidRPr="005B4A5F">
        <w:rPr>
          <w:bCs/>
          <w:color w:val="000000" w:themeColor="text1"/>
        </w:rPr>
        <w:t>(</w:t>
      </w:r>
      <w:r w:rsidR="00DB0C3C" w:rsidRPr="005B4A5F">
        <w:rPr>
          <w:bCs/>
          <w:color w:val="000000" w:themeColor="text1"/>
        </w:rPr>
        <w:t xml:space="preserve">ratio=0.04) </w:t>
      </w:r>
      <w:r w:rsidR="001A2A9B" w:rsidRPr="005B4A5F">
        <w:rPr>
          <w:bCs/>
          <w:color w:val="000000" w:themeColor="text1"/>
        </w:rPr>
        <w:t>in animals able to control Mtb infection compared to those that developed severe disease</w:t>
      </w:r>
      <w:r w:rsidR="00DB0C3C" w:rsidRPr="005B4A5F">
        <w:rPr>
          <w:bCs/>
          <w:color w:val="000000" w:themeColor="text1"/>
        </w:rPr>
        <w:t xml:space="preserve"> (ratio=0.39</w:t>
      </w:r>
      <w:r w:rsidR="001A2A9B" w:rsidRPr="005B4A5F">
        <w:rPr>
          <w:bCs/>
          <w:color w:val="000000" w:themeColor="text1"/>
        </w:rPr>
        <w:t>).</w:t>
      </w:r>
      <w:r w:rsidR="00254A24" w:rsidRPr="005B4A5F">
        <w:rPr>
          <w:bCs/>
          <w:color w:val="000000" w:themeColor="text1"/>
        </w:rPr>
        <w:t xml:space="preserve"> </w:t>
      </w:r>
      <w:r w:rsidR="00A90715" w:rsidRPr="005B4A5F">
        <w:rPr>
          <w:bCs/>
          <w:color w:val="000000" w:themeColor="text1"/>
        </w:rPr>
        <w:t>Consistent with this</w:t>
      </w:r>
      <w:r w:rsidR="001A2A9B" w:rsidRPr="005B4A5F">
        <w:rPr>
          <w:bCs/>
          <w:color w:val="000000" w:themeColor="text1"/>
        </w:rPr>
        <w:t>, the</w:t>
      </w:r>
      <w:r w:rsidR="00812562" w:rsidRPr="005B4A5F">
        <w:rPr>
          <w:bCs/>
          <w:color w:val="000000" w:themeColor="text1"/>
        </w:rPr>
        <w:t xml:space="preserve"> trend was towards</w:t>
      </w:r>
      <w:r w:rsidR="00420FB4" w:rsidRPr="005B4A5F">
        <w:rPr>
          <w:bCs/>
          <w:color w:val="000000" w:themeColor="text1"/>
        </w:rPr>
        <w:t xml:space="preserve"> higher </w:t>
      </w:r>
      <w:r w:rsidR="001A2A9B" w:rsidRPr="005B4A5F">
        <w:rPr>
          <w:bCs/>
          <w:color w:val="000000" w:themeColor="text1"/>
        </w:rPr>
        <w:t>CD4</w:t>
      </w:r>
      <w:r w:rsidR="001A2A9B" w:rsidRPr="005B4A5F">
        <w:rPr>
          <w:bCs/>
          <w:color w:val="000000" w:themeColor="text1"/>
          <w:vertAlign w:val="superscript"/>
        </w:rPr>
        <w:t>+</w:t>
      </w:r>
      <w:r w:rsidR="001A2A9B" w:rsidRPr="005B4A5F">
        <w:rPr>
          <w:bCs/>
          <w:color w:val="000000" w:themeColor="text1"/>
        </w:rPr>
        <w:t xml:space="preserve"> antigen responsive iNKTs in animals that developed severe disease compared to controllers</w:t>
      </w:r>
      <w:r w:rsidR="000246D5" w:rsidRPr="005B4A5F">
        <w:rPr>
          <w:bCs/>
          <w:color w:val="000000" w:themeColor="text1"/>
        </w:rPr>
        <w:t xml:space="preserve"> and vice versa for CD8</w:t>
      </w:r>
      <w:r w:rsidR="000246D5" w:rsidRPr="005B4A5F">
        <w:rPr>
          <w:bCs/>
          <w:color w:val="000000" w:themeColor="text1"/>
          <w:vertAlign w:val="superscript"/>
        </w:rPr>
        <w:t xml:space="preserve">+ </w:t>
      </w:r>
      <w:r w:rsidR="000246D5" w:rsidRPr="005B4A5F">
        <w:rPr>
          <w:bCs/>
          <w:color w:val="000000" w:themeColor="text1"/>
        </w:rPr>
        <w:t>iNKTs</w:t>
      </w:r>
      <w:r w:rsidR="001A2A9B" w:rsidRPr="005B4A5F">
        <w:rPr>
          <w:bCs/>
          <w:color w:val="000000" w:themeColor="text1"/>
        </w:rPr>
        <w:t xml:space="preserve"> (</w:t>
      </w:r>
      <w:r w:rsidR="000246D5" w:rsidRPr="005B4A5F">
        <w:rPr>
          <w:bCs/>
          <w:color w:val="000000" w:themeColor="text1"/>
        </w:rPr>
        <w:t>CD4</w:t>
      </w:r>
      <w:r w:rsidR="00513D74" w:rsidRPr="005B4A5F">
        <w:rPr>
          <w:bCs/>
          <w:color w:val="000000" w:themeColor="text1"/>
        </w:rPr>
        <w:t xml:space="preserve"> </w:t>
      </w:r>
      <w:r w:rsidR="001A2A9B" w:rsidRPr="005B4A5F">
        <w:rPr>
          <w:bCs/>
          <w:i/>
          <w:color w:val="000000" w:themeColor="text1"/>
        </w:rPr>
        <w:t>p=0.15</w:t>
      </w:r>
      <w:r w:rsidR="000246D5" w:rsidRPr="005B4A5F">
        <w:rPr>
          <w:bCs/>
          <w:i/>
          <w:color w:val="000000" w:themeColor="text1"/>
        </w:rPr>
        <w:t xml:space="preserve">, </w:t>
      </w:r>
      <w:r w:rsidR="000246D5" w:rsidRPr="005B4A5F">
        <w:rPr>
          <w:bCs/>
          <w:color w:val="000000" w:themeColor="text1"/>
        </w:rPr>
        <w:t>CD8</w:t>
      </w:r>
      <w:r w:rsidR="00FE089E" w:rsidRPr="005B4A5F">
        <w:rPr>
          <w:bCs/>
          <w:color w:val="000000" w:themeColor="text1"/>
        </w:rPr>
        <w:t xml:space="preserve"> </w:t>
      </w:r>
      <w:r w:rsidR="000246D5" w:rsidRPr="005B4A5F">
        <w:rPr>
          <w:bCs/>
          <w:i/>
          <w:color w:val="000000" w:themeColor="text1"/>
        </w:rPr>
        <w:t>p=0.21</w:t>
      </w:r>
      <w:r w:rsidR="001A2A9B" w:rsidRPr="005B4A5F">
        <w:rPr>
          <w:bCs/>
          <w:color w:val="000000" w:themeColor="text1"/>
        </w:rPr>
        <w:t xml:space="preserve"> [Figure </w:t>
      </w:r>
      <w:r w:rsidR="00084D99" w:rsidRPr="005B4A5F">
        <w:rPr>
          <w:bCs/>
          <w:color w:val="000000" w:themeColor="text1"/>
        </w:rPr>
        <w:t>3d</w:t>
      </w:r>
      <w:r w:rsidR="001A2A9B" w:rsidRPr="005B4A5F">
        <w:rPr>
          <w:bCs/>
          <w:color w:val="000000" w:themeColor="text1"/>
        </w:rPr>
        <w:t xml:space="preserve">]). </w:t>
      </w:r>
      <w:r w:rsidR="00420FB4" w:rsidRPr="005B4A5F">
        <w:rPr>
          <w:bCs/>
          <w:color w:val="000000" w:themeColor="text1"/>
        </w:rPr>
        <w:t>A</w:t>
      </w:r>
      <w:r w:rsidR="001A2A9B" w:rsidRPr="005B4A5F">
        <w:rPr>
          <w:bCs/>
          <w:color w:val="000000" w:themeColor="text1"/>
        </w:rPr>
        <w:t xml:space="preserve">nalysis of the </w:t>
      </w:r>
      <w:r w:rsidR="00BA190C" w:rsidRPr="005B4A5F">
        <w:rPr>
          <w:bCs/>
          <w:color w:val="000000" w:themeColor="text1"/>
        </w:rPr>
        <w:t>mean</w:t>
      </w:r>
      <w:r w:rsidR="0073248A" w:rsidRPr="005B4A5F">
        <w:rPr>
          <w:bCs/>
          <w:color w:val="000000" w:themeColor="text1"/>
        </w:rPr>
        <w:t xml:space="preserve"> </w:t>
      </w:r>
      <w:r w:rsidR="00094694" w:rsidRPr="005B4A5F">
        <w:rPr>
          <w:bCs/>
          <w:color w:val="000000" w:themeColor="text1"/>
        </w:rPr>
        <w:t>subset</w:t>
      </w:r>
      <w:r w:rsidR="001A2A9B" w:rsidRPr="005B4A5F">
        <w:rPr>
          <w:bCs/>
          <w:color w:val="000000" w:themeColor="text1"/>
        </w:rPr>
        <w:t xml:space="preserve"> proportions reveal</w:t>
      </w:r>
      <w:r w:rsidR="008D5A97" w:rsidRPr="005B4A5F">
        <w:rPr>
          <w:bCs/>
          <w:color w:val="000000" w:themeColor="text1"/>
        </w:rPr>
        <w:t>ed</w:t>
      </w:r>
      <w:r w:rsidR="001A2A9B" w:rsidRPr="005B4A5F">
        <w:rPr>
          <w:bCs/>
          <w:color w:val="000000" w:themeColor="text1"/>
        </w:rPr>
        <w:t xml:space="preserve"> statistically significant differences between controllers and </w:t>
      </w:r>
      <w:proofErr w:type="spellStart"/>
      <w:r w:rsidR="001A2A9B" w:rsidRPr="005B4A5F">
        <w:rPr>
          <w:bCs/>
          <w:color w:val="000000" w:themeColor="text1"/>
        </w:rPr>
        <w:t>progressors</w:t>
      </w:r>
      <w:proofErr w:type="spellEnd"/>
      <w:r w:rsidR="001A2A9B" w:rsidRPr="005B4A5F">
        <w:rPr>
          <w:bCs/>
          <w:color w:val="000000" w:themeColor="text1"/>
        </w:rPr>
        <w:t xml:space="preserve"> (</w:t>
      </w:r>
      <w:r w:rsidR="00B36F23" w:rsidRPr="005B4A5F">
        <w:rPr>
          <w:bCs/>
          <w:color w:val="000000" w:themeColor="text1"/>
        </w:rPr>
        <w:t xml:space="preserve">Pearson’s </w:t>
      </w:r>
      <w:r w:rsidR="001A2A9B" w:rsidRPr="005B4A5F">
        <w:rPr>
          <w:bCs/>
          <w:color w:val="000000" w:themeColor="text1"/>
        </w:rPr>
        <w:t xml:space="preserve">Chi-squared </w:t>
      </w:r>
      <w:r w:rsidR="001A2A9B" w:rsidRPr="005B4A5F">
        <w:rPr>
          <w:bCs/>
          <w:i/>
          <w:color w:val="000000" w:themeColor="text1"/>
        </w:rPr>
        <w:t>p=0.0002</w:t>
      </w:r>
      <w:r w:rsidR="001A2A9B" w:rsidRPr="005B4A5F">
        <w:rPr>
          <w:bCs/>
          <w:color w:val="000000" w:themeColor="text1"/>
        </w:rPr>
        <w:t xml:space="preserve"> [Figure </w:t>
      </w:r>
      <w:r w:rsidR="00084D99" w:rsidRPr="005B4A5F">
        <w:rPr>
          <w:bCs/>
          <w:color w:val="000000" w:themeColor="text1"/>
        </w:rPr>
        <w:t>3e</w:t>
      </w:r>
      <w:r w:rsidR="001A2A9B" w:rsidRPr="005B4A5F">
        <w:rPr>
          <w:bCs/>
          <w:color w:val="000000" w:themeColor="text1"/>
        </w:rPr>
        <w:t xml:space="preserve">]). </w:t>
      </w:r>
      <w:r w:rsidR="00EF107D" w:rsidRPr="005B4A5F">
        <w:rPr>
          <w:bCs/>
        </w:rPr>
        <w:t>Taken together, t</w:t>
      </w:r>
      <w:r w:rsidR="001A2A9B" w:rsidRPr="005B4A5F">
        <w:rPr>
          <w:bCs/>
        </w:rPr>
        <w:t xml:space="preserve">hese results </w:t>
      </w:r>
      <w:r w:rsidR="000B42AC" w:rsidRPr="005B4A5F">
        <w:rPr>
          <w:bCs/>
        </w:rPr>
        <w:t xml:space="preserve">revealed </w:t>
      </w:r>
      <w:r w:rsidR="00A62E64" w:rsidRPr="005B4A5F">
        <w:rPr>
          <w:bCs/>
        </w:rPr>
        <w:t xml:space="preserve">a </w:t>
      </w:r>
      <w:r w:rsidR="000B42AC" w:rsidRPr="005B4A5F">
        <w:rPr>
          <w:bCs/>
        </w:rPr>
        <w:t xml:space="preserve">consistent trend of </w:t>
      </w:r>
      <w:r w:rsidR="001A2A9B" w:rsidRPr="005B4A5F">
        <w:rPr>
          <w:bCs/>
        </w:rPr>
        <w:t>increased numbers of CD8</w:t>
      </w:r>
      <w:r w:rsidR="001A2A9B" w:rsidRPr="005B4A5F">
        <w:rPr>
          <w:bCs/>
          <w:vertAlign w:val="superscript"/>
        </w:rPr>
        <w:t>+</w:t>
      </w:r>
      <w:r w:rsidR="001A2A9B" w:rsidRPr="005B4A5F">
        <w:rPr>
          <w:bCs/>
        </w:rPr>
        <w:t xml:space="preserve"> iNKTs </w:t>
      </w:r>
      <w:r w:rsidR="0038641E" w:rsidRPr="005B4A5F">
        <w:rPr>
          <w:bCs/>
        </w:rPr>
        <w:t>in animals that have a more</w:t>
      </w:r>
      <w:r w:rsidR="000B42AC" w:rsidRPr="005B4A5F">
        <w:rPr>
          <w:bCs/>
        </w:rPr>
        <w:t xml:space="preserve"> favourable disease outcome</w:t>
      </w:r>
      <w:r w:rsidR="001A2A9B" w:rsidRPr="005B4A5F">
        <w:rPr>
          <w:bCs/>
        </w:rPr>
        <w:t xml:space="preserve">. </w:t>
      </w:r>
    </w:p>
    <w:p w14:paraId="67354B05" w14:textId="77777777" w:rsidR="006E2D92" w:rsidRPr="005B4A5F" w:rsidRDefault="006E2D92" w:rsidP="00867F94">
      <w:pPr>
        <w:spacing w:line="360" w:lineRule="auto"/>
        <w:rPr>
          <w:b/>
          <w:bCs/>
          <w:color w:val="000000" w:themeColor="text1"/>
        </w:rPr>
      </w:pPr>
    </w:p>
    <w:p w14:paraId="45D98154" w14:textId="54C5C3E9" w:rsidR="001A2A9B" w:rsidRPr="005B4A5F" w:rsidRDefault="00662CE6" w:rsidP="00662CE6">
      <w:pPr>
        <w:spacing w:line="360" w:lineRule="auto"/>
        <w:rPr>
          <w:b/>
          <w:bCs/>
        </w:rPr>
      </w:pPr>
      <w:r w:rsidRPr="005B4A5F">
        <w:rPr>
          <w:b/>
          <w:bCs/>
        </w:rPr>
        <w:t xml:space="preserve">Increased </w:t>
      </w:r>
      <w:r w:rsidR="001A2A9B" w:rsidRPr="005B4A5F">
        <w:rPr>
          <w:b/>
          <w:bCs/>
        </w:rPr>
        <w:t>CD8</w:t>
      </w:r>
      <w:r w:rsidR="001A2A9B" w:rsidRPr="005B4A5F">
        <w:rPr>
          <w:b/>
          <w:bCs/>
          <w:vertAlign w:val="superscript"/>
        </w:rPr>
        <w:t>+</w:t>
      </w:r>
      <w:r w:rsidR="001A2A9B" w:rsidRPr="005B4A5F">
        <w:rPr>
          <w:b/>
          <w:bCs/>
        </w:rPr>
        <w:t xml:space="preserve"> iNKTs in </w:t>
      </w:r>
      <w:r w:rsidR="00FC464A" w:rsidRPr="005B4A5F">
        <w:rPr>
          <w:b/>
          <w:bCs/>
        </w:rPr>
        <w:t xml:space="preserve">BCG-vaccinated </w:t>
      </w:r>
      <w:r w:rsidR="00043B38" w:rsidRPr="005B4A5F">
        <w:rPr>
          <w:b/>
          <w:bCs/>
        </w:rPr>
        <w:t>r</w:t>
      </w:r>
      <w:r w:rsidR="001A2A9B" w:rsidRPr="005B4A5F">
        <w:rPr>
          <w:b/>
          <w:bCs/>
        </w:rPr>
        <w:t xml:space="preserve">hesus </w:t>
      </w:r>
      <w:r w:rsidR="00043B38" w:rsidRPr="005B4A5F">
        <w:rPr>
          <w:b/>
          <w:bCs/>
        </w:rPr>
        <w:t>m</w:t>
      </w:r>
      <w:r w:rsidR="001A2A9B" w:rsidRPr="005B4A5F">
        <w:rPr>
          <w:b/>
          <w:bCs/>
        </w:rPr>
        <w:t>acaque</w:t>
      </w:r>
      <w:r w:rsidR="00FC464A" w:rsidRPr="005B4A5F">
        <w:rPr>
          <w:b/>
          <w:bCs/>
        </w:rPr>
        <w:t>s</w:t>
      </w:r>
      <w:r w:rsidRPr="005B4A5F">
        <w:rPr>
          <w:b/>
          <w:bCs/>
        </w:rPr>
        <w:t xml:space="preserve"> that controlled infection </w:t>
      </w:r>
    </w:p>
    <w:p w14:paraId="44435CCA" w14:textId="1E24AB36" w:rsidR="001A2A9B" w:rsidRPr="005B4A5F" w:rsidRDefault="00FC464A" w:rsidP="003E17A9">
      <w:pPr>
        <w:spacing w:line="360" w:lineRule="auto"/>
        <w:rPr>
          <w:bCs/>
          <w:color w:val="000000" w:themeColor="text1"/>
        </w:rPr>
      </w:pPr>
      <w:r w:rsidRPr="005B4A5F">
        <w:rPr>
          <w:bCs/>
          <w:color w:val="000000" w:themeColor="text1"/>
        </w:rPr>
        <w:t>Next, w</w:t>
      </w:r>
      <w:r w:rsidR="001A2A9B" w:rsidRPr="005B4A5F">
        <w:rPr>
          <w:bCs/>
          <w:color w:val="000000" w:themeColor="text1"/>
        </w:rPr>
        <w:t>e</w:t>
      </w:r>
      <w:r w:rsidR="002314D7" w:rsidRPr="005B4A5F">
        <w:rPr>
          <w:bCs/>
          <w:color w:val="000000" w:themeColor="text1"/>
        </w:rPr>
        <w:t xml:space="preserve"> </w:t>
      </w:r>
      <w:r w:rsidR="001A2A9B" w:rsidRPr="005B4A5F">
        <w:rPr>
          <w:bCs/>
          <w:color w:val="000000" w:themeColor="text1"/>
        </w:rPr>
        <w:t>hypothesised that BCG vaccination in rhesus</w:t>
      </w:r>
      <w:r w:rsidR="00E44284" w:rsidRPr="005B4A5F">
        <w:rPr>
          <w:bCs/>
          <w:color w:val="000000" w:themeColor="text1"/>
        </w:rPr>
        <w:t xml:space="preserve"> macaque</w:t>
      </w:r>
      <w:r w:rsidR="00420FB4" w:rsidRPr="005B4A5F">
        <w:rPr>
          <w:bCs/>
          <w:color w:val="000000" w:themeColor="text1"/>
        </w:rPr>
        <w:t>s</w:t>
      </w:r>
      <w:r w:rsidR="001A2A9B" w:rsidRPr="005B4A5F">
        <w:rPr>
          <w:bCs/>
          <w:color w:val="000000" w:themeColor="text1"/>
        </w:rPr>
        <w:t xml:space="preserve"> may </w:t>
      </w:r>
      <w:r w:rsidR="00420FB4" w:rsidRPr="005B4A5F">
        <w:rPr>
          <w:bCs/>
          <w:color w:val="000000" w:themeColor="text1"/>
        </w:rPr>
        <w:t xml:space="preserve">realign </w:t>
      </w:r>
      <w:r w:rsidR="001A2A9B" w:rsidRPr="005B4A5F">
        <w:rPr>
          <w:bCs/>
          <w:color w:val="000000" w:themeColor="text1"/>
        </w:rPr>
        <w:t>iNKT</w:t>
      </w:r>
      <w:r w:rsidR="00667DC8" w:rsidRPr="005B4A5F">
        <w:rPr>
          <w:bCs/>
          <w:color w:val="000000" w:themeColor="text1"/>
        </w:rPr>
        <w:t xml:space="preserve">s </w:t>
      </w:r>
      <w:r w:rsidR="00420FB4" w:rsidRPr="005B4A5F">
        <w:rPr>
          <w:bCs/>
          <w:color w:val="000000" w:themeColor="text1"/>
        </w:rPr>
        <w:t>to a</w:t>
      </w:r>
      <w:r w:rsidR="005A073B" w:rsidRPr="005B4A5F">
        <w:rPr>
          <w:bCs/>
          <w:color w:val="000000" w:themeColor="text1"/>
        </w:rPr>
        <w:t xml:space="preserve"> CD8</w:t>
      </w:r>
      <w:r w:rsidR="005A073B" w:rsidRPr="005B4A5F">
        <w:rPr>
          <w:bCs/>
          <w:color w:val="000000" w:themeColor="text1"/>
          <w:vertAlign w:val="superscript"/>
        </w:rPr>
        <w:t>+</w:t>
      </w:r>
      <w:r w:rsidR="005A073B" w:rsidRPr="005B4A5F">
        <w:rPr>
          <w:bCs/>
          <w:color w:val="000000" w:themeColor="text1"/>
        </w:rPr>
        <w:t xml:space="preserve"> iNKT</w:t>
      </w:r>
      <w:r w:rsidR="009B01B7" w:rsidRPr="005B4A5F">
        <w:rPr>
          <w:bCs/>
          <w:color w:val="000000" w:themeColor="text1"/>
        </w:rPr>
        <w:t xml:space="preserve"> dominant profile</w:t>
      </w:r>
      <w:r w:rsidR="00420FB4" w:rsidRPr="005B4A5F">
        <w:rPr>
          <w:bCs/>
          <w:color w:val="000000" w:themeColor="text1"/>
        </w:rPr>
        <w:t xml:space="preserve"> that </w:t>
      </w:r>
      <w:r w:rsidR="00667DC8" w:rsidRPr="005B4A5F">
        <w:rPr>
          <w:bCs/>
          <w:color w:val="000000" w:themeColor="text1"/>
        </w:rPr>
        <w:t xml:space="preserve">may </w:t>
      </w:r>
      <w:r w:rsidR="005A073B" w:rsidRPr="005B4A5F">
        <w:rPr>
          <w:bCs/>
          <w:color w:val="000000" w:themeColor="text1"/>
        </w:rPr>
        <w:t>associat</w:t>
      </w:r>
      <w:r w:rsidR="00667DC8" w:rsidRPr="005B4A5F">
        <w:rPr>
          <w:bCs/>
          <w:color w:val="000000" w:themeColor="text1"/>
        </w:rPr>
        <w:t>e</w:t>
      </w:r>
      <w:r w:rsidR="005A073B" w:rsidRPr="005B4A5F">
        <w:rPr>
          <w:bCs/>
          <w:color w:val="000000" w:themeColor="text1"/>
        </w:rPr>
        <w:t xml:space="preserve"> </w:t>
      </w:r>
      <w:r w:rsidR="00420FB4" w:rsidRPr="005B4A5F">
        <w:rPr>
          <w:bCs/>
          <w:color w:val="000000" w:themeColor="text1"/>
        </w:rPr>
        <w:t xml:space="preserve">with </w:t>
      </w:r>
      <w:r w:rsidR="001A2A9B" w:rsidRPr="005B4A5F">
        <w:rPr>
          <w:bCs/>
          <w:color w:val="000000" w:themeColor="text1"/>
        </w:rPr>
        <w:t>protection.</w:t>
      </w:r>
      <w:r w:rsidR="0095765C" w:rsidRPr="005B4A5F">
        <w:t xml:space="preserve"> </w:t>
      </w:r>
      <w:r w:rsidR="00667DC8" w:rsidRPr="005B4A5F">
        <w:t xml:space="preserve">To investigate this, </w:t>
      </w:r>
      <w:r w:rsidR="0095765C" w:rsidRPr="005B4A5F">
        <w:t xml:space="preserve">PBMC </w:t>
      </w:r>
      <w:r w:rsidR="008855C0" w:rsidRPr="005B4A5F">
        <w:t>samples</w:t>
      </w:r>
      <w:r w:rsidR="00667DC8" w:rsidRPr="005B4A5F">
        <w:t xml:space="preserve"> were</w:t>
      </w:r>
      <w:r w:rsidR="008855C0" w:rsidRPr="005B4A5F">
        <w:t xml:space="preserve"> taken</w:t>
      </w:r>
      <w:r w:rsidR="00EA4A7B" w:rsidRPr="005B4A5F">
        <w:t xml:space="preserve"> before and after BCG </w:t>
      </w:r>
      <w:r w:rsidR="00CD32AE" w:rsidRPr="005B4A5F">
        <w:t>vaccination</w:t>
      </w:r>
      <w:r w:rsidR="007D19FA" w:rsidRPr="005B4A5F">
        <w:t xml:space="preserve"> </w:t>
      </w:r>
      <w:r w:rsidR="007D19FA" w:rsidRPr="005B4A5F">
        <w:fldChar w:fldCharType="begin">
          <w:fldData xml:space="preserve">PEVuZE5vdGU+PENpdGU+PEF1dGhvcj5TaGFycGU8L0F1dGhvcj48WWVhcj4yMDEwPC9ZZWFyPjxS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</w:fldData>
        </w:fldChar>
      </w:r>
      <w:r w:rsidR="00A74C97" w:rsidRPr="005B4A5F">
        <w:instrText xml:space="preserve"> ADDIN EN.CITE </w:instrText>
      </w:r>
      <w:r w:rsidR="00A74C97" w:rsidRPr="005B4A5F">
        <w:fldChar w:fldCharType="begin">
          <w:fldData xml:space="preserve">PEVuZE5vdGU+PENpdGU+PEF1dGhvcj5TaGFycGU8L0F1dGhvcj48WWVhcj4yMDEwPC9ZZWFyPjxS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</w:fldData>
        </w:fldChar>
      </w:r>
      <w:r w:rsidR="00A74C97" w:rsidRPr="005B4A5F">
        <w:instrText xml:space="preserve"> ADDIN EN.CITE.DATA </w:instrText>
      </w:r>
      <w:r w:rsidR="00A74C97" w:rsidRPr="005B4A5F">
        <w:fldChar w:fldCharType="end"/>
      </w:r>
      <w:r w:rsidR="007D19FA" w:rsidRPr="005B4A5F">
        <w:fldChar w:fldCharType="separate"/>
      </w:r>
      <w:r w:rsidR="00C545E0" w:rsidRPr="005B4A5F">
        <w:rPr>
          <w:noProof/>
        </w:rPr>
        <w:t>[40]</w:t>
      </w:r>
      <w:r w:rsidR="007D19FA" w:rsidRPr="005B4A5F">
        <w:fldChar w:fldCharType="end"/>
      </w:r>
      <w:r w:rsidR="0095765C" w:rsidRPr="005B4A5F">
        <w:t xml:space="preserve"> </w:t>
      </w:r>
      <w:r w:rsidR="00667DC8" w:rsidRPr="005B4A5F">
        <w:t>and iNK</w:t>
      </w:r>
      <w:r w:rsidR="00D724C9" w:rsidRPr="005B4A5F">
        <w:t>T profile was assessed (Figure 4</w:t>
      </w:r>
      <w:r w:rsidR="00667DC8" w:rsidRPr="005B4A5F">
        <w:t xml:space="preserve">). </w:t>
      </w:r>
      <w:r w:rsidR="00A62E64" w:rsidRPr="005B4A5F">
        <w:rPr>
          <w:bCs/>
        </w:rPr>
        <w:t>I</w:t>
      </w:r>
      <w:r w:rsidR="00C23D51" w:rsidRPr="005B4A5F">
        <w:rPr>
          <w:bCs/>
        </w:rPr>
        <w:t>n two of three animals able to control infection, there was a dram</w:t>
      </w:r>
      <w:r w:rsidR="008819DD" w:rsidRPr="005B4A5F">
        <w:rPr>
          <w:bCs/>
        </w:rPr>
        <w:t>a</w:t>
      </w:r>
      <w:r w:rsidR="00C23D51" w:rsidRPr="005B4A5F">
        <w:rPr>
          <w:bCs/>
        </w:rPr>
        <w:t>tic decrease in CD4</w:t>
      </w:r>
      <w:r w:rsidR="00C23D51" w:rsidRPr="005B4A5F">
        <w:rPr>
          <w:bCs/>
          <w:vertAlign w:val="superscript"/>
        </w:rPr>
        <w:t>+</w:t>
      </w:r>
      <w:r w:rsidR="00C23D51" w:rsidRPr="005B4A5F">
        <w:rPr>
          <w:bCs/>
        </w:rPr>
        <w:t xml:space="preserve"> iNKTs and a simultaneous increase in CD8</w:t>
      </w:r>
      <w:r w:rsidR="00C23D51" w:rsidRPr="005B4A5F">
        <w:rPr>
          <w:bCs/>
          <w:vertAlign w:val="superscript"/>
        </w:rPr>
        <w:t xml:space="preserve">+ </w:t>
      </w:r>
      <w:r w:rsidR="00C23D51" w:rsidRPr="005B4A5F">
        <w:rPr>
          <w:bCs/>
        </w:rPr>
        <w:t xml:space="preserve">iNKTs post BCG vaccination. In addition, both animals unable to control infection </w:t>
      </w:r>
      <w:r w:rsidR="003E17A9" w:rsidRPr="005B4A5F">
        <w:rPr>
          <w:bCs/>
        </w:rPr>
        <w:t>had an un</w:t>
      </w:r>
      <w:r w:rsidR="006A4A4D" w:rsidRPr="005B4A5F">
        <w:rPr>
          <w:bCs/>
        </w:rPr>
        <w:t>change</w:t>
      </w:r>
      <w:r w:rsidR="003E17A9" w:rsidRPr="005B4A5F">
        <w:rPr>
          <w:bCs/>
        </w:rPr>
        <w:t>d</w:t>
      </w:r>
      <w:r w:rsidR="006A4A4D" w:rsidRPr="005B4A5F">
        <w:rPr>
          <w:bCs/>
        </w:rPr>
        <w:t xml:space="preserve"> iNKT profile after</w:t>
      </w:r>
      <w:r w:rsidR="00C23D51" w:rsidRPr="005B4A5F">
        <w:rPr>
          <w:bCs/>
        </w:rPr>
        <w:t xml:space="preserve"> BCG  </w:t>
      </w:r>
      <w:r w:rsidR="00E671FE" w:rsidRPr="005B4A5F">
        <w:rPr>
          <w:bCs/>
        </w:rPr>
        <w:t>vaccination</w:t>
      </w:r>
      <w:r w:rsidR="00214FF0" w:rsidRPr="005B4A5F">
        <w:rPr>
          <w:bCs/>
        </w:rPr>
        <w:t xml:space="preserve">. </w:t>
      </w:r>
      <w:r w:rsidR="003E17A9" w:rsidRPr="005B4A5F">
        <w:rPr>
          <w:bCs/>
        </w:rPr>
        <w:t>O</w:t>
      </w:r>
      <w:r w:rsidR="00214FF0" w:rsidRPr="005B4A5F">
        <w:rPr>
          <w:bCs/>
        </w:rPr>
        <w:t>verall the numbers of CD4</w:t>
      </w:r>
      <w:r w:rsidR="00214FF0" w:rsidRPr="005B4A5F">
        <w:rPr>
          <w:bCs/>
          <w:vertAlign w:val="superscript"/>
        </w:rPr>
        <w:t xml:space="preserve">+ </w:t>
      </w:r>
      <w:r w:rsidR="00214FF0" w:rsidRPr="005B4A5F">
        <w:rPr>
          <w:bCs/>
        </w:rPr>
        <w:t>iNKTs dropped while CD8</w:t>
      </w:r>
      <w:r w:rsidR="00214FF0" w:rsidRPr="005B4A5F">
        <w:rPr>
          <w:bCs/>
          <w:vertAlign w:val="superscript"/>
        </w:rPr>
        <w:t xml:space="preserve">+ </w:t>
      </w:r>
      <w:r w:rsidR="00214FF0" w:rsidRPr="005B4A5F">
        <w:rPr>
          <w:bCs/>
        </w:rPr>
        <w:t xml:space="preserve">iNKTs increased </w:t>
      </w:r>
      <w:r w:rsidR="00F45659" w:rsidRPr="005B4A5F">
        <w:rPr>
          <w:bCs/>
          <w:color w:val="000000" w:themeColor="text1"/>
        </w:rPr>
        <w:t xml:space="preserve">(CD4 </w:t>
      </w:r>
      <w:r w:rsidR="00F45659" w:rsidRPr="005B4A5F">
        <w:rPr>
          <w:bCs/>
          <w:i/>
          <w:color w:val="000000" w:themeColor="text1"/>
        </w:rPr>
        <w:t>p=0.028</w:t>
      </w:r>
      <w:r w:rsidR="00F45659" w:rsidRPr="005B4A5F">
        <w:rPr>
          <w:bCs/>
          <w:color w:val="000000" w:themeColor="text1"/>
        </w:rPr>
        <w:t xml:space="preserve">, CD8 </w:t>
      </w:r>
      <w:r w:rsidR="00F45659" w:rsidRPr="005B4A5F">
        <w:rPr>
          <w:bCs/>
          <w:i/>
          <w:color w:val="000000" w:themeColor="text1"/>
        </w:rPr>
        <w:t>p=0.067</w:t>
      </w:r>
      <w:r w:rsidR="00043D35" w:rsidRPr="005B4A5F">
        <w:rPr>
          <w:bCs/>
          <w:color w:val="000000" w:themeColor="text1"/>
        </w:rPr>
        <w:t xml:space="preserve"> </w:t>
      </w:r>
      <w:r w:rsidR="00043D35" w:rsidRPr="005B4A5F">
        <w:rPr>
          <w:bCs/>
        </w:rPr>
        <w:t>[Figure 4</w:t>
      </w:r>
      <w:r w:rsidR="00F45659" w:rsidRPr="005B4A5F">
        <w:rPr>
          <w:bCs/>
        </w:rPr>
        <w:t>a])</w:t>
      </w:r>
      <w:r w:rsidR="00F45659" w:rsidRPr="005B4A5F">
        <w:t>.</w:t>
      </w:r>
      <w:r w:rsidR="0095765C" w:rsidRPr="005B4A5F">
        <w:rPr>
          <w:color w:val="FF0000"/>
        </w:rPr>
        <w:t xml:space="preserve"> </w:t>
      </w:r>
      <w:r w:rsidR="004F5A2F" w:rsidRPr="005B4A5F">
        <w:t>This was confirmed by</w:t>
      </w:r>
      <w:r w:rsidR="001A2A9B" w:rsidRPr="005B4A5F">
        <w:rPr>
          <w:bCs/>
          <w:color w:val="000000" w:themeColor="text1"/>
        </w:rPr>
        <w:t xml:space="preserve"> </w:t>
      </w:r>
      <w:r w:rsidR="00025839" w:rsidRPr="005B4A5F">
        <w:rPr>
          <w:bCs/>
          <w:color w:val="000000" w:themeColor="text1"/>
        </w:rPr>
        <w:t>a</w:t>
      </w:r>
      <w:r w:rsidR="00330C03" w:rsidRPr="005B4A5F">
        <w:rPr>
          <w:bCs/>
          <w:color w:val="000000" w:themeColor="text1"/>
        </w:rPr>
        <w:t xml:space="preserve"> de</w:t>
      </w:r>
      <w:r w:rsidR="00DF1799" w:rsidRPr="005B4A5F">
        <w:rPr>
          <w:bCs/>
          <w:color w:val="000000" w:themeColor="text1"/>
        </w:rPr>
        <w:t xml:space="preserve">crease in the </w:t>
      </w:r>
      <w:r w:rsidR="00784E3D" w:rsidRPr="005B4A5F">
        <w:rPr>
          <w:bCs/>
          <w:color w:val="000000" w:themeColor="text1"/>
        </w:rPr>
        <w:t>ratio</w:t>
      </w:r>
      <w:r w:rsidR="003934DB" w:rsidRPr="005B4A5F">
        <w:rPr>
          <w:bCs/>
          <w:color w:val="000000" w:themeColor="text1"/>
        </w:rPr>
        <w:t xml:space="preserve"> of CD8</w:t>
      </w:r>
      <w:r w:rsidR="003934DB" w:rsidRPr="005B4A5F">
        <w:rPr>
          <w:bCs/>
          <w:color w:val="000000" w:themeColor="text1"/>
          <w:vertAlign w:val="superscript"/>
        </w:rPr>
        <w:t>+</w:t>
      </w:r>
      <w:r w:rsidR="003934DB" w:rsidRPr="005B4A5F">
        <w:rPr>
          <w:bCs/>
          <w:color w:val="000000" w:themeColor="text1"/>
        </w:rPr>
        <w:t xml:space="preserve"> iNKT</w:t>
      </w:r>
      <w:r w:rsidR="00784E3D" w:rsidRPr="005B4A5F">
        <w:rPr>
          <w:bCs/>
          <w:color w:val="000000" w:themeColor="text1"/>
        </w:rPr>
        <w:t xml:space="preserve"> </w:t>
      </w:r>
      <w:r w:rsidR="004D0DFF" w:rsidRPr="005B4A5F">
        <w:rPr>
          <w:bCs/>
          <w:color w:val="000000" w:themeColor="text1"/>
        </w:rPr>
        <w:t xml:space="preserve">from </w:t>
      </w:r>
      <w:r w:rsidR="00784E3D" w:rsidRPr="005B4A5F">
        <w:rPr>
          <w:bCs/>
          <w:color w:val="000000" w:themeColor="text1"/>
        </w:rPr>
        <w:t>pre</w:t>
      </w:r>
      <w:r w:rsidR="00012DA5" w:rsidRPr="005B4A5F">
        <w:rPr>
          <w:bCs/>
          <w:color w:val="000000" w:themeColor="text1"/>
        </w:rPr>
        <w:t>-</w:t>
      </w:r>
      <w:r w:rsidR="00784E3D" w:rsidRPr="005B4A5F">
        <w:rPr>
          <w:bCs/>
          <w:color w:val="000000" w:themeColor="text1"/>
        </w:rPr>
        <w:t>vaccination (ratio=0.64) to post</w:t>
      </w:r>
      <w:r w:rsidR="00012DA5" w:rsidRPr="005B4A5F">
        <w:rPr>
          <w:bCs/>
          <w:color w:val="000000" w:themeColor="text1"/>
        </w:rPr>
        <w:t>-</w:t>
      </w:r>
      <w:r w:rsidR="00784E3D" w:rsidRPr="005B4A5F">
        <w:rPr>
          <w:bCs/>
          <w:color w:val="000000" w:themeColor="text1"/>
        </w:rPr>
        <w:t>vaccination (ratio=0.07)</w:t>
      </w:r>
      <w:r w:rsidR="00DF7CDE" w:rsidRPr="005B4A5F">
        <w:rPr>
          <w:bCs/>
          <w:color w:val="000000" w:themeColor="text1"/>
        </w:rPr>
        <w:t>, and</w:t>
      </w:r>
      <w:r w:rsidR="004F5A2F" w:rsidRPr="005B4A5F">
        <w:rPr>
          <w:bCs/>
          <w:color w:val="000000" w:themeColor="text1"/>
        </w:rPr>
        <w:t xml:space="preserve"> </w:t>
      </w:r>
      <w:r w:rsidR="00784E3D" w:rsidRPr="005B4A5F">
        <w:rPr>
          <w:bCs/>
          <w:color w:val="000000" w:themeColor="text1"/>
        </w:rPr>
        <w:t>represented a</w:t>
      </w:r>
      <w:r w:rsidR="00121EC5" w:rsidRPr="005B4A5F">
        <w:rPr>
          <w:bCs/>
          <w:color w:val="000000" w:themeColor="text1"/>
        </w:rPr>
        <w:t xml:space="preserve"> </w:t>
      </w:r>
      <w:r w:rsidR="00AC1B3F" w:rsidRPr="005B4A5F">
        <w:rPr>
          <w:bCs/>
          <w:color w:val="000000" w:themeColor="text1"/>
        </w:rPr>
        <w:t xml:space="preserve">significant </w:t>
      </w:r>
      <w:r w:rsidR="00784E3D" w:rsidRPr="005B4A5F">
        <w:rPr>
          <w:bCs/>
          <w:color w:val="000000" w:themeColor="text1"/>
        </w:rPr>
        <w:t>change in the</w:t>
      </w:r>
      <w:r w:rsidR="00AF5395" w:rsidRPr="005B4A5F">
        <w:rPr>
          <w:bCs/>
          <w:color w:val="000000" w:themeColor="text1"/>
        </w:rPr>
        <w:t xml:space="preserve"> overall</w:t>
      </w:r>
      <w:r w:rsidR="00784E3D" w:rsidRPr="005B4A5F">
        <w:rPr>
          <w:bCs/>
          <w:color w:val="000000" w:themeColor="text1"/>
        </w:rPr>
        <w:t xml:space="preserve"> proportion of iNKT subsets</w:t>
      </w:r>
      <w:r w:rsidR="001A2A9B" w:rsidRPr="005B4A5F">
        <w:rPr>
          <w:bCs/>
          <w:color w:val="000000" w:themeColor="text1"/>
        </w:rPr>
        <w:t xml:space="preserve"> </w:t>
      </w:r>
      <w:r w:rsidR="00121EC5" w:rsidRPr="005B4A5F">
        <w:rPr>
          <w:bCs/>
          <w:color w:val="000000" w:themeColor="text1"/>
        </w:rPr>
        <w:t>after BCG vaccination</w:t>
      </w:r>
      <w:r w:rsidR="001A2A9B" w:rsidRPr="005B4A5F">
        <w:rPr>
          <w:bCs/>
          <w:color w:val="000000" w:themeColor="text1"/>
        </w:rPr>
        <w:t xml:space="preserve"> </w:t>
      </w:r>
      <w:r w:rsidR="00B576AE" w:rsidRPr="005B4A5F">
        <w:rPr>
          <w:bCs/>
          <w:color w:val="000000" w:themeColor="text1"/>
          <w:vertAlign w:val="subscript"/>
        </w:rPr>
        <w:softHyphen/>
      </w:r>
      <w:r w:rsidR="00357991" w:rsidRPr="005B4A5F">
        <w:rPr>
          <w:bCs/>
          <w:color w:val="000000" w:themeColor="text1"/>
        </w:rPr>
        <w:t>(</w:t>
      </w:r>
      <w:r w:rsidR="001A2A9B" w:rsidRPr="005B4A5F">
        <w:rPr>
          <w:bCs/>
          <w:color w:val="000000" w:themeColor="text1"/>
        </w:rPr>
        <w:t>Pearson’s Chi-squared p=</w:t>
      </w:r>
      <w:r w:rsidR="00AA59C7" w:rsidRPr="005B4A5F">
        <w:rPr>
          <w:bCs/>
          <w:color w:val="000000" w:themeColor="text1"/>
        </w:rPr>
        <w:t>&lt;0.0001</w:t>
      </w:r>
      <w:r w:rsidR="00D724C9" w:rsidRPr="005B4A5F">
        <w:rPr>
          <w:bCs/>
          <w:color w:val="000000" w:themeColor="text1"/>
        </w:rPr>
        <w:t xml:space="preserve"> [</w:t>
      </w:r>
      <w:r w:rsidR="00D724C9" w:rsidRPr="005B4A5F">
        <w:rPr>
          <w:bCs/>
        </w:rPr>
        <w:t>Figure 4</w:t>
      </w:r>
      <w:r w:rsidR="001A2A9B" w:rsidRPr="005B4A5F">
        <w:rPr>
          <w:bCs/>
        </w:rPr>
        <w:t>b</w:t>
      </w:r>
      <w:r w:rsidR="001A2A9B" w:rsidRPr="005B4A5F">
        <w:rPr>
          <w:bCs/>
          <w:color w:val="000000" w:themeColor="text1"/>
        </w:rPr>
        <w:t xml:space="preserve">]). </w:t>
      </w:r>
      <w:r w:rsidR="00F45659" w:rsidRPr="005B4A5F">
        <w:rPr>
          <w:bCs/>
          <w:color w:val="000000" w:themeColor="text1"/>
        </w:rPr>
        <w:t>Furthermore, c</w:t>
      </w:r>
      <w:r w:rsidR="00435426" w:rsidRPr="005B4A5F">
        <w:rPr>
          <w:bCs/>
          <w:color w:val="000000" w:themeColor="text1"/>
        </w:rPr>
        <w:t>orrelations of</w:t>
      </w:r>
      <w:r w:rsidR="001A2A9B" w:rsidRPr="005B4A5F">
        <w:rPr>
          <w:bCs/>
          <w:color w:val="000000" w:themeColor="text1"/>
        </w:rPr>
        <w:t xml:space="preserve"> antigen responsive iNKT </w:t>
      </w:r>
      <w:r w:rsidR="009D7BFB" w:rsidRPr="005B4A5F">
        <w:rPr>
          <w:bCs/>
          <w:color w:val="000000" w:themeColor="text1"/>
        </w:rPr>
        <w:t xml:space="preserve">subsets </w:t>
      </w:r>
      <w:r w:rsidR="001A2A9B" w:rsidRPr="005B4A5F">
        <w:rPr>
          <w:bCs/>
          <w:color w:val="000000" w:themeColor="text1"/>
        </w:rPr>
        <w:t xml:space="preserve">with disease burden </w:t>
      </w:r>
      <w:r w:rsidR="00B60B66" w:rsidRPr="005B4A5F">
        <w:rPr>
          <w:bCs/>
          <w:color w:val="000000" w:themeColor="text1"/>
        </w:rPr>
        <w:t xml:space="preserve">measures </w:t>
      </w:r>
      <w:r w:rsidR="00435426" w:rsidRPr="005B4A5F">
        <w:rPr>
          <w:bCs/>
          <w:color w:val="000000" w:themeColor="text1"/>
        </w:rPr>
        <w:t xml:space="preserve">revealed </w:t>
      </w:r>
      <w:r w:rsidR="00121EC5" w:rsidRPr="005B4A5F">
        <w:rPr>
          <w:bCs/>
          <w:color w:val="000000" w:themeColor="text1"/>
        </w:rPr>
        <w:t>a</w:t>
      </w:r>
      <w:r w:rsidR="00581F64" w:rsidRPr="005B4A5F">
        <w:rPr>
          <w:bCs/>
          <w:color w:val="000000" w:themeColor="text1"/>
        </w:rPr>
        <w:t xml:space="preserve"> </w:t>
      </w:r>
      <w:r w:rsidR="002678C0" w:rsidRPr="005B4A5F">
        <w:rPr>
          <w:bCs/>
          <w:color w:val="000000" w:themeColor="text1"/>
        </w:rPr>
        <w:t xml:space="preserve">positive </w:t>
      </w:r>
      <w:r w:rsidR="005A073B" w:rsidRPr="005B4A5F">
        <w:rPr>
          <w:bCs/>
          <w:color w:val="000000" w:themeColor="text1"/>
        </w:rPr>
        <w:t>trend toward</w:t>
      </w:r>
      <w:r w:rsidR="00121EC5" w:rsidRPr="005B4A5F">
        <w:rPr>
          <w:bCs/>
          <w:color w:val="000000" w:themeColor="text1"/>
        </w:rPr>
        <w:t xml:space="preserve"> </w:t>
      </w:r>
      <w:r w:rsidR="002678C0" w:rsidRPr="005B4A5F">
        <w:rPr>
          <w:bCs/>
          <w:color w:val="000000" w:themeColor="text1"/>
        </w:rPr>
        <w:t xml:space="preserve">increased </w:t>
      </w:r>
      <w:r w:rsidR="001A2A9B" w:rsidRPr="005B4A5F">
        <w:rPr>
          <w:bCs/>
          <w:color w:val="000000" w:themeColor="text1"/>
        </w:rPr>
        <w:t>CD8</w:t>
      </w:r>
      <w:r w:rsidR="001A2A9B" w:rsidRPr="005B4A5F">
        <w:rPr>
          <w:bCs/>
          <w:color w:val="000000" w:themeColor="text1"/>
          <w:vertAlign w:val="superscript"/>
        </w:rPr>
        <w:t>+</w:t>
      </w:r>
      <w:r w:rsidR="001A2A9B" w:rsidRPr="005B4A5F">
        <w:rPr>
          <w:bCs/>
          <w:color w:val="000000" w:themeColor="text1"/>
        </w:rPr>
        <w:t xml:space="preserve"> iNKT </w:t>
      </w:r>
      <w:r w:rsidR="00581F64" w:rsidRPr="005B4A5F">
        <w:rPr>
          <w:bCs/>
          <w:color w:val="000000" w:themeColor="text1"/>
        </w:rPr>
        <w:t>subset</w:t>
      </w:r>
      <w:r w:rsidR="00950A31" w:rsidRPr="005B4A5F">
        <w:rPr>
          <w:bCs/>
          <w:color w:val="000000" w:themeColor="text1"/>
        </w:rPr>
        <w:t xml:space="preserve"> </w:t>
      </w:r>
      <w:r w:rsidR="00581F64" w:rsidRPr="005B4A5F">
        <w:rPr>
          <w:bCs/>
          <w:color w:val="000000" w:themeColor="text1"/>
        </w:rPr>
        <w:t xml:space="preserve">proportions </w:t>
      </w:r>
      <w:r w:rsidR="00121EC5" w:rsidRPr="005B4A5F">
        <w:rPr>
          <w:bCs/>
          <w:color w:val="000000" w:themeColor="text1"/>
        </w:rPr>
        <w:t>and better disease outcome.</w:t>
      </w:r>
      <w:r w:rsidR="00662CE6" w:rsidRPr="005B4A5F">
        <w:rPr>
          <w:bCs/>
          <w:color w:val="000000" w:themeColor="text1"/>
        </w:rPr>
        <w:t xml:space="preserve"> </w:t>
      </w:r>
      <w:r w:rsidR="00D90E00" w:rsidRPr="005B4A5F">
        <w:rPr>
          <w:bCs/>
        </w:rPr>
        <w:t>Animals with</w:t>
      </w:r>
      <w:r w:rsidR="0038641E" w:rsidRPr="005B4A5F">
        <w:rPr>
          <w:bCs/>
        </w:rPr>
        <w:t xml:space="preserve"> i</w:t>
      </w:r>
      <w:r w:rsidR="00581F64" w:rsidRPr="005B4A5F">
        <w:rPr>
          <w:bCs/>
        </w:rPr>
        <w:t xml:space="preserve">ncreased </w:t>
      </w:r>
      <w:r w:rsidR="00121EC5" w:rsidRPr="005B4A5F">
        <w:rPr>
          <w:bCs/>
        </w:rPr>
        <w:t>CD8</w:t>
      </w:r>
      <w:r w:rsidR="00E414F4" w:rsidRPr="005B4A5F">
        <w:rPr>
          <w:bCs/>
          <w:vertAlign w:val="superscript"/>
        </w:rPr>
        <w:t>+</w:t>
      </w:r>
      <w:r w:rsidR="00E414F4" w:rsidRPr="005B4A5F">
        <w:rPr>
          <w:bCs/>
        </w:rPr>
        <w:t xml:space="preserve"> </w:t>
      </w:r>
      <w:r w:rsidR="00121EC5" w:rsidRPr="005B4A5F">
        <w:rPr>
          <w:bCs/>
        </w:rPr>
        <w:t>iNKT</w:t>
      </w:r>
      <w:r w:rsidR="00D90E00" w:rsidRPr="005B4A5F">
        <w:rPr>
          <w:bCs/>
        </w:rPr>
        <w:t>s had decreased</w:t>
      </w:r>
      <w:r w:rsidR="00D90E00" w:rsidRPr="005B4A5F">
        <w:rPr>
          <w:bCs/>
          <w:color w:val="FF0000"/>
        </w:rPr>
        <w:t xml:space="preserve"> </w:t>
      </w:r>
      <w:r w:rsidR="001A2A9B" w:rsidRPr="005B4A5F">
        <w:rPr>
          <w:bCs/>
          <w:color w:val="000000" w:themeColor="text1"/>
        </w:rPr>
        <w:t xml:space="preserve">total pathology (r=-0.2, </w:t>
      </w:r>
      <w:r w:rsidR="001A2A9B" w:rsidRPr="005B4A5F">
        <w:rPr>
          <w:bCs/>
          <w:i/>
          <w:color w:val="000000" w:themeColor="text1"/>
        </w:rPr>
        <w:t>p=0.67</w:t>
      </w:r>
      <w:r w:rsidR="001A2A9B" w:rsidRPr="005B4A5F">
        <w:rPr>
          <w:bCs/>
          <w:color w:val="000000" w:themeColor="text1"/>
        </w:rPr>
        <w:t xml:space="preserve">), lung lesion number (r=-0.82, </w:t>
      </w:r>
      <w:r w:rsidR="001A2A9B" w:rsidRPr="005B4A5F">
        <w:rPr>
          <w:bCs/>
          <w:i/>
          <w:color w:val="000000" w:themeColor="text1"/>
        </w:rPr>
        <w:t>p=0.13</w:t>
      </w:r>
      <w:r w:rsidR="001A2A9B" w:rsidRPr="005B4A5F">
        <w:rPr>
          <w:bCs/>
          <w:color w:val="000000" w:themeColor="text1"/>
        </w:rPr>
        <w:t xml:space="preserve">) and weight loss (r=-0.55, </w:t>
      </w:r>
      <w:r w:rsidR="001A2A9B" w:rsidRPr="005B4A5F">
        <w:rPr>
          <w:bCs/>
          <w:i/>
          <w:color w:val="000000" w:themeColor="text1"/>
        </w:rPr>
        <w:t>p=0.4</w:t>
      </w:r>
      <w:r w:rsidR="001A2A9B" w:rsidRPr="005B4A5F">
        <w:rPr>
          <w:bCs/>
          <w:color w:val="000000" w:themeColor="text1"/>
        </w:rPr>
        <w:t>)</w:t>
      </w:r>
      <w:r w:rsidR="00E44284" w:rsidRPr="005B4A5F">
        <w:rPr>
          <w:bCs/>
          <w:color w:val="000000" w:themeColor="text1"/>
        </w:rPr>
        <w:t>.</w:t>
      </w:r>
      <w:r w:rsidR="001A2A9B" w:rsidRPr="005B4A5F">
        <w:rPr>
          <w:bCs/>
          <w:color w:val="000000" w:themeColor="text1"/>
        </w:rPr>
        <w:t xml:space="preserve"> </w:t>
      </w:r>
      <w:r w:rsidR="008540A8" w:rsidRPr="005B4A5F">
        <w:rPr>
          <w:bCs/>
          <w:color w:val="000000" w:themeColor="text1"/>
        </w:rPr>
        <w:t xml:space="preserve">One animal </w:t>
      </w:r>
      <w:r w:rsidR="003E17A9" w:rsidRPr="005B4A5F">
        <w:rPr>
          <w:bCs/>
          <w:color w:val="000000" w:themeColor="text1"/>
        </w:rPr>
        <w:t>was a relative outlier, with</w:t>
      </w:r>
      <w:r w:rsidR="008540A8" w:rsidRPr="005B4A5F">
        <w:rPr>
          <w:bCs/>
          <w:color w:val="000000" w:themeColor="text1"/>
        </w:rPr>
        <w:t xml:space="preserve"> a discordance between the CD8+ iNKTs and lung lesion ratio. </w:t>
      </w:r>
      <w:r w:rsidR="001A2A9B" w:rsidRPr="005B4A5F">
        <w:rPr>
          <w:bCs/>
          <w:color w:val="000000" w:themeColor="text1"/>
        </w:rPr>
        <w:t>In contrast,</w:t>
      </w:r>
      <w:r w:rsidR="00D90E00" w:rsidRPr="005B4A5F">
        <w:rPr>
          <w:bCs/>
          <w:color w:val="000000" w:themeColor="text1"/>
        </w:rPr>
        <w:t xml:space="preserve"> </w:t>
      </w:r>
      <w:r w:rsidR="00D90E00" w:rsidRPr="005B4A5F">
        <w:rPr>
          <w:bCs/>
        </w:rPr>
        <w:t>those with</w:t>
      </w:r>
      <w:r w:rsidR="001A2A9B" w:rsidRPr="005B4A5F">
        <w:rPr>
          <w:bCs/>
        </w:rPr>
        <w:t xml:space="preserve"> </w:t>
      </w:r>
      <w:r w:rsidR="0067023F" w:rsidRPr="005B4A5F">
        <w:rPr>
          <w:bCs/>
        </w:rPr>
        <w:t xml:space="preserve">increased </w:t>
      </w:r>
      <w:r w:rsidR="001A2A9B" w:rsidRPr="005B4A5F">
        <w:rPr>
          <w:bCs/>
        </w:rPr>
        <w:t>CD4</w:t>
      </w:r>
      <w:r w:rsidR="001A2A9B" w:rsidRPr="005B4A5F">
        <w:rPr>
          <w:bCs/>
          <w:vertAlign w:val="superscript"/>
        </w:rPr>
        <w:t>+</w:t>
      </w:r>
      <w:r w:rsidR="001A2A9B" w:rsidRPr="005B4A5F">
        <w:rPr>
          <w:bCs/>
        </w:rPr>
        <w:t xml:space="preserve"> iNKT</w:t>
      </w:r>
      <w:r w:rsidR="009D7BFB" w:rsidRPr="005B4A5F">
        <w:rPr>
          <w:bCs/>
        </w:rPr>
        <w:t xml:space="preserve"> </w:t>
      </w:r>
      <w:r w:rsidR="00D90E00" w:rsidRPr="005B4A5F">
        <w:rPr>
          <w:bCs/>
        </w:rPr>
        <w:t>had</w:t>
      </w:r>
      <w:r w:rsidR="001A2A9B" w:rsidRPr="005B4A5F">
        <w:rPr>
          <w:bCs/>
        </w:rPr>
        <w:t xml:space="preserve"> </w:t>
      </w:r>
      <w:r w:rsidR="001A2A9B" w:rsidRPr="005B4A5F">
        <w:rPr>
          <w:bCs/>
          <w:color w:val="000000" w:themeColor="text1"/>
        </w:rPr>
        <w:t xml:space="preserve">increased total pathology (r=0.34, </w:t>
      </w:r>
      <w:r w:rsidR="001A2A9B" w:rsidRPr="005B4A5F">
        <w:rPr>
          <w:bCs/>
          <w:i/>
          <w:color w:val="000000" w:themeColor="text1"/>
        </w:rPr>
        <w:t>p=0.53</w:t>
      </w:r>
      <w:r w:rsidR="001A2A9B" w:rsidRPr="005B4A5F">
        <w:rPr>
          <w:bCs/>
          <w:color w:val="000000" w:themeColor="text1"/>
        </w:rPr>
        <w:t xml:space="preserve">), lung lesion number (r=0.3, </w:t>
      </w:r>
      <w:r w:rsidR="001A2A9B" w:rsidRPr="005B4A5F">
        <w:rPr>
          <w:bCs/>
          <w:i/>
          <w:color w:val="000000" w:themeColor="text1"/>
        </w:rPr>
        <w:t>p=0.68</w:t>
      </w:r>
      <w:r w:rsidR="001A2A9B" w:rsidRPr="005B4A5F">
        <w:rPr>
          <w:bCs/>
          <w:color w:val="000000" w:themeColor="text1"/>
        </w:rPr>
        <w:t xml:space="preserve">) and weight loss (r=0.05, </w:t>
      </w:r>
      <w:r w:rsidR="001A2A9B" w:rsidRPr="005B4A5F">
        <w:rPr>
          <w:bCs/>
          <w:i/>
          <w:color w:val="000000" w:themeColor="text1"/>
        </w:rPr>
        <w:t>p&gt;0.99</w:t>
      </w:r>
      <w:r w:rsidR="00D724C9" w:rsidRPr="005B4A5F">
        <w:rPr>
          <w:bCs/>
          <w:color w:val="000000" w:themeColor="text1"/>
        </w:rPr>
        <w:t>) (</w:t>
      </w:r>
      <w:r w:rsidR="00D724C9" w:rsidRPr="005B4A5F">
        <w:rPr>
          <w:bCs/>
        </w:rPr>
        <w:t>Figure 4</w:t>
      </w:r>
      <w:r w:rsidR="001A2A9B" w:rsidRPr="005B4A5F">
        <w:rPr>
          <w:bCs/>
        </w:rPr>
        <w:t>c</w:t>
      </w:r>
      <w:r w:rsidR="001A2A9B" w:rsidRPr="005B4A5F">
        <w:rPr>
          <w:bCs/>
          <w:color w:val="000000" w:themeColor="text1"/>
        </w:rPr>
        <w:t>). The</w:t>
      </w:r>
      <w:r w:rsidR="00E44284" w:rsidRPr="005B4A5F">
        <w:rPr>
          <w:bCs/>
          <w:color w:val="000000" w:themeColor="text1"/>
        </w:rPr>
        <w:t>refore, our</w:t>
      </w:r>
      <w:r w:rsidR="001A2A9B" w:rsidRPr="005B4A5F">
        <w:rPr>
          <w:bCs/>
          <w:color w:val="000000" w:themeColor="text1"/>
        </w:rPr>
        <w:t xml:space="preserve"> results </w:t>
      </w:r>
      <w:r w:rsidR="003E17A9" w:rsidRPr="005B4A5F">
        <w:rPr>
          <w:bCs/>
          <w:color w:val="000000" w:themeColor="text1"/>
        </w:rPr>
        <w:t xml:space="preserve">suggest </w:t>
      </w:r>
      <w:r w:rsidR="00D47B38" w:rsidRPr="005B4A5F">
        <w:rPr>
          <w:bCs/>
          <w:color w:val="000000" w:themeColor="text1"/>
        </w:rPr>
        <w:t xml:space="preserve">that BCG vaccination induces </w:t>
      </w:r>
      <w:r w:rsidR="00ED5594" w:rsidRPr="005B4A5F">
        <w:rPr>
          <w:bCs/>
          <w:color w:val="000000" w:themeColor="text1"/>
        </w:rPr>
        <w:t>a dominant CD8</w:t>
      </w:r>
      <w:r w:rsidR="00ED5594" w:rsidRPr="005B4A5F">
        <w:rPr>
          <w:bCs/>
          <w:color w:val="000000" w:themeColor="text1"/>
          <w:vertAlign w:val="superscript"/>
        </w:rPr>
        <w:t>+</w:t>
      </w:r>
      <w:r w:rsidR="00ED5594" w:rsidRPr="005B4A5F">
        <w:rPr>
          <w:bCs/>
          <w:color w:val="000000" w:themeColor="text1"/>
        </w:rPr>
        <w:t xml:space="preserve"> iNKT phenotype</w:t>
      </w:r>
      <w:r w:rsidR="001C7AEA" w:rsidRPr="005B4A5F">
        <w:rPr>
          <w:bCs/>
          <w:color w:val="000000" w:themeColor="text1"/>
        </w:rPr>
        <w:t>,</w:t>
      </w:r>
      <w:r w:rsidR="00435426" w:rsidRPr="005B4A5F">
        <w:rPr>
          <w:bCs/>
          <w:color w:val="000000" w:themeColor="text1"/>
        </w:rPr>
        <w:t xml:space="preserve"> </w:t>
      </w:r>
      <w:r w:rsidR="003E17A9" w:rsidRPr="005B4A5F">
        <w:rPr>
          <w:bCs/>
        </w:rPr>
        <w:t xml:space="preserve">with </w:t>
      </w:r>
      <w:r w:rsidR="00D90E00" w:rsidRPr="005B4A5F">
        <w:rPr>
          <w:bCs/>
        </w:rPr>
        <w:t>trends</w:t>
      </w:r>
      <w:r w:rsidR="00002834" w:rsidRPr="005B4A5F">
        <w:rPr>
          <w:bCs/>
        </w:rPr>
        <w:t xml:space="preserve"> </w:t>
      </w:r>
      <w:r w:rsidR="003E17A9" w:rsidRPr="005B4A5F">
        <w:rPr>
          <w:bCs/>
        </w:rPr>
        <w:t xml:space="preserve">to an association </w:t>
      </w:r>
      <w:r w:rsidR="00002834" w:rsidRPr="005B4A5F">
        <w:rPr>
          <w:bCs/>
        </w:rPr>
        <w:t>with</w:t>
      </w:r>
      <w:r w:rsidR="00EF107D" w:rsidRPr="005B4A5F">
        <w:rPr>
          <w:bCs/>
        </w:rPr>
        <w:t xml:space="preserve"> </w:t>
      </w:r>
      <w:r w:rsidR="00435426" w:rsidRPr="005B4A5F">
        <w:rPr>
          <w:bCs/>
        </w:rPr>
        <w:t>better disease outcome</w:t>
      </w:r>
      <w:r w:rsidR="00435426" w:rsidRPr="005B4A5F">
        <w:rPr>
          <w:bCs/>
          <w:color w:val="000000" w:themeColor="text1"/>
        </w:rPr>
        <w:t xml:space="preserve">. </w:t>
      </w:r>
      <w:r w:rsidR="001A2A9B" w:rsidRPr="005B4A5F">
        <w:rPr>
          <w:bCs/>
          <w:color w:val="000000" w:themeColor="text1"/>
        </w:rPr>
        <w:t xml:space="preserve"> </w:t>
      </w:r>
    </w:p>
    <w:p w14:paraId="78DED32C" w14:textId="77777777" w:rsidR="00685536" w:rsidRPr="005B4A5F" w:rsidRDefault="00685536" w:rsidP="00867F94">
      <w:pPr>
        <w:spacing w:line="360" w:lineRule="auto"/>
      </w:pPr>
    </w:p>
    <w:p w14:paraId="604C2F94" w14:textId="77777777" w:rsidR="00025839" w:rsidRPr="005B4A5F" w:rsidRDefault="00025839" w:rsidP="00867F94">
      <w:pPr>
        <w:spacing w:line="360" w:lineRule="auto"/>
      </w:pPr>
    </w:p>
    <w:p w14:paraId="243AC0B0" w14:textId="77777777" w:rsidR="00025839" w:rsidRPr="005B4A5F" w:rsidRDefault="00025839" w:rsidP="00867F94">
      <w:pPr>
        <w:spacing w:line="360" w:lineRule="auto"/>
      </w:pPr>
    </w:p>
    <w:p w14:paraId="5050220D" w14:textId="77777777" w:rsidR="00025839" w:rsidRPr="005B4A5F" w:rsidRDefault="00025839" w:rsidP="00867F94">
      <w:pPr>
        <w:spacing w:line="360" w:lineRule="auto"/>
      </w:pPr>
    </w:p>
    <w:p w14:paraId="77A5A2A4" w14:textId="77777777" w:rsidR="00025839" w:rsidRPr="005B4A5F" w:rsidRDefault="00025839" w:rsidP="00867F94">
      <w:pPr>
        <w:spacing w:line="360" w:lineRule="auto"/>
      </w:pPr>
    </w:p>
    <w:p w14:paraId="60529BFE" w14:textId="77777777" w:rsidR="00025839" w:rsidRPr="005B4A5F" w:rsidRDefault="00025839" w:rsidP="00867F94">
      <w:pPr>
        <w:spacing w:line="360" w:lineRule="auto"/>
      </w:pPr>
    </w:p>
    <w:p w14:paraId="0A9CF86D" w14:textId="77777777" w:rsidR="00025839" w:rsidRPr="005B4A5F" w:rsidRDefault="00025839" w:rsidP="00867F94">
      <w:pPr>
        <w:spacing w:line="360" w:lineRule="auto"/>
      </w:pPr>
    </w:p>
    <w:p w14:paraId="5FF1AD0B" w14:textId="77777777" w:rsidR="00025839" w:rsidRPr="005B4A5F" w:rsidRDefault="00025839" w:rsidP="00867F94">
      <w:pPr>
        <w:spacing w:line="360" w:lineRule="auto"/>
      </w:pPr>
    </w:p>
    <w:p w14:paraId="6ABD2F9F" w14:textId="77777777" w:rsidR="00025839" w:rsidRPr="005B4A5F" w:rsidRDefault="00025839" w:rsidP="00867F94">
      <w:pPr>
        <w:spacing w:line="360" w:lineRule="auto"/>
      </w:pPr>
    </w:p>
    <w:p w14:paraId="12AC72F9" w14:textId="77777777" w:rsidR="00025839" w:rsidRPr="005B4A5F" w:rsidRDefault="00025839" w:rsidP="00867F94">
      <w:pPr>
        <w:spacing w:line="360" w:lineRule="auto"/>
      </w:pPr>
    </w:p>
    <w:p w14:paraId="6133C532" w14:textId="77777777" w:rsidR="00025839" w:rsidRPr="005B4A5F" w:rsidRDefault="00025839" w:rsidP="00867F94">
      <w:pPr>
        <w:spacing w:line="360" w:lineRule="auto"/>
      </w:pPr>
    </w:p>
    <w:p w14:paraId="5C9D1F68" w14:textId="77777777" w:rsidR="00AC45C3" w:rsidRPr="005B4A5F" w:rsidRDefault="00AC45C3" w:rsidP="00867F94">
      <w:pPr>
        <w:spacing w:line="360" w:lineRule="auto"/>
      </w:pPr>
    </w:p>
    <w:p w14:paraId="5956ADCC" w14:textId="72E94428" w:rsidR="002F4B3B" w:rsidRPr="005B4A5F" w:rsidRDefault="00A46F77" w:rsidP="00867F94">
      <w:pPr>
        <w:spacing w:line="360" w:lineRule="auto"/>
        <w:rPr>
          <w:b/>
        </w:rPr>
      </w:pPr>
      <w:r w:rsidRPr="005B4A5F">
        <w:rPr>
          <w:b/>
        </w:rPr>
        <w:t>4.</w:t>
      </w:r>
      <w:r w:rsidR="00DF1799" w:rsidRPr="005B4A5F">
        <w:rPr>
          <w:b/>
        </w:rPr>
        <w:t xml:space="preserve"> </w:t>
      </w:r>
      <w:r w:rsidR="002F4B3B" w:rsidRPr="005B4A5F">
        <w:rPr>
          <w:b/>
        </w:rPr>
        <w:t xml:space="preserve">Discussion </w:t>
      </w:r>
    </w:p>
    <w:p w14:paraId="659D47D7" w14:textId="1FEC3EE5" w:rsidR="00896544" w:rsidRPr="005B4A5F" w:rsidRDefault="00896544" w:rsidP="003E17A9">
      <w:pPr>
        <w:spacing w:line="360" w:lineRule="auto"/>
      </w:pPr>
      <w:r w:rsidRPr="005B4A5F">
        <w:t>This study provides the first systematic investigation of innate iNKT cells as a predictive marker of disease outcome in BCG vaccination and TB challenge studies in a well</w:t>
      </w:r>
      <w:r w:rsidR="00FC464A" w:rsidRPr="005B4A5F">
        <w:t>-</w:t>
      </w:r>
      <w:r w:rsidRPr="005B4A5F">
        <w:t xml:space="preserve">characterised cohort of rhesus and cynomolgus macaques. We </w:t>
      </w:r>
      <w:r w:rsidR="00567793" w:rsidRPr="005B4A5F">
        <w:t xml:space="preserve">have </w:t>
      </w:r>
      <w:r w:rsidRPr="005B4A5F">
        <w:t>use</w:t>
      </w:r>
      <w:r w:rsidR="00567793" w:rsidRPr="005B4A5F">
        <w:t>d</w:t>
      </w:r>
      <w:r w:rsidRPr="005B4A5F">
        <w:t xml:space="preserve"> highly specific and validated CD1d-</w:t>
      </w:r>
      <w:r w:rsidRPr="005B4A5F">
        <w:rPr>
          <w:rFonts w:ascii="Symbol" w:hAnsi="Symbol"/>
        </w:rPr>
        <w:t></w:t>
      </w:r>
      <w:r w:rsidRPr="005B4A5F">
        <w:t xml:space="preserve">GC tetramers to identify iNKTs in macaques </w:t>
      </w:r>
      <w:r w:rsidRPr="005B4A5F">
        <w:fldChar w:fldCharType="begin">
          <w:fldData xml:space="preserve">PEVuZE5vdGU+PENpdGU+PEF1dGhvcj5LYXNoaXdhc2U8L0F1dGhvcj48WWVhcj4yMDAzPC9ZZWFy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3ODc8L3BhZ2VzPjx2b2x1bWU+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</w:fldData>
        </w:fldChar>
      </w:r>
      <w:r w:rsidR="00C545E0" w:rsidRPr="005B4A5F">
        <w:instrText xml:space="preserve"> ADDIN EN.CITE </w:instrText>
      </w:r>
      <w:r w:rsidR="00C545E0" w:rsidRPr="005B4A5F">
        <w:fldChar w:fldCharType="begin">
          <w:fldData xml:space="preserve">PEVuZE5vdGU+PENpdGU+PEF1dGhvcj5LYXNoaXdhc2U8L0F1dGhvcj48WWVhcj4yMDAzPC9ZZWFy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3ODc8L3BhZ2VzPjx2b2x1bWU+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28, 46, 47]</w:t>
      </w:r>
      <w:r w:rsidRPr="005B4A5F">
        <w:fldChar w:fldCharType="end"/>
      </w:r>
      <w:r w:rsidRPr="005B4A5F">
        <w:t xml:space="preserve">. Our results demonstrate that an increased peripheral blood iNKT frequency, and </w:t>
      </w:r>
      <w:r w:rsidR="00FC464A" w:rsidRPr="005B4A5F">
        <w:t>the</w:t>
      </w:r>
      <w:r w:rsidRPr="005B4A5F">
        <w:t xml:space="preserve"> ratio of CD4</w:t>
      </w:r>
      <w:r w:rsidRPr="005B4A5F">
        <w:rPr>
          <w:vertAlign w:val="superscript"/>
        </w:rPr>
        <w:t>+</w:t>
      </w:r>
      <w:r w:rsidRPr="005B4A5F">
        <w:t>/CD8</w:t>
      </w:r>
      <w:r w:rsidRPr="005B4A5F">
        <w:rPr>
          <w:vertAlign w:val="superscript"/>
        </w:rPr>
        <w:t>+</w:t>
      </w:r>
      <w:r w:rsidRPr="005B4A5F">
        <w:t xml:space="preserve"> iNKT subset proportion after </w:t>
      </w:r>
      <w:r w:rsidRPr="005B4A5F">
        <w:rPr>
          <w:i/>
        </w:rPr>
        <w:t>in vitro</w:t>
      </w:r>
      <w:r w:rsidRPr="005B4A5F">
        <w:t xml:space="preserve"> antigen expansion</w:t>
      </w:r>
      <w:r w:rsidR="00645086" w:rsidRPr="005B4A5F">
        <w:t xml:space="preserve"> with </w:t>
      </w:r>
      <w:r w:rsidR="00645086" w:rsidRPr="005B4A5F">
        <w:rPr>
          <w:rFonts w:ascii="Symbol" w:hAnsi="Symbol"/>
        </w:rPr>
        <w:t></w:t>
      </w:r>
      <w:r w:rsidR="00645086" w:rsidRPr="005B4A5F">
        <w:t>GC</w:t>
      </w:r>
      <w:r w:rsidRPr="005B4A5F">
        <w:t xml:space="preserve">, </w:t>
      </w:r>
      <w:r w:rsidR="003C0C1E" w:rsidRPr="005B4A5F">
        <w:t>shows a trend towards increased</w:t>
      </w:r>
      <w:r w:rsidRPr="005B4A5F">
        <w:t xml:space="preserve"> TB resistance in mycobacteria</w:t>
      </w:r>
      <w:r w:rsidR="00567793" w:rsidRPr="005B4A5F">
        <w:t>-</w:t>
      </w:r>
      <w:r w:rsidRPr="005B4A5F">
        <w:t>naive animals. Furthermore, we observed increased proportions of antigen</w:t>
      </w:r>
      <w:r w:rsidR="00567793" w:rsidRPr="005B4A5F">
        <w:t>-</w:t>
      </w:r>
      <w:r w:rsidRPr="005B4A5F">
        <w:t>expanded CD8</w:t>
      </w:r>
      <w:r w:rsidRPr="005B4A5F">
        <w:rPr>
          <w:vertAlign w:val="superscript"/>
        </w:rPr>
        <w:t>+</w:t>
      </w:r>
      <w:r w:rsidRPr="005B4A5F">
        <w:t xml:space="preserve"> iNKTs post BCG vaccination in rhesus macaque that controlled infection. </w:t>
      </w:r>
      <w:r w:rsidR="00C861B3" w:rsidRPr="005B4A5F">
        <w:t>Overall</w:t>
      </w:r>
      <w:r w:rsidR="00E850BA" w:rsidRPr="005B4A5F">
        <w:t>, our study identifies consistent trends towards</w:t>
      </w:r>
      <w:r w:rsidRPr="005B4A5F">
        <w:t xml:space="preserve"> dominant CD8</w:t>
      </w:r>
      <w:r w:rsidRPr="005B4A5F">
        <w:rPr>
          <w:vertAlign w:val="superscript"/>
        </w:rPr>
        <w:t xml:space="preserve">+ </w:t>
      </w:r>
      <w:r w:rsidRPr="005B4A5F">
        <w:t>iNKT response</w:t>
      </w:r>
      <w:r w:rsidR="00E850BA" w:rsidRPr="005B4A5F">
        <w:t>s</w:t>
      </w:r>
      <w:r w:rsidRPr="005B4A5F">
        <w:t xml:space="preserve"> </w:t>
      </w:r>
      <w:r w:rsidR="00E850BA" w:rsidRPr="005B4A5F">
        <w:t>and</w:t>
      </w:r>
      <w:r w:rsidRPr="005B4A5F">
        <w:t xml:space="preserve"> better disease outcome in macaque TB infection</w:t>
      </w:r>
      <w:r w:rsidR="003E17A9" w:rsidRPr="005B4A5F">
        <w:t>, but will require further corroboration due to the limitation of low sample numbers that is inherent to TB studies in NHPs</w:t>
      </w:r>
      <w:r w:rsidRPr="005B4A5F">
        <w:t xml:space="preserve">. </w:t>
      </w:r>
    </w:p>
    <w:p w14:paraId="5DD9FD9D" w14:textId="77777777" w:rsidR="00896544" w:rsidRPr="005B4A5F" w:rsidRDefault="00896544" w:rsidP="00867F94">
      <w:pPr>
        <w:spacing w:line="360" w:lineRule="auto"/>
      </w:pPr>
    </w:p>
    <w:p w14:paraId="0EE34934" w14:textId="7338FDF9" w:rsidR="00896544" w:rsidRPr="005B4A5F" w:rsidRDefault="004E0C35" w:rsidP="00867F94">
      <w:pPr>
        <w:spacing w:line="360" w:lineRule="auto"/>
      </w:pPr>
      <w:r w:rsidRPr="005B4A5F">
        <w:t>It has been hypothesised</w:t>
      </w:r>
      <w:r w:rsidR="00896544" w:rsidRPr="005B4A5F">
        <w:t xml:space="preserve"> that robust Th1 responses from CD4</w:t>
      </w:r>
      <w:r w:rsidR="00896544" w:rsidRPr="005B4A5F">
        <w:rPr>
          <w:vertAlign w:val="superscript"/>
        </w:rPr>
        <w:t xml:space="preserve">+ </w:t>
      </w:r>
      <w:r w:rsidR="00896544" w:rsidRPr="005B4A5F">
        <w:t>T cells</w:t>
      </w:r>
      <w:r w:rsidR="00FC464A" w:rsidRPr="005B4A5F">
        <w:t>,</w:t>
      </w:r>
      <w:r w:rsidR="00896544" w:rsidRPr="005B4A5F">
        <w:t xml:space="preserve"> including polyfunctional CD4</w:t>
      </w:r>
      <w:r w:rsidR="00394D87" w:rsidRPr="005B4A5F">
        <w:rPr>
          <w:vertAlign w:val="superscript"/>
        </w:rPr>
        <w:t>+</w:t>
      </w:r>
      <w:r w:rsidR="00896544" w:rsidRPr="005B4A5F">
        <w:t xml:space="preserve"> T cell</w:t>
      </w:r>
      <w:r w:rsidR="004415CE" w:rsidRPr="005B4A5F">
        <w:t xml:space="preserve">s </w:t>
      </w:r>
      <w:r w:rsidR="00125F17" w:rsidRPr="005B4A5F">
        <w:t>secreting IFN-</w:t>
      </w:r>
      <w:r w:rsidR="00125F17" w:rsidRPr="005B4A5F">
        <w:rPr>
          <w:rFonts w:ascii="Symbol" w:hAnsi="Symbol"/>
        </w:rPr>
        <w:t></w:t>
      </w:r>
      <w:r w:rsidR="00896544" w:rsidRPr="005B4A5F">
        <w:t>, TNF-</w:t>
      </w:r>
      <w:r w:rsidR="007F49B2" w:rsidRPr="005B4A5F">
        <w:rPr>
          <w:rFonts w:ascii="Symbol" w:hAnsi="Symbol"/>
        </w:rPr>
        <w:t></w:t>
      </w:r>
      <w:r w:rsidR="00896544" w:rsidRPr="005B4A5F">
        <w:t>, and IL-2</w:t>
      </w:r>
      <w:r w:rsidR="00FC464A" w:rsidRPr="005B4A5F">
        <w:t>,</w:t>
      </w:r>
      <w:r w:rsidR="00896544" w:rsidRPr="005B4A5F">
        <w:t xml:space="preserve"> are associated with protection in Mtb infection</w:t>
      </w:r>
      <w:r w:rsidR="00FC464A" w:rsidRPr="005B4A5F">
        <w:t xml:space="preserve">.  However, </w:t>
      </w:r>
      <w:r w:rsidR="00896544" w:rsidRPr="005B4A5F">
        <w:t xml:space="preserve">a vaccine that </w:t>
      </w:r>
      <w:r w:rsidR="004415CE" w:rsidRPr="005B4A5F">
        <w:t>induces</w:t>
      </w:r>
      <w:r w:rsidR="00896544" w:rsidRPr="005B4A5F">
        <w:t xml:space="preserve"> these immunological traits </w:t>
      </w:r>
      <w:r w:rsidR="00FC464A" w:rsidRPr="005B4A5F">
        <w:t xml:space="preserve">has not </w:t>
      </w:r>
      <w:r w:rsidR="00896544" w:rsidRPr="005B4A5F">
        <w:t xml:space="preserve">yet </w:t>
      </w:r>
      <w:r w:rsidR="00FC464A" w:rsidRPr="005B4A5F">
        <w:t xml:space="preserve">been </w:t>
      </w:r>
      <w:r w:rsidR="00896544" w:rsidRPr="005B4A5F">
        <w:t>prove</w:t>
      </w:r>
      <w:r w:rsidR="00FC464A" w:rsidRPr="005B4A5F">
        <w:t>n</w:t>
      </w:r>
      <w:r w:rsidR="00896544" w:rsidRPr="005B4A5F">
        <w:t xml:space="preserve"> efficacious </w:t>
      </w:r>
      <w:r w:rsidR="00896544" w:rsidRPr="005B4A5F">
        <w:fldChar w:fldCharType="begin">
          <w:fldData xml:space="preserve">PEVuZE5vdGU+PENpdGU+PEF1dGhvcj5GbHlubjwvQXV0aG9yPjxZZWFyPjE5OTM8L1llYXI+PFJl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</w:fldData>
        </w:fldChar>
      </w:r>
      <w:r w:rsidR="00A74C97" w:rsidRPr="005B4A5F">
        <w:instrText xml:space="preserve"> ADDIN EN.CITE </w:instrText>
      </w:r>
      <w:r w:rsidR="00A74C97" w:rsidRPr="005B4A5F">
        <w:fldChar w:fldCharType="begin">
          <w:fldData xml:space="preserve">PEVuZE5vdGU+PENpdGU+PEF1dGhvcj5GbHlubjwvQXV0aG9yPjxZZWFyPjE5OTM8L1llYXI+PFJl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</w:fldData>
        </w:fldChar>
      </w:r>
      <w:r w:rsidR="00A74C97" w:rsidRPr="005B4A5F">
        <w:instrText xml:space="preserve"> ADDIN EN.CITE.DATA </w:instrText>
      </w:r>
      <w:r w:rsidR="00A74C97" w:rsidRPr="005B4A5F">
        <w:fldChar w:fldCharType="end"/>
      </w:r>
      <w:r w:rsidR="00896544" w:rsidRPr="005B4A5F">
        <w:fldChar w:fldCharType="separate"/>
      </w:r>
      <w:r w:rsidR="00C545E0" w:rsidRPr="005B4A5F">
        <w:rPr>
          <w:noProof/>
        </w:rPr>
        <w:t>[5, 48, 49]</w:t>
      </w:r>
      <w:r w:rsidR="00896544" w:rsidRPr="005B4A5F">
        <w:fldChar w:fldCharType="end"/>
      </w:r>
      <w:r w:rsidR="008D10D7" w:rsidRPr="005B4A5F">
        <w:t>.</w:t>
      </w:r>
      <w:r w:rsidR="00896544" w:rsidRPr="005B4A5F">
        <w:t xml:space="preserve"> </w:t>
      </w:r>
      <w:r w:rsidR="00FC464A" w:rsidRPr="005B4A5F">
        <w:t>In addition</w:t>
      </w:r>
      <w:r w:rsidR="00896544" w:rsidRPr="005B4A5F">
        <w:t xml:space="preserve">, </w:t>
      </w:r>
      <w:r w:rsidR="00FC464A" w:rsidRPr="005B4A5F">
        <w:t>there is</w:t>
      </w:r>
      <w:r w:rsidR="00896544" w:rsidRPr="005B4A5F">
        <w:t xml:space="preserve"> uncertainty </w:t>
      </w:r>
      <w:r w:rsidR="00FC464A" w:rsidRPr="005B4A5F">
        <w:t xml:space="preserve">about </w:t>
      </w:r>
      <w:r w:rsidR="00896544" w:rsidRPr="005B4A5F">
        <w:t>the</w:t>
      </w:r>
      <w:r w:rsidR="00FC464A" w:rsidRPr="005B4A5F">
        <w:t xml:space="preserve"> precise</w:t>
      </w:r>
      <w:r w:rsidR="00896544" w:rsidRPr="005B4A5F">
        <w:t xml:space="preserve"> relationship </w:t>
      </w:r>
      <w:r w:rsidR="00FC464A" w:rsidRPr="005B4A5F">
        <w:t>between</w:t>
      </w:r>
      <w:r w:rsidR="00896544" w:rsidRPr="005B4A5F">
        <w:t xml:space="preserve"> IFN-</w:t>
      </w:r>
      <w:r w:rsidR="00125F17" w:rsidRPr="005B4A5F">
        <w:rPr>
          <w:rFonts w:ascii="Symbol" w:hAnsi="Symbol" w:cs="Arial"/>
        </w:rPr>
        <w:t></w:t>
      </w:r>
      <w:r w:rsidR="00896544" w:rsidRPr="005B4A5F">
        <w:t xml:space="preserve"> and TNF-</w:t>
      </w:r>
      <w:r w:rsidR="007F49B2" w:rsidRPr="005B4A5F">
        <w:rPr>
          <w:rFonts w:ascii="Symbol" w:hAnsi="Symbol" w:cs="Arial"/>
        </w:rPr>
        <w:t></w:t>
      </w:r>
      <w:r w:rsidR="00896544" w:rsidRPr="005B4A5F">
        <w:t xml:space="preserve"> </w:t>
      </w:r>
      <w:r w:rsidR="00FC464A" w:rsidRPr="005B4A5F">
        <w:t>expression and</w:t>
      </w:r>
      <w:r w:rsidR="00896544" w:rsidRPr="005B4A5F">
        <w:t xml:space="preserve"> protection</w:t>
      </w:r>
      <w:r w:rsidRPr="005B4A5F">
        <w:t>. Indeed,</w:t>
      </w:r>
      <w:r w:rsidR="00896544" w:rsidRPr="005B4A5F">
        <w:t xml:space="preserve"> </w:t>
      </w:r>
      <w:r w:rsidR="004415CE" w:rsidRPr="005B4A5F">
        <w:t>the</w:t>
      </w:r>
      <w:r w:rsidR="00896544" w:rsidRPr="005B4A5F">
        <w:t xml:space="preserve"> lack of immune correlates that reliably measure vaccine efficacy ha</w:t>
      </w:r>
      <w:r w:rsidR="004415CE" w:rsidRPr="005B4A5F">
        <w:t>s</w:t>
      </w:r>
      <w:r w:rsidR="00896544" w:rsidRPr="005B4A5F">
        <w:t xml:space="preserve"> been a major impediment in the development of an effective TB vaccine in humans </w:t>
      </w:r>
      <w:r w:rsidR="00896544" w:rsidRPr="005B4A5F">
        <w:fldChar w:fldCharType="begin">
          <w:fldData xml:space="preserve">PEVuZE5vdGU+PENpdGU+PEF1dGhvcj5CaGF0dDwvQXV0aG9yPjxZZWFyPjIwMTU8L1llYXI+PFJl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</w:fldData>
        </w:fldChar>
      </w:r>
      <w:r w:rsidR="00C545E0" w:rsidRPr="005B4A5F">
        <w:instrText xml:space="preserve"> ADDIN EN.CITE </w:instrText>
      </w:r>
      <w:r w:rsidR="00C545E0" w:rsidRPr="005B4A5F">
        <w:fldChar w:fldCharType="begin">
          <w:fldData xml:space="preserve">PEVuZE5vdGU+PENpdGU+PEF1dGhvcj5CaGF0dDwvQXV0aG9yPjxZZWFyPjIwMTU8L1llYXI+PFJl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</w:fldData>
        </w:fldChar>
      </w:r>
      <w:r w:rsidR="00C545E0" w:rsidRPr="005B4A5F">
        <w:instrText xml:space="preserve"> ADDIN EN.CITE.DATA </w:instrText>
      </w:r>
      <w:r w:rsidR="00C545E0" w:rsidRPr="005B4A5F">
        <w:fldChar w:fldCharType="end"/>
      </w:r>
      <w:r w:rsidR="00896544" w:rsidRPr="005B4A5F">
        <w:fldChar w:fldCharType="separate"/>
      </w:r>
      <w:r w:rsidR="00C545E0" w:rsidRPr="005B4A5F">
        <w:rPr>
          <w:noProof/>
        </w:rPr>
        <w:t>[50]</w:t>
      </w:r>
      <w:r w:rsidR="00896544" w:rsidRPr="005B4A5F">
        <w:fldChar w:fldCharType="end"/>
      </w:r>
      <w:r w:rsidR="00896544" w:rsidRPr="005B4A5F">
        <w:t xml:space="preserve">. It </w:t>
      </w:r>
      <w:r w:rsidR="004415CE" w:rsidRPr="005B4A5F">
        <w:t>has only recently emerged</w:t>
      </w:r>
      <w:r w:rsidR="00896544" w:rsidRPr="005B4A5F">
        <w:t xml:space="preserve"> that</w:t>
      </w:r>
      <w:r w:rsidR="00874B84" w:rsidRPr="005B4A5F">
        <w:t>,</w:t>
      </w:r>
      <w:r w:rsidR="00896544" w:rsidRPr="005B4A5F">
        <w:t xml:space="preserve"> whilst </w:t>
      </w:r>
      <w:r w:rsidR="00AB678E" w:rsidRPr="005B4A5F">
        <w:t>associated with</w:t>
      </w:r>
      <w:r w:rsidR="00896544" w:rsidRPr="005B4A5F">
        <w:t xml:space="preserve"> better disease outcome, </w:t>
      </w:r>
      <w:r w:rsidR="00FF6FED" w:rsidRPr="005B4A5F">
        <w:t>there is a lack of correlation between conventional T cell responses and protection</w:t>
      </w:r>
      <w:r w:rsidR="00896544" w:rsidRPr="005B4A5F">
        <w:t xml:space="preserve"> in vaccinated infants </w:t>
      </w:r>
      <w:r w:rsidR="00896544" w:rsidRPr="005B4A5F">
        <w:fldChar w:fldCharType="begin">
          <w:fldData xml:space="preserve">PEVuZE5vdGU+PENpdGU+PEF1dGhvcj5LYWdpbmE8L0F1dGhvcj48WWVhcj4yMDEwPC9ZZWFyPjxS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</w:fldData>
        </w:fldChar>
      </w:r>
      <w:r w:rsidR="00C545E0" w:rsidRPr="005B4A5F">
        <w:instrText xml:space="preserve"> ADDIN EN.CITE </w:instrText>
      </w:r>
      <w:r w:rsidR="00C545E0" w:rsidRPr="005B4A5F">
        <w:fldChar w:fldCharType="begin">
          <w:fldData xml:space="preserve">PEVuZE5vdGU+PENpdGU+PEF1dGhvcj5LYWdpbmE8L0F1dGhvcj48WWVhcj4yMDEwPC9ZZWFyPjxS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</w:fldData>
        </w:fldChar>
      </w:r>
      <w:r w:rsidR="00C545E0" w:rsidRPr="005B4A5F">
        <w:instrText xml:space="preserve"> ADDIN EN.CITE.DATA </w:instrText>
      </w:r>
      <w:r w:rsidR="00C545E0" w:rsidRPr="005B4A5F">
        <w:fldChar w:fldCharType="end"/>
      </w:r>
      <w:r w:rsidR="00896544" w:rsidRPr="005B4A5F">
        <w:fldChar w:fldCharType="separate"/>
      </w:r>
      <w:r w:rsidR="00C545E0" w:rsidRPr="005B4A5F">
        <w:rPr>
          <w:noProof/>
        </w:rPr>
        <w:t>[26]</w:t>
      </w:r>
      <w:r w:rsidR="00896544" w:rsidRPr="005B4A5F">
        <w:fldChar w:fldCharType="end"/>
      </w:r>
      <w:r w:rsidR="00896544" w:rsidRPr="005B4A5F">
        <w:t xml:space="preserve">, and </w:t>
      </w:r>
      <w:r w:rsidR="00FF6FED" w:rsidRPr="005B4A5F">
        <w:t xml:space="preserve">this </w:t>
      </w:r>
      <w:r w:rsidR="000624E3" w:rsidRPr="005B4A5F">
        <w:t xml:space="preserve">may </w:t>
      </w:r>
      <w:r w:rsidR="00896544" w:rsidRPr="005B4A5F">
        <w:t>even</w:t>
      </w:r>
      <w:r w:rsidR="000624E3" w:rsidRPr="005B4A5F">
        <w:t xml:space="preserve"> be</w:t>
      </w:r>
      <w:r w:rsidR="00896544" w:rsidRPr="005B4A5F">
        <w:t xml:space="preserve"> a correlate of disease risk </w:t>
      </w:r>
      <w:r w:rsidR="00896544" w:rsidRPr="005B4A5F">
        <w:fldChar w:fldCharType="begin">
          <w:fldData xml:space="preserve">PEVuZE5vdGU+PENpdGU+PEF1dGhvcj5GbGV0Y2hlcjwvQXV0aG9yPjxZZWFyPjIwMTY8L1llYXI+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==
</w:fldData>
        </w:fldChar>
      </w:r>
      <w:r w:rsidR="00C545E0" w:rsidRPr="005B4A5F">
        <w:instrText xml:space="preserve"> ADDIN EN.CITE </w:instrText>
      </w:r>
      <w:r w:rsidR="00C545E0" w:rsidRPr="005B4A5F">
        <w:fldChar w:fldCharType="begin">
          <w:fldData xml:space="preserve">PEVuZE5vdGU+PENpdGU+PEF1dGhvcj5GbGV0Y2hlcjwvQXV0aG9yPjxZZWFyPjIwMTY8L1llYXI+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==
</w:fldData>
        </w:fldChar>
      </w:r>
      <w:r w:rsidR="00C545E0" w:rsidRPr="005B4A5F">
        <w:instrText xml:space="preserve"> ADDIN EN.CITE.DATA </w:instrText>
      </w:r>
      <w:r w:rsidR="00C545E0" w:rsidRPr="005B4A5F">
        <w:fldChar w:fldCharType="end"/>
      </w:r>
      <w:r w:rsidR="00896544" w:rsidRPr="005B4A5F">
        <w:fldChar w:fldCharType="separate"/>
      </w:r>
      <w:r w:rsidR="00C545E0" w:rsidRPr="005B4A5F">
        <w:rPr>
          <w:noProof/>
        </w:rPr>
        <w:t>[7]</w:t>
      </w:r>
      <w:r w:rsidR="00896544" w:rsidRPr="005B4A5F">
        <w:fldChar w:fldCharType="end"/>
      </w:r>
      <w:r w:rsidR="00896544" w:rsidRPr="005B4A5F">
        <w:t xml:space="preserve">. Therefore, </w:t>
      </w:r>
      <w:r w:rsidR="000624E3" w:rsidRPr="005B4A5F">
        <w:t xml:space="preserve">as an alternative line of investigation, </w:t>
      </w:r>
      <w:r w:rsidR="00896544" w:rsidRPr="005B4A5F">
        <w:t>we investigated unconventional iNKT cell subsets in a well</w:t>
      </w:r>
      <w:r w:rsidR="004415CE" w:rsidRPr="005B4A5F">
        <w:t>-</w:t>
      </w:r>
      <w:r w:rsidR="00896544" w:rsidRPr="005B4A5F">
        <w:t>characterised animal model that accurately re</w:t>
      </w:r>
      <w:r w:rsidR="004415CE" w:rsidRPr="005B4A5F">
        <w:t>flects</w:t>
      </w:r>
      <w:r w:rsidR="00896544" w:rsidRPr="005B4A5F">
        <w:t xml:space="preserve"> human disease </w:t>
      </w:r>
      <w:r w:rsidR="00896544" w:rsidRPr="005B4A5F">
        <w:fldChar w:fldCharType="begin"/>
      </w:r>
      <w:r w:rsidR="00A74C97" w:rsidRPr="005B4A5F">
        <w:instrText xml:space="preserve"> ADDIN EN.CITE &lt;EndNote&gt;&lt;Cite&gt;&lt;Author&gt;Scanga&lt;/Author&gt;&lt;Year&gt;2014&lt;/Year&gt;&lt;RecNum&gt;7726&lt;/RecNum&gt;&lt;DisplayText&gt;[14]&lt;/DisplayText&gt;&lt;record&gt;&lt;rec-number&gt;7726&lt;/rec-number&gt;&lt;foreign-keys&gt;&lt;key app="EN" db-id="afwxeazd9t5eete5ptxpxpxsrrv2z95p55xv" timestamp="1450717115"&gt;7726&lt;/key&gt;&lt;/foreign-keys&gt;&lt;ref-type name="Journal Article"&gt;17&lt;/ref-type&gt;&lt;contributors&gt;&lt;authors&gt;&lt;author&gt;Scanga, C. A.&lt;/author&gt;&lt;author&gt;Flynn, J. L.&lt;/author&gt;&lt;/authors&gt;&lt;/contributors&gt;&lt;auth-address&gt;Department of Microbiology and Molecular Genetics, University of Pittsburgh School of Medicine, Pittsburgh, Pennsylvania 15261.&lt;/auth-address&gt;&lt;titles&gt;&lt;title&gt;Modeling tuberculosis in nonhuman primates&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18564&lt;/pages&gt;&lt;volume&gt;4&lt;/volume&gt;&lt;number&gt;12&lt;/number&gt;&lt;keywords&gt;&lt;keyword&gt;Animals&lt;/keyword&gt;&lt;keyword&gt;Antitubercular Agents/therapeutic use&lt;/keyword&gt;&lt;keyword&gt;Callithrix/microbiology&lt;/keyword&gt;&lt;keyword&gt;Coinfection&lt;/keyword&gt;&lt;keyword&gt;*Disease Models, Animal&lt;/keyword&gt;&lt;keyword&gt;HIV Infections/microbiology&lt;/keyword&gt;&lt;keyword&gt;Humans&lt;/keyword&gt;&lt;keyword&gt;Macaca fascicularis/microbiology&lt;/keyword&gt;&lt;keyword&gt;Macaca mulatta/microbiology&lt;/keyword&gt;&lt;keyword&gt;Primate Diseases/*microbiology/physiopathology&lt;/keyword&gt;&lt;keyword&gt;Tuberculosis Vaccines/therapeutic use&lt;/keyword&gt;&lt;keyword&gt;Tuberculosis, Pulmonary/drug therapy/*physiopathology&lt;/keyword&gt;&lt;/keywords&gt;&lt;dates&gt;&lt;year&gt;2014&lt;/year&gt;&lt;pub-dates&gt;&lt;date&gt;Dec&lt;/date&gt;&lt;/pub-dates&gt;&lt;/dates&gt;&lt;isbn&gt;2157-1422 (Electronic)&lt;/isbn&gt;&lt;accession-num&gt;25213189&lt;/accession-num&gt;&lt;urls&gt;&lt;related-urls&gt;&lt;url&gt;http://www.ncbi.nlm.nih.gov/pubmed/25213189&lt;/url&gt;&lt;/related-urls&gt;&lt;/urls&gt;&lt;electronic-resource-num&gt;10.1101/cshperspect.a018564&lt;/electronic-resource-num&gt;&lt;/record&gt;&lt;/Cite&gt;&lt;/EndNote&gt;</w:instrText>
      </w:r>
      <w:r w:rsidR="00896544" w:rsidRPr="005B4A5F">
        <w:fldChar w:fldCharType="separate"/>
      </w:r>
      <w:r w:rsidR="00C545E0" w:rsidRPr="005B4A5F">
        <w:rPr>
          <w:noProof/>
        </w:rPr>
        <w:t>[14]</w:t>
      </w:r>
      <w:r w:rsidR="00896544" w:rsidRPr="005B4A5F">
        <w:fldChar w:fldCharType="end"/>
      </w:r>
      <w:r w:rsidR="00896544" w:rsidRPr="005B4A5F">
        <w:t>.</w:t>
      </w:r>
      <w:r w:rsidR="000624E3" w:rsidRPr="005B4A5F">
        <w:t>T</w:t>
      </w:r>
      <w:r w:rsidR="00896544" w:rsidRPr="005B4A5F">
        <w:t>his</w:t>
      </w:r>
      <w:r w:rsidR="000624E3" w:rsidRPr="005B4A5F">
        <w:t xml:space="preserve"> </w:t>
      </w:r>
      <w:r w:rsidR="004415CE" w:rsidRPr="005B4A5F">
        <w:t>i</w:t>
      </w:r>
      <w:r w:rsidR="000624E3" w:rsidRPr="005B4A5F">
        <w:t>s</w:t>
      </w:r>
      <w:r w:rsidR="00896544" w:rsidRPr="005B4A5F">
        <w:t xml:space="preserve"> the first study to </w:t>
      </w:r>
      <w:r w:rsidR="009B69DB" w:rsidRPr="005B4A5F">
        <w:t>show</w:t>
      </w:r>
      <w:r w:rsidR="00896544" w:rsidRPr="005B4A5F">
        <w:t xml:space="preserve"> </w:t>
      </w:r>
      <w:r w:rsidR="001C7AEA" w:rsidRPr="005B4A5F">
        <w:t xml:space="preserve">altered </w:t>
      </w:r>
      <w:r w:rsidR="00896544" w:rsidRPr="005B4A5F">
        <w:t>iNKT</w:t>
      </w:r>
      <w:r w:rsidR="001C7AEA" w:rsidRPr="005B4A5F">
        <w:t xml:space="preserve"> subset proportion</w:t>
      </w:r>
      <w:r w:rsidR="00896544" w:rsidRPr="005B4A5F">
        <w:t xml:space="preserve"> </w:t>
      </w:r>
      <w:r w:rsidR="009B69DB" w:rsidRPr="005B4A5F">
        <w:t>in</w:t>
      </w:r>
      <w:r w:rsidR="00896544" w:rsidRPr="005B4A5F">
        <w:t xml:space="preserve"> Mtb immunity, </w:t>
      </w:r>
      <w:r w:rsidR="000624E3" w:rsidRPr="005B4A5F">
        <w:t>and</w:t>
      </w:r>
      <w:r w:rsidR="00896544" w:rsidRPr="005B4A5F">
        <w:t xml:space="preserve"> also provides proof of concept</w:t>
      </w:r>
      <w:r w:rsidR="004415CE" w:rsidRPr="005B4A5F">
        <w:t xml:space="preserve"> for</w:t>
      </w:r>
      <w:r w:rsidR="00896544" w:rsidRPr="005B4A5F">
        <w:t xml:space="preserve"> using NHPs to identify new correlates</w:t>
      </w:r>
      <w:r w:rsidR="004415CE" w:rsidRPr="005B4A5F">
        <w:t xml:space="preserve"> of protection</w:t>
      </w:r>
      <w:r w:rsidR="00FE13E7" w:rsidRPr="005B4A5F">
        <w:t xml:space="preserve"> against mycobacterial infections</w:t>
      </w:r>
      <w:r w:rsidR="00896544" w:rsidRPr="005B4A5F">
        <w:t>.</w:t>
      </w:r>
    </w:p>
    <w:p w14:paraId="407C0936" w14:textId="77777777" w:rsidR="00896544" w:rsidRPr="005B4A5F" w:rsidRDefault="00896544" w:rsidP="00867F94">
      <w:pPr>
        <w:spacing w:line="360" w:lineRule="auto"/>
      </w:pPr>
    </w:p>
    <w:p w14:paraId="717A34BB" w14:textId="58A9B68C" w:rsidR="00896544" w:rsidRPr="005B4A5F" w:rsidRDefault="00896544" w:rsidP="00273901">
      <w:pPr>
        <w:spacing w:line="360" w:lineRule="auto"/>
      </w:pPr>
      <w:r w:rsidRPr="005B4A5F">
        <w:t xml:space="preserve">iNKTs in </w:t>
      </w:r>
      <w:r w:rsidR="000624E3" w:rsidRPr="005B4A5F">
        <w:t xml:space="preserve">the </w:t>
      </w:r>
      <w:r w:rsidRPr="005B4A5F">
        <w:t>m</w:t>
      </w:r>
      <w:r w:rsidR="000624E3" w:rsidRPr="005B4A5F">
        <w:t>ous</w:t>
      </w:r>
      <w:r w:rsidRPr="005B4A5F">
        <w:t>e</w:t>
      </w:r>
      <w:r w:rsidR="000624E3" w:rsidRPr="005B4A5F">
        <w:t xml:space="preserve"> model of TB</w:t>
      </w:r>
      <w:r w:rsidRPr="005B4A5F">
        <w:t xml:space="preserve"> have been shown capable of providing a protective immune response </w:t>
      </w:r>
      <w:r w:rsidRPr="005B4A5F">
        <w:fldChar w:fldCharType="begin">
          <w:fldData xml:space="preserve">PEVuZE5vdGU+PENpdGU+PEF1dGhvcj5DaGFja2VyaWFuPC9BdXRob3I+PFllYXI+MjAwMjwvWWVh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</w:fldData>
        </w:fldChar>
      </w:r>
      <w:r w:rsidR="00C545E0" w:rsidRPr="005B4A5F">
        <w:instrText xml:space="preserve"> ADDIN EN.CITE </w:instrText>
      </w:r>
      <w:r w:rsidR="00C545E0" w:rsidRPr="005B4A5F">
        <w:fldChar w:fldCharType="begin">
          <w:fldData xml:space="preserve">PEVuZE5vdGU+PENpdGU+PEF1dGhvcj5DaGFja2VyaWFuPC9BdXRob3I+PFllYXI+MjAwMjwvWWVh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51, 52]</w:t>
      </w:r>
      <w:r w:rsidRPr="005B4A5F">
        <w:fldChar w:fldCharType="end"/>
      </w:r>
      <w:r w:rsidR="005E27FD" w:rsidRPr="005B4A5F">
        <w:t xml:space="preserve">. </w:t>
      </w:r>
      <w:r w:rsidR="000716D7" w:rsidRPr="005B4A5F">
        <w:t xml:space="preserve">Furthermore, recent studies have shown that iNKT cells </w:t>
      </w:r>
      <w:r w:rsidR="00A74C97" w:rsidRPr="005B4A5F">
        <w:t xml:space="preserve">produced GM-CSF both </w:t>
      </w:r>
      <w:r w:rsidR="00A74C97" w:rsidRPr="005B4A5F">
        <w:rPr>
          <w:i/>
        </w:rPr>
        <w:t>in vitro</w:t>
      </w:r>
      <w:r w:rsidR="00A74C97" w:rsidRPr="005B4A5F">
        <w:t xml:space="preserve"> and </w:t>
      </w:r>
      <w:r w:rsidR="00A74C97" w:rsidRPr="005B4A5F">
        <w:rPr>
          <w:i/>
        </w:rPr>
        <w:t>in vivo</w:t>
      </w:r>
      <w:r w:rsidR="00A74C97" w:rsidRPr="005B4A5F">
        <w:t xml:space="preserve"> in a CD1d dependent manner during Mtb infection. GM-CSF </w:t>
      </w:r>
      <w:r w:rsidR="002D2EA0" w:rsidRPr="005B4A5F">
        <w:t xml:space="preserve">released by iNKT cells </w:t>
      </w:r>
      <w:r w:rsidR="00A74C97" w:rsidRPr="005B4A5F">
        <w:t xml:space="preserve">was absolutely necessary in controlling Mtb growth in infected macrophages </w:t>
      </w:r>
      <w:r w:rsidR="00A74C97" w:rsidRPr="005B4A5F">
        <w:fldChar w:fldCharType="begin">
          <w:fldData xml:space="preserve">PEVuZE5vdGU+PENpdGU+PEF1dGhvcj5TYWRhLU92YWxsZTwvQXV0aG9yPjxZZWFyPjIwMDg8L1ll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=
</w:fldData>
        </w:fldChar>
      </w:r>
      <w:r w:rsidR="00A74C97" w:rsidRPr="005B4A5F">
        <w:instrText xml:space="preserve"> ADDIN EN.CITE </w:instrText>
      </w:r>
      <w:r w:rsidR="00A74C97" w:rsidRPr="005B4A5F">
        <w:fldChar w:fldCharType="begin">
          <w:fldData xml:space="preserve">PEVuZE5vdGU+PENpdGU+PEF1dGhvcj5TYWRhLU92YWxsZTwvQXV0aG9yPjxZZWFyPjIwMDg8L1ll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=
</w:fldData>
        </w:fldChar>
      </w:r>
      <w:r w:rsidR="00A74C97" w:rsidRPr="005B4A5F">
        <w:instrText xml:space="preserve"> ADDIN EN.CITE.DATA </w:instrText>
      </w:r>
      <w:r w:rsidR="00A74C97" w:rsidRPr="005B4A5F">
        <w:fldChar w:fldCharType="end"/>
      </w:r>
      <w:r w:rsidR="00A74C97" w:rsidRPr="005B4A5F">
        <w:fldChar w:fldCharType="separate"/>
      </w:r>
      <w:r w:rsidR="00A74C97" w:rsidRPr="005B4A5F">
        <w:rPr>
          <w:noProof/>
        </w:rPr>
        <w:t>[31, 32]</w:t>
      </w:r>
      <w:r w:rsidR="00A74C97" w:rsidRPr="005B4A5F">
        <w:fldChar w:fldCharType="end"/>
      </w:r>
      <w:r w:rsidR="00A74C97" w:rsidRPr="005B4A5F">
        <w:t xml:space="preserve">. </w:t>
      </w:r>
      <w:r w:rsidR="005E27FD" w:rsidRPr="005B4A5F">
        <w:t xml:space="preserve">In humans, </w:t>
      </w:r>
      <w:r w:rsidR="0054183B" w:rsidRPr="005B4A5F">
        <w:t>iNKT</w:t>
      </w:r>
      <w:r w:rsidR="005E27FD" w:rsidRPr="005B4A5F">
        <w:t xml:space="preserve"> numbers are reduced in the periphery </w:t>
      </w:r>
      <w:r w:rsidR="00023AB5" w:rsidRPr="005B4A5F">
        <w:t xml:space="preserve"> </w:t>
      </w:r>
      <w:r w:rsidR="0054183B" w:rsidRPr="005B4A5F">
        <w:t xml:space="preserve">during infection </w:t>
      </w:r>
      <w:r w:rsidR="00B66EC2" w:rsidRPr="005B4A5F">
        <w:t xml:space="preserve">and </w:t>
      </w:r>
      <w:r w:rsidR="0054183B" w:rsidRPr="005B4A5F">
        <w:t xml:space="preserve">their </w:t>
      </w:r>
      <w:r w:rsidR="00B66EC2" w:rsidRPr="005B4A5F">
        <w:t xml:space="preserve">activation </w:t>
      </w:r>
      <w:r w:rsidR="00B66EC2" w:rsidRPr="005B4A5F">
        <w:rPr>
          <w:i/>
        </w:rPr>
        <w:t>in vitro</w:t>
      </w:r>
      <w:r w:rsidR="00B66EC2" w:rsidRPr="005B4A5F">
        <w:t xml:space="preserve"> has been shown to exhibit anti-mycobacterial activity</w:t>
      </w:r>
      <w:r w:rsidRPr="005B4A5F">
        <w:t xml:space="preserve"> </w:t>
      </w:r>
      <w:r w:rsidRPr="005B4A5F">
        <w:fldChar w:fldCharType="begin">
          <w:fldData xml:space="preserve">PEVuZE5vdGU+PENpdGU+PEF1dGhvcj5JbTwvQXV0aG9yPjxZZWFyPjIwMDg8L1llYXI+PFJlY051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</w:fldData>
        </w:fldChar>
      </w:r>
      <w:r w:rsidR="00A74C97" w:rsidRPr="005B4A5F">
        <w:instrText xml:space="preserve"> ADDIN EN.CITE </w:instrText>
      </w:r>
      <w:r w:rsidR="00A74C97" w:rsidRPr="005B4A5F">
        <w:fldChar w:fldCharType="begin">
          <w:fldData xml:space="preserve">PEVuZE5vdGU+PENpdGU+PEF1dGhvcj5JbTwvQXV0aG9yPjxZZWFyPjIwMDg8L1llYXI+PFJlY051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</w:fldData>
        </w:fldChar>
      </w:r>
      <w:r w:rsidR="00A74C97" w:rsidRPr="005B4A5F">
        <w:instrText xml:space="preserve"> ADDIN EN.CITE.DATA </w:instrText>
      </w:r>
      <w:r w:rsidR="00A74C97" w:rsidRPr="005B4A5F">
        <w:fldChar w:fldCharType="end"/>
      </w:r>
      <w:r w:rsidRPr="005B4A5F">
        <w:fldChar w:fldCharType="separate"/>
      </w:r>
      <w:r w:rsidR="008D3D89" w:rsidRPr="005B4A5F">
        <w:rPr>
          <w:noProof/>
        </w:rPr>
        <w:t>[34, 38, 53]</w:t>
      </w:r>
      <w:r w:rsidRPr="005B4A5F">
        <w:fldChar w:fldCharType="end"/>
      </w:r>
      <w:r w:rsidRPr="005B4A5F">
        <w:t>. Protection stems from the release of soluble effector molecules such as IFN-</w:t>
      </w:r>
      <w:r w:rsidRPr="005B4A5F">
        <w:rPr>
          <w:rFonts w:ascii="Symbol" w:hAnsi="Symbol" w:cs="Arial"/>
        </w:rPr>
        <w:t></w:t>
      </w:r>
      <w:r w:rsidRPr="005B4A5F">
        <w:t xml:space="preserve"> </w:t>
      </w:r>
      <w:r w:rsidRPr="005B4A5F">
        <w:fldChar w:fldCharType="begin"/>
      </w:r>
      <w:r w:rsidR="00A74C97" w:rsidRPr="005B4A5F">
        <w:instrText xml:space="preserve"> ADDIN EN.CITE &lt;EndNote&gt;&lt;Cite&gt;&lt;Author&gt;Emoto&lt;/Author&gt;&lt;Year&gt;1999&lt;/Year&gt;&lt;RecNum&gt;388&lt;/RecNum&gt;&lt;DisplayText&gt;[35]&lt;/DisplayText&gt;&lt;record&gt;&lt;rec-number&gt;388&lt;/rec-number&gt;&lt;foreign-keys&gt;&lt;key app="EN" db-id="afwxeazd9t5eete5ptxpxpxsrrv2z95p55xv" timestamp="0"&gt;388&lt;/key&gt;&lt;/foreign-keys&gt;&lt;ref-type name="Journal Article"&gt;17&lt;/ref-type&gt;&lt;contributors&gt;&lt;authors&gt;&lt;author&gt;Emoto, M.&lt;/author&gt;&lt;author&gt;Emoto, Y.&lt;/author&gt;&lt;author&gt;Buchwalow, I. B.&lt;/author&gt;&lt;author&gt;Kaufmann, S. H.&lt;/author&gt;&lt;/authors&gt;&lt;/contributors&gt;&lt;auth-address&gt;Department of Immunology, Max-Planck-Institute for Infection Biology, Berlin, Germany.&lt;/auth-address&gt;&lt;titles&gt;&lt;title&gt;Induction of IFN-gamma-producing CD4+ natural killer T cells by Mycobacterium bovis bacillus Calmette Guerin&lt;/title&gt;&lt;secondary-title&gt;Eur J Immunol&lt;/secondary-title&gt;&lt;/titles&gt;&lt;periodical&gt;&lt;full-title&gt;Eur J Immunol&lt;/full-title&gt;&lt;/periodical&gt;&lt;pages&gt;650-9&lt;/pages&gt;&lt;volume&gt;29&lt;/volume&gt;&lt;number&gt;2&lt;/number&gt;&lt;edition&gt;1999/03/04&lt;/edition&gt;&lt;keywords&gt;&lt;keyword&gt;Animals&lt;/keyword&gt;&lt;keyword&gt;Antigens, CD4/immunology&lt;/keyword&gt;&lt;keyword&gt;*Immunity, Innate&lt;/keyword&gt;&lt;keyword&gt;Interferon-gamma/biosynthesis/*immunology&lt;/keyword&gt;&lt;keyword&gt;Interleukin-4/immunology&lt;/keyword&gt;&lt;keyword&gt;Killer Cells, Natural/*immunology&lt;/keyword&gt;&lt;keyword&gt;Liver/*immunology&lt;/keyword&gt;&lt;keyword&gt;Mice&lt;/keyword&gt;&lt;keyword&gt;Mice, Inbred C57BL&lt;/keyword&gt;&lt;keyword&gt;Mycobacterium bovis/*immunology&lt;/keyword&gt;&lt;keyword&gt;Receptors, Antigen, T-Cell, alpha-beta/immunology&lt;/keyword&gt;&lt;keyword&gt;Tuberculosis/*immunology/*veterinary&lt;/keyword&gt;&lt;/keywords&gt;&lt;dates&gt;&lt;year&gt;1999&lt;/year&gt;&lt;pub-dates&gt;&lt;date&gt;Feb&lt;/date&gt;&lt;/pub-dates&gt;&lt;/dates&gt;&lt;isbn&gt;0014-2980 (Print)&amp;#xD;0014-2980 (Linking)&lt;/isbn&gt;&lt;accession-num&gt;10064082&lt;/accession-num&gt;&lt;urls&gt;&lt;related-urls&gt;&lt;url&gt;http://www.ncbi.nlm.nih.gov/entrez/query.fcgi?cmd=Retrieve&amp;amp;db=PubMed&amp;amp;dopt=Citation&amp;amp;list_uids=10064082&lt;/url&gt;&lt;/related-urls&gt;&lt;/urls&gt;&lt;electronic-resource-num&gt;10.1002/(SICI)1521-4141(199902)29:02&amp;lt;650::AID-IMMU650&amp;gt;3.0.CO;2-M [pii]&lt;/electronic-resource-num&gt;&lt;language&gt;eng&lt;/language&gt;&lt;/record&gt;&lt;/Cite&gt;&lt;/EndNote&gt;</w:instrText>
      </w:r>
      <w:r w:rsidRPr="005B4A5F">
        <w:fldChar w:fldCharType="separate"/>
      </w:r>
      <w:r w:rsidR="00C545E0" w:rsidRPr="005B4A5F">
        <w:rPr>
          <w:noProof/>
        </w:rPr>
        <w:t>[35]</w:t>
      </w:r>
      <w:r w:rsidRPr="005B4A5F">
        <w:fldChar w:fldCharType="end"/>
      </w:r>
      <w:r w:rsidRPr="005B4A5F">
        <w:t>, GM-CSF</w:t>
      </w:r>
      <w:r w:rsidR="008D10D7" w:rsidRPr="005B4A5F">
        <w:t xml:space="preserve"> </w:t>
      </w:r>
      <w:r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xDaXRlPjxBdXRob3I+Um90aGNoaWxkPC9BdXRob3I+PFll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zODA1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</w:fldData>
        </w:fldChar>
      </w:r>
      <w:r w:rsidR="00C545E0" w:rsidRPr="005B4A5F">
        <w:instrText xml:space="preserve"> ADDIN EN.CITE </w:instrText>
      </w:r>
      <w:r w:rsidR="00C545E0" w:rsidRPr="005B4A5F">
        <w:fldChar w:fldCharType="begin">
          <w:fldData xml:space="preserve">PEVuZE5vdGU+PENpdGU+PEF1dGhvcj5Sb3RoY2hpbGQ8L0F1dGhvcj48WWVhcj4yMDE0PC9ZZWFy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A1PC9wYWdlcz48dm9sdW1lPjEwPC92b2x1bWU+PG51bWJlcj4xPC9u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zODA1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1]</w:t>
      </w:r>
      <w:r w:rsidRPr="005B4A5F">
        <w:fldChar w:fldCharType="end"/>
      </w:r>
      <w:r w:rsidR="000624E3" w:rsidRPr="005B4A5F">
        <w:t xml:space="preserve"> and</w:t>
      </w:r>
      <w:r w:rsidRPr="005B4A5F">
        <w:t xml:space="preserve"> </w:t>
      </w:r>
      <w:proofErr w:type="spellStart"/>
      <w:r w:rsidRPr="005B4A5F">
        <w:t>granulysin</w:t>
      </w:r>
      <w:proofErr w:type="spellEnd"/>
      <w:r w:rsidRPr="005B4A5F">
        <w:t xml:space="preserve"> </w:t>
      </w:r>
      <w:r w:rsidRPr="005B4A5F">
        <w:fldChar w:fldCharType="begin">
          <w:fldData xml:space="preserve">PEVuZE5vdGU+PENpdGU+PEF1dGhvcj5HYW5zZXJ0PC9BdXRob3I+PFllYXI+MjAwMzwvWWVhcj48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</w:fldData>
        </w:fldChar>
      </w:r>
      <w:r w:rsidR="00A74C97" w:rsidRPr="005B4A5F">
        <w:instrText xml:space="preserve"> ADDIN EN.CITE </w:instrText>
      </w:r>
      <w:r w:rsidR="00A74C97" w:rsidRPr="005B4A5F">
        <w:fldChar w:fldCharType="begin">
          <w:fldData xml:space="preserve">PEVuZE5vdGU+PENpdGU+PEF1dGhvcj5HYW5zZXJ0PC9BdXRob3I+PFllYXI+MjAwMzwvWWVhcj48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</w:fldData>
        </w:fldChar>
      </w:r>
      <w:r w:rsidR="00A74C97" w:rsidRPr="005B4A5F">
        <w:instrText xml:space="preserve"> ADDIN EN.CITE.DATA </w:instrText>
      </w:r>
      <w:r w:rsidR="00A74C97" w:rsidRPr="005B4A5F">
        <w:fldChar w:fldCharType="end"/>
      </w:r>
      <w:r w:rsidRPr="005B4A5F">
        <w:fldChar w:fldCharType="separate"/>
      </w:r>
      <w:r w:rsidR="00C545E0" w:rsidRPr="005B4A5F">
        <w:rPr>
          <w:noProof/>
        </w:rPr>
        <w:t>[34]</w:t>
      </w:r>
      <w:r w:rsidRPr="005B4A5F">
        <w:fldChar w:fldCharType="end"/>
      </w:r>
      <w:r w:rsidR="000624E3" w:rsidRPr="005B4A5F">
        <w:t>,</w:t>
      </w:r>
      <w:r w:rsidRPr="005B4A5F">
        <w:t xml:space="preserve"> as well as through their cytotoxic capacity </w:t>
      </w:r>
      <w:r w:rsidRPr="005B4A5F">
        <w:fldChar w:fldCharType="begin">
          <w:fldData xml:space="preserve">PEVuZE5vdGU+PENpdGU+PEF1dGhvcj5TYWRhLU92YWxsZTwvQXV0aG9yPjxZZWFyPjIwMDg8L1ll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MjM5PC9wYWdlcz48dm9sdW1lPjQ8L3ZvbHVt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</w:fldData>
        </w:fldChar>
      </w:r>
      <w:r w:rsidR="00793735" w:rsidRPr="005B4A5F">
        <w:instrText xml:space="preserve"> ADDIN EN.CITE </w:instrText>
      </w:r>
      <w:r w:rsidR="00793735" w:rsidRPr="005B4A5F">
        <w:fldChar w:fldCharType="begin">
          <w:fldData xml:space="preserve">PEVuZE5vdGU+PENpdGU+PEF1dGhvcj5TYWRhLU92YWxsZTwvQXV0aG9yPjxZZWFyPjIwMDg8L1ll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MjM5PC9wYWdlcz48dm9sdW1lPjQ8L3ZvbHVt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</w:fldData>
        </w:fldChar>
      </w:r>
      <w:r w:rsidR="00793735" w:rsidRPr="005B4A5F">
        <w:instrText xml:space="preserve"> ADDIN EN.CITE.DATA </w:instrText>
      </w:r>
      <w:r w:rsidR="00793735" w:rsidRPr="005B4A5F">
        <w:fldChar w:fldCharType="end"/>
      </w:r>
      <w:r w:rsidRPr="005B4A5F">
        <w:fldChar w:fldCharType="separate"/>
      </w:r>
      <w:r w:rsidR="00C545E0" w:rsidRPr="005B4A5F">
        <w:rPr>
          <w:noProof/>
        </w:rPr>
        <w:t>[32]</w:t>
      </w:r>
      <w:r w:rsidRPr="005B4A5F">
        <w:fldChar w:fldCharType="end"/>
      </w:r>
      <w:r w:rsidRPr="005B4A5F">
        <w:t>. In addition</w:t>
      </w:r>
      <w:r w:rsidR="000624E3" w:rsidRPr="005B4A5F">
        <w:t>,</w:t>
      </w:r>
      <w:r w:rsidRPr="005B4A5F">
        <w:t xml:space="preserve"> iNKTs exist in a </w:t>
      </w:r>
      <w:r w:rsidRPr="005B4A5F">
        <w:lastRenderedPageBreak/>
        <w:t xml:space="preserve">poised effector state, </w:t>
      </w:r>
      <w:r w:rsidR="0067353D" w:rsidRPr="005B4A5F">
        <w:t xml:space="preserve">are </w:t>
      </w:r>
      <w:r w:rsidRPr="005B4A5F">
        <w:t>able to quickly home to infection sites to orchestrate an immune response</w:t>
      </w:r>
      <w:r w:rsidR="0067353D" w:rsidRPr="005B4A5F">
        <w:t>, and</w:t>
      </w:r>
      <w:r w:rsidR="00793735" w:rsidRPr="005B4A5F">
        <w:t xml:space="preserve"> </w:t>
      </w:r>
      <w:r w:rsidR="00A74C97" w:rsidRPr="005B4A5F">
        <w:t xml:space="preserve">are </w:t>
      </w:r>
      <w:r w:rsidR="00793735" w:rsidRPr="005B4A5F">
        <w:t>activated during Mtb infection</w:t>
      </w:r>
      <w:r w:rsidRPr="005B4A5F">
        <w:t xml:space="preserve"> </w:t>
      </w:r>
      <w:r w:rsidRPr="005B4A5F">
        <w:fldChar w:fldCharType="begin">
          <w:fldData xml:space="preserve">PEVuZE5vdGU+PENpdGU+PEF1dGhvcj5CcmVubmFuPC9BdXRob3I+PFllYXI+MjAxMzwvWWVhcj48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EwMS0xNzwvcGFnZXM+PHZvbHVtZT4xMzwvdm9sdW1l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</w:fldData>
        </w:fldChar>
      </w:r>
      <w:r w:rsidR="00793735" w:rsidRPr="005B4A5F">
        <w:instrText xml:space="preserve"> ADDIN EN.CITE </w:instrText>
      </w:r>
      <w:r w:rsidR="00793735" w:rsidRPr="005B4A5F">
        <w:fldChar w:fldCharType="begin">
          <w:fldData xml:space="preserve">PEVuZE5vdGU+PENpdGU+PEF1dGhvcj5CcmVubmFuPC9BdXRob3I+PFllYXI+MjAxMzwvWWVhcj48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EwMS0xNzwvcGFnZXM+PHZvbHVtZT4xMzwvdm9sdW1l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</w:fldData>
        </w:fldChar>
      </w:r>
      <w:r w:rsidR="00793735" w:rsidRPr="005B4A5F">
        <w:instrText xml:space="preserve"> ADDIN EN.CITE.DATA </w:instrText>
      </w:r>
      <w:r w:rsidR="00793735" w:rsidRPr="005B4A5F">
        <w:fldChar w:fldCharType="end"/>
      </w:r>
      <w:r w:rsidRPr="005B4A5F">
        <w:fldChar w:fldCharType="separate"/>
      </w:r>
      <w:r w:rsidR="00793735" w:rsidRPr="005B4A5F">
        <w:rPr>
          <w:noProof/>
        </w:rPr>
        <w:t>[38, 51, 54]</w:t>
      </w:r>
      <w:r w:rsidRPr="005B4A5F">
        <w:fldChar w:fldCharType="end"/>
      </w:r>
      <w:r w:rsidRPr="005B4A5F">
        <w:t>.</w:t>
      </w:r>
      <w:r w:rsidR="0054183B" w:rsidRPr="005B4A5F">
        <w:t xml:space="preserve"> </w:t>
      </w:r>
      <w:r w:rsidRPr="005B4A5F">
        <w:t xml:space="preserve">Our data </w:t>
      </w:r>
      <w:r w:rsidR="00D14158" w:rsidRPr="005B4A5F">
        <w:t xml:space="preserve">show that </w:t>
      </w:r>
      <w:r w:rsidRPr="005B4A5F">
        <w:t xml:space="preserve">the most resistant macaque group </w:t>
      </w:r>
      <w:r w:rsidR="00D14158" w:rsidRPr="005B4A5F">
        <w:t xml:space="preserve">has </w:t>
      </w:r>
      <w:r w:rsidRPr="005B4A5F">
        <w:t xml:space="preserve">significantly higher </w:t>
      </w:r>
      <w:r w:rsidRPr="005B4A5F">
        <w:rPr>
          <w:i/>
        </w:rPr>
        <w:t xml:space="preserve">ex vivo </w:t>
      </w:r>
      <w:r w:rsidRPr="005B4A5F">
        <w:rPr>
          <w:iCs/>
        </w:rPr>
        <w:t>peripheral blood</w:t>
      </w:r>
      <w:r w:rsidRPr="005B4A5F">
        <w:t xml:space="preserve"> iNKTs. Whilst it is a possibility this association may be linked to </w:t>
      </w:r>
      <w:r w:rsidR="005E23FD" w:rsidRPr="005B4A5F">
        <w:t>increased</w:t>
      </w:r>
      <w:r w:rsidR="00AC231E" w:rsidRPr="005B4A5F">
        <w:t xml:space="preserve"> genetic diversity</w:t>
      </w:r>
      <w:r w:rsidRPr="005B4A5F">
        <w:t xml:space="preserve"> within the more resistant animal groups </w:t>
      </w:r>
      <w:r w:rsidRPr="005B4A5F">
        <w:fldChar w:fldCharType="begin"/>
      </w:r>
      <w:r w:rsidR="00C545E0" w:rsidRPr="005B4A5F">
        <w:instrText xml:space="preserve"> ADDIN EN.CITE &lt;EndNote&gt;&lt;Cite&gt;&lt;Author&gt;Ogawa&lt;/Author&gt;&lt;Year&gt;2014&lt;/Year&gt;&lt;RecNum&gt;395&lt;/RecNum&gt;&lt;DisplayText&gt;[55]&lt;/DisplayText&gt;&lt;record&gt;&lt;rec-number&gt;395&lt;/rec-number&gt;&lt;foreign-keys&gt;&lt;key app="EN" db-id="rfseattv0txrw2eepewp50zx0pv5dvsrsexx" timestamp="1463988956"&gt;395&lt;/key&gt;&lt;/foreign-keys&gt;&lt;ref-type name="Journal Article"&gt;17&lt;/ref-type&gt;&lt;contributors&gt;&lt;authors&gt;&lt;author&gt;Ogawa, L. M.&lt;/author&gt;&lt;author&gt;Vallender, E. J.&lt;/author&gt;&lt;/authors&gt;&lt;/contributors&gt;&lt;auth-address&gt;New England Primate Research Center, Harvard Medical School, Southborough, MA 01772, USA. eric_vallender@hms.harvard.edu.&lt;/auth-address&gt;&lt;titles&gt;&lt;title&gt;Genetic substructure in cynomolgus macaques (Macaca fascicularis) on the island of Mauritius&lt;/title&gt;&lt;secondary-title&gt;BMC Genomics&lt;/secondary-title&gt;&lt;/titles&gt;&lt;periodical&gt;&lt;full-title&gt;BMC Genomics&lt;/full-title&gt;&lt;/periodical&gt;&lt;pages&gt;748&lt;/pages&gt;&lt;volume&gt;15&lt;/volume&gt;&lt;keywords&gt;&lt;keyword&gt;Alleles&lt;/keyword&gt;&lt;keyword&gt;Animals&lt;/keyword&gt;&lt;keyword&gt;Chromosomes, Mammalian&lt;/keyword&gt;&lt;keyword&gt;DNA, Mitochondrial&lt;/keyword&gt;&lt;keyword&gt;Gene Frequency&lt;/keyword&gt;&lt;keyword&gt;*Genetics, Population&lt;/keyword&gt;&lt;keyword&gt;Macaca fascicularis/*genetics&lt;/keyword&gt;&lt;keyword&gt;Mauritius&lt;/keyword&gt;&lt;keyword&gt;Phylogeny&lt;/keyword&gt;&lt;keyword&gt;Polymorphism, Single Nucleotide&lt;/keyword&gt;&lt;keyword&gt;Untranslated Regions&lt;/keyword&gt;&lt;/keywords&gt;&lt;dates&gt;&lt;year&gt;2014&lt;/year&gt;&lt;/dates&gt;&lt;isbn&gt;1471-2164 (Electronic)&amp;#xD;1471-2164 (Linking)&lt;/isbn&gt;&lt;accession-num&gt;25174998&lt;/accession-num&gt;&lt;urls&gt;&lt;related-urls&gt;&lt;url&gt;http://www.ncbi.nlm.nih.gov/pubmed/25174998&lt;/url&gt;&lt;/related-urls&gt;&lt;/urls&gt;&lt;custom2&gt;PMC4167525&lt;/custom2&gt;&lt;electronic-resource-num&gt;10.1186/1471-2164-15-748&lt;/electronic-resource-num&gt;&lt;/record&gt;&lt;/Cite&gt;&lt;/EndNote&gt;</w:instrText>
      </w:r>
      <w:r w:rsidRPr="005B4A5F">
        <w:fldChar w:fldCharType="separate"/>
      </w:r>
      <w:r w:rsidR="00C545E0" w:rsidRPr="005B4A5F">
        <w:rPr>
          <w:noProof/>
        </w:rPr>
        <w:t>[55]</w:t>
      </w:r>
      <w:r w:rsidRPr="005B4A5F">
        <w:fldChar w:fldCharType="end"/>
      </w:r>
      <w:r w:rsidRPr="005B4A5F">
        <w:t xml:space="preserve">, reduced peripheral blood iNKT cell numbers correlate with </w:t>
      </w:r>
      <w:r w:rsidR="00D14158" w:rsidRPr="005B4A5F">
        <w:t>multiple</w:t>
      </w:r>
      <w:r w:rsidRPr="005B4A5F">
        <w:t xml:space="preserve"> human pathologies </w:t>
      </w:r>
      <w:r w:rsidRPr="005B4A5F">
        <w:fldChar w:fldCharType="begin">
          <w:fldData xml:space="preserve">PEVuZE5vdGU+PENpdGU+PEF1dGhvcj5NYW5zb3VyPC9BdXRob3I+PFllYXI+MjAxNTwvWWVhcj48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MzYxLTQ8L3BhZ2VzPjx2b2x1bWU+MTk1PC92b2x1bWU+PG51bWJlcj45PC9udW1iZXI+PGVk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=
</w:fldData>
        </w:fldChar>
      </w:r>
      <w:r w:rsidR="00C545E0" w:rsidRPr="005B4A5F">
        <w:instrText xml:space="preserve"> ADDIN EN.CITE </w:instrText>
      </w:r>
      <w:r w:rsidR="00C545E0" w:rsidRPr="005B4A5F">
        <w:fldChar w:fldCharType="begin">
          <w:fldData xml:space="preserve">PEVuZE5vdGU+PENpdGU+PEF1dGhvcj5NYW5zb3VyPC9BdXRob3I+PFllYXI+MjAxNTwvWWVhcj48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MzYxLTQ8L3BhZ2VzPjx2b2x1bWU+MTk1PC92b2x1bWU+PG51bWJlcj45PC9udW1iZXI+PGVk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=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41, 56-58]</w:t>
      </w:r>
      <w:r w:rsidRPr="005B4A5F">
        <w:fldChar w:fldCharType="end"/>
      </w:r>
      <w:r w:rsidRPr="005B4A5F">
        <w:t xml:space="preserve">; including active TB where reduced peripheral blood iNKT numbers were suggested as a marker of disease in </w:t>
      </w:r>
      <w:r w:rsidR="00863238" w:rsidRPr="005B4A5F">
        <w:t>human cases</w:t>
      </w:r>
      <w:r w:rsidRPr="005B4A5F">
        <w:t xml:space="preserve"> </w:t>
      </w:r>
      <w:r w:rsidRPr="005B4A5F">
        <w:fldChar w:fldCharType="begin">
          <w:fldData xml:space="preserve">PEVuZE5vdGU+PENpdGU+PEF1dGhvcj5TdXRoZXJsYW5kPC9BdXRob3I+PFllYXI+MjAwOTwvWWVh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</w:fldData>
        </w:fldChar>
      </w:r>
      <w:r w:rsidR="00C545E0" w:rsidRPr="005B4A5F">
        <w:instrText xml:space="preserve"> ADDIN EN.CITE </w:instrText>
      </w:r>
      <w:r w:rsidR="00C545E0" w:rsidRPr="005B4A5F">
        <w:fldChar w:fldCharType="begin">
          <w:fldData xml:space="preserve">PEVuZE5vdGU+PENpdGU+PEF1dGhvcj5TdXRoZXJsYW5kPC9BdXRob3I+PFllYXI+MjAwOTwvWWVh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37]</w:t>
      </w:r>
      <w:r w:rsidRPr="005B4A5F">
        <w:fldChar w:fldCharType="end"/>
      </w:r>
      <w:r w:rsidRPr="005B4A5F">
        <w:t>.</w:t>
      </w:r>
      <w:r w:rsidR="005378FE" w:rsidRPr="005B4A5F">
        <w:t xml:space="preserve"> </w:t>
      </w:r>
      <w:r w:rsidR="00A237BD" w:rsidRPr="005B4A5F">
        <w:rPr>
          <w:rFonts w:cs="Helvetica"/>
          <w:lang w:val="en-US"/>
        </w:rPr>
        <w:t xml:space="preserve">In addition, </w:t>
      </w:r>
      <w:r w:rsidR="00273901" w:rsidRPr="005B4A5F">
        <w:rPr>
          <w:rFonts w:cs="Arial"/>
          <w:lang w:val="en-US"/>
        </w:rPr>
        <w:t>α</w:t>
      </w:r>
      <w:r w:rsidR="00A237BD" w:rsidRPr="005B4A5F">
        <w:rPr>
          <w:rFonts w:cs="Helvetica"/>
          <w:lang w:val="en-US"/>
        </w:rPr>
        <w:t xml:space="preserve">GC is the prototypic </w:t>
      </w:r>
      <w:proofErr w:type="spellStart"/>
      <w:r w:rsidR="00A237BD" w:rsidRPr="005B4A5F">
        <w:rPr>
          <w:rFonts w:cs="Helvetica"/>
          <w:lang w:val="en-US"/>
        </w:rPr>
        <w:t>iNKT</w:t>
      </w:r>
      <w:proofErr w:type="spellEnd"/>
      <w:r w:rsidR="00A237BD" w:rsidRPr="005B4A5F">
        <w:rPr>
          <w:rFonts w:cs="Helvetica"/>
          <w:lang w:val="en-US"/>
        </w:rPr>
        <w:t xml:space="preserve"> antigen, and </w:t>
      </w:r>
      <w:r w:rsidR="00273901" w:rsidRPr="005B4A5F">
        <w:rPr>
          <w:rFonts w:cs="Arial"/>
          <w:lang w:val="en-US"/>
        </w:rPr>
        <w:t>α</w:t>
      </w:r>
      <w:r w:rsidR="00A237BD" w:rsidRPr="005B4A5F">
        <w:rPr>
          <w:rFonts w:cs="Helvetica"/>
          <w:lang w:val="en-US"/>
        </w:rPr>
        <w:t xml:space="preserve">GC-mediated </w:t>
      </w:r>
      <w:r w:rsidR="00A237BD" w:rsidRPr="005B4A5F">
        <w:rPr>
          <w:rFonts w:cs="Helvetica"/>
          <w:i/>
          <w:iCs/>
          <w:lang w:val="en-US"/>
        </w:rPr>
        <w:t>in vitro</w:t>
      </w:r>
      <w:r w:rsidR="00A237BD" w:rsidRPr="005B4A5F">
        <w:rPr>
          <w:rFonts w:cs="Helvetica"/>
          <w:lang w:val="en-US"/>
        </w:rPr>
        <w:t xml:space="preserve"> expansion as a measure of </w:t>
      </w:r>
      <w:proofErr w:type="spellStart"/>
      <w:r w:rsidR="00A237BD" w:rsidRPr="005B4A5F">
        <w:rPr>
          <w:rFonts w:cs="Helvetica"/>
          <w:lang w:val="en-US"/>
        </w:rPr>
        <w:t>iNKT</w:t>
      </w:r>
      <w:proofErr w:type="spellEnd"/>
      <w:r w:rsidR="00A237BD" w:rsidRPr="005B4A5F">
        <w:rPr>
          <w:rFonts w:cs="Helvetica"/>
          <w:lang w:val="en-US"/>
        </w:rPr>
        <w:t xml:space="preserve"> repertoire dysfunction has previously been used to correlate </w:t>
      </w:r>
      <w:proofErr w:type="spellStart"/>
      <w:r w:rsidR="00A237BD" w:rsidRPr="005B4A5F">
        <w:rPr>
          <w:rFonts w:cs="Helvetica"/>
          <w:lang w:val="en-US"/>
        </w:rPr>
        <w:t>iNKT</w:t>
      </w:r>
      <w:proofErr w:type="spellEnd"/>
      <w:r w:rsidR="00A237BD" w:rsidRPr="005B4A5F">
        <w:rPr>
          <w:rFonts w:cs="Helvetica"/>
          <w:lang w:val="en-US"/>
        </w:rPr>
        <w:t xml:space="preserve"> defects with disease outcome in human cancer, autoimmunity and viral infections [41, 59, 60]. These diverse observations support a protective role for iNKTs in human TB.</w:t>
      </w:r>
    </w:p>
    <w:p w14:paraId="2AF52C54" w14:textId="3D38BA2F" w:rsidR="00896544" w:rsidRPr="005B4A5F" w:rsidRDefault="00896544" w:rsidP="003E17A9">
      <w:pPr>
        <w:spacing w:line="360" w:lineRule="auto"/>
      </w:pPr>
      <w:r w:rsidRPr="005B4A5F">
        <w:t>Studies from mice and humans have described CD4</w:t>
      </w:r>
      <w:r w:rsidRPr="005B4A5F">
        <w:rPr>
          <w:vertAlign w:val="superscript"/>
        </w:rPr>
        <w:t>+</w:t>
      </w:r>
      <w:r w:rsidRPr="005B4A5F">
        <w:t xml:space="preserve"> and CD8</w:t>
      </w:r>
      <w:r w:rsidRPr="005B4A5F">
        <w:rPr>
          <w:vertAlign w:val="superscript"/>
        </w:rPr>
        <w:t>+</w:t>
      </w:r>
      <w:r w:rsidRPr="005B4A5F">
        <w:t xml:space="preserve"> iNKT phenotype as precursor readouts for identifying functionally distinct subsets of iNKTs </w:t>
      </w:r>
      <w:r w:rsidRPr="005B4A5F">
        <w:fldChar w:fldCharType="begin">
          <w:fldData xml:space="preserve">PEVuZE5vdGU+PENpdGU+PEF1dGhvcj5HdW1wZXJ6PC9BdXRob3I+PFllYXI+MjAwMjwvWWVhcj48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2MzctNDE8L3BhZ2VzPjx2b2x1bWU+MTk1PC92b2x1bWU+PG51bWJlcj41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==
</w:fldData>
        </w:fldChar>
      </w:r>
      <w:r w:rsidR="00681984" w:rsidRPr="005B4A5F">
        <w:instrText xml:space="preserve"> ADDIN EN.CITE </w:instrText>
      </w:r>
      <w:r w:rsidR="00681984" w:rsidRPr="005B4A5F">
        <w:fldChar w:fldCharType="begin">
          <w:fldData xml:space="preserve">PEVuZE5vdGU+PENpdGU+PEF1dGhvcj5HdW1wZXJ6PC9BdXRob3I+PFllYXI+MjAwMjwvWWVhcj48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2MzctNDE8L3BhZ2VzPjx2b2x1bWU+MTk1PC92b2x1bWU+PG51bWJlcj41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==
</w:fldData>
        </w:fldChar>
      </w:r>
      <w:r w:rsidR="00681984" w:rsidRPr="005B4A5F">
        <w:instrText xml:space="preserve"> ADDIN EN.CITE.DATA </w:instrText>
      </w:r>
      <w:r w:rsidR="00681984" w:rsidRPr="005B4A5F">
        <w:fldChar w:fldCharType="end"/>
      </w:r>
      <w:r w:rsidRPr="005B4A5F">
        <w:fldChar w:fldCharType="separate"/>
      </w:r>
      <w:r w:rsidR="00681984" w:rsidRPr="005B4A5F">
        <w:rPr>
          <w:noProof/>
        </w:rPr>
        <w:t>[59, 60]</w:t>
      </w:r>
      <w:r w:rsidRPr="005B4A5F">
        <w:fldChar w:fldCharType="end"/>
      </w:r>
      <w:r w:rsidRPr="005B4A5F">
        <w:t>. However, functional characterisation of macaque iNKTs is less well defined, likely due to the semi-</w:t>
      </w:r>
      <w:proofErr w:type="spellStart"/>
      <w:r w:rsidRPr="005B4A5F">
        <w:t>anergic</w:t>
      </w:r>
      <w:proofErr w:type="spellEnd"/>
      <w:r w:rsidRPr="005B4A5F">
        <w:t xml:space="preserve"> nature of cultured macaque iNKTs </w:t>
      </w:r>
      <w:r w:rsidRPr="005B4A5F">
        <w:fldChar w:fldCharType="begin">
          <w:fldData xml:space="preserve">PEVuZE5vdGU+PENpdGU+PEF1dGhvcj5HYW5zdXZkPC9BdXRob3I+PFllYXI+MjAwMzwvWWVhcj48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jkwNC0xMTwvcGFnZXM+PHZvbHVtZT4xNzE8L3Zv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</w:fldData>
        </w:fldChar>
      </w:r>
      <w:r w:rsidR="00681984" w:rsidRPr="005B4A5F">
        <w:instrText xml:space="preserve"> ADDIN EN.CITE </w:instrText>
      </w:r>
      <w:r w:rsidR="00681984" w:rsidRPr="005B4A5F">
        <w:fldChar w:fldCharType="begin">
          <w:fldData xml:space="preserve">PEVuZE5vdGU+PENpdGU+PEF1dGhvcj5HYW5zdXZkPC9BdXRob3I+PFllYXI+MjAwMzwvWWVhcj48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jkwNC0xMTwvcGFnZXM+PHZvbHVtZT4xNzE8L3Zv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</w:fldData>
        </w:fldChar>
      </w:r>
      <w:r w:rsidR="00681984" w:rsidRPr="005B4A5F">
        <w:instrText xml:space="preserve"> ADDIN EN.CITE.DATA </w:instrText>
      </w:r>
      <w:r w:rsidR="00681984" w:rsidRPr="005B4A5F">
        <w:fldChar w:fldCharType="end"/>
      </w:r>
      <w:r w:rsidRPr="005B4A5F">
        <w:fldChar w:fldCharType="separate"/>
      </w:r>
      <w:r w:rsidR="00681984" w:rsidRPr="005B4A5F">
        <w:rPr>
          <w:noProof/>
        </w:rPr>
        <w:t>[61]</w:t>
      </w:r>
      <w:r w:rsidRPr="005B4A5F">
        <w:fldChar w:fldCharType="end"/>
      </w:r>
      <w:r w:rsidRPr="005B4A5F">
        <w:t>. Indeed, one study in Mauritian cynomolgus found that CD4</w:t>
      </w:r>
      <w:r w:rsidRPr="005B4A5F">
        <w:rPr>
          <w:vertAlign w:val="superscript"/>
        </w:rPr>
        <w:t>+</w:t>
      </w:r>
      <w:r w:rsidRPr="005B4A5F">
        <w:t xml:space="preserve"> and CD8</w:t>
      </w:r>
      <w:r w:rsidRPr="005B4A5F">
        <w:rPr>
          <w:vertAlign w:val="superscript"/>
        </w:rPr>
        <w:t xml:space="preserve">+ </w:t>
      </w:r>
      <w:r w:rsidRPr="005B4A5F">
        <w:t>iNKTs produced comparable l</w:t>
      </w:r>
      <w:r w:rsidR="00125F17" w:rsidRPr="005B4A5F">
        <w:t>evels of the Th1 cytokines IFN-</w:t>
      </w:r>
      <w:r w:rsidR="00125F17" w:rsidRPr="005B4A5F">
        <w:rPr>
          <w:rFonts w:ascii="Symbol" w:hAnsi="Symbol"/>
        </w:rPr>
        <w:t></w:t>
      </w:r>
      <w:r w:rsidRPr="005B4A5F">
        <w:t xml:space="preserve"> and TNF-α, but only CD4</w:t>
      </w:r>
      <w:r w:rsidRPr="005B4A5F">
        <w:rPr>
          <w:vertAlign w:val="superscript"/>
        </w:rPr>
        <w:t>+</w:t>
      </w:r>
      <w:r w:rsidRPr="005B4A5F">
        <w:t xml:space="preserve"> iNKTs produced IL-13 </w:t>
      </w:r>
      <w:r w:rsidRPr="005B4A5F">
        <w:fldChar w:fldCharType="begin">
          <w:fldData xml:space="preserve">PEVuZE5vdGU+PENpdGU+PEF1dGhvcj5Sb3V0PC9BdXRob3I+PFllYXI+MjAxMjwvWWVhcj48UmVj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I5Mjg8L3BhZ2VzPjx2b2x1bWU+ODwvdm9sdW1lPjxudW1iZXI+OTwvbnVtYmVyPjxr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</w:fldData>
        </w:fldChar>
      </w:r>
      <w:r w:rsidR="00C545E0" w:rsidRPr="005B4A5F">
        <w:instrText xml:space="preserve"> ADDIN EN.CITE </w:instrText>
      </w:r>
      <w:r w:rsidR="00C545E0" w:rsidRPr="005B4A5F">
        <w:fldChar w:fldCharType="begin">
          <w:fldData xml:space="preserve">PEVuZE5vdGU+PENpdGU+PEF1dGhvcj5Sb3V0PC9BdXRob3I+PFllYXI+MjAxMjwvWWVhcj48UmVj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</w:fldData>
        </w:fldChar>
      </w:r>
      <w:r w:rsidR="00C545E0" w:rsidRPr="005B4A5F">
        <w:instrText xml:space="preserve"> ADDIN EN.CITE.DATA </w:instrText>
      </w:r>
      <w:r w:rsidR="00C545E0" w:rsidRPr="005B4A5F">
        <w:fldChar w:fldCharType="end"/>
      </w:r>
      <w:r w:rsidRPr="005B4A5F">
        <w:fldChar w:fldCharType="separate"/>
      </w:r>
      <w:r w:rsidR="00C545E0" w:rsidRPr="005B4A5F">
        <w:rPr>
          <w:noProof/>
        </w:rPr>
        <w:t>[47]</w:t>
      </w:r>
      <w:r w:rsidRPr="005B4A5F">
        <w:fldChar w:fldCharType="end"/>
      </w:r>
      <w:r w:rsidRPr="005B4A5F">
        <w:t>. Therefore, CD4</w:t>
      </w:r>
      <w:r w:rsidRPr="005B4A5F">
        <w:rPr>
          <w:vertAlign w:val="superscript"/>
        </w:rPr>
        <w:t>+</w:t>
      </w:r>
      <w:r w:rsidRPr="005B4A5F">
        <w:t xml:space="preserve"> iNKT cells exhibit a Th0 profile while CD8</w:t>
      </w:r>
      <w:r w:rsidRPr="005B4A5F">
        <w:rPr>
          <w:vertAlign w:val="superscript"/>
        </w:rPr>
        <w:t>+</w:t>
      </w:r>
      <w:r w:rsidRPr="005B4A5F">
        <w:t xml:space="preserve"> iNKTs exhibit Th1 profiles in similar fashion to human iNKT subsets. </w:t>
      </w:r>
      <w:r w:rsidR="00C2415E" w:rsidRPr="005B4A5F">
        <w:t>Th</w:t>
      </w:r>
      <w:r w:rsidR="0064218F" w:rsidRPr="005B4A5F">
        <w:t>e skewing</w:t>
      </w:r>
      <w:r w:rsidRPr="005B4A5F">
        <w:t xml:space="preserve"> </w:t>
      </w:r>
      <w:r w:rsidR="00DA1F05" w:rsidRPr="005B4A5F">
        <w:t>of iNKT</w:t>
      </w:r>
      <w:r w:rsidRPr="005B4A5F">
        <w:t xml:space="preserve"> CD4</w:t>
      </w:r>
      <w:r w:rsidRPr="005B4A5F">
        <w:rPr>
          <w:vertAlign w:val="superscript"/>
        </w:rPr>
        <w:t>+</w:t>
      </w:r>
      <w:r w:rsidRPr="005B4A5F">
        <w:t>/CD8</w:t>
      </w:r>
      <w:r w:rsidRPr="005B4A5F">
        <w:rPr>
          <w:vertAlign w:val="superscript"/>
        </w:rPr>
        <w:t xml:space="preserve">+ </w:t>
      </w:r>
      <w:r w:rsidR="00DA1F05" w:rsidRPr="005B4A5F">
        <w:t>subset</w:t>
      </w:r>
      <w:r w:rsidR="00FC11A7" w:rsidRPr="005B4A5F">
        <w:t>s</w:t>
      </w:r>
      <w:r w:rsidR="00DA1F05" w:rsidRPr="005B4A5F">
        <w:t xml:space="preserve"> </w:t>
      </w:r>
      <w:r w:rsidR="002D31EB" w:rsidRPr="005B4A5F">
        <w:t>is</w:t>
      </w:r>
      <w:r w:rsidR="0058127B" w:rsidRPr="005B4A5F">
        <w:t xml:space="preserve"> </w:t>
      </w:r>
      <w:r w:rsidR="002D31EB" w:rsidRPr="005B4A5F">
        <w:t>a predictive</w:t>
      </w:r>
      <w:r w:rsidR="00DA1F05" w:rsidRPr="005B4A5F">
        <w:t xml:space="preserve"> measure of iNKT</w:t>
      </w:r>
      <w:r w:rsidR="00F95696" w:rsidRPr="005B4A5F">
        <w:t xml:space="preserve"> </w:t>
      </w:r>
      <w:r w:rsidRPr="005B4A5F">
        <w:t>repertoire</w:t>
      </w:r>
      <w:r w:rsidR="00DA1F05" w:rsidRPr="005B4A5F">
        <w:t xml:space="preserve"> defects and </w:t>
      </w:r>
      <w:r w:rsidR="0086431B" w:rsidRPr="005B4A5F">
        <w:t>a marker of disease</w:t>
      </w:r>
      <w:r w:rsidR="00F95696" w:rsidRPr="005B4A5F">
        <w:t xml:space="preserve"> </w:t>
      </w:r>
      <w:r w:rsidR="0058127B" w:rsidRPr="005B4A5F">
        <w:t>in</w:t>
      </w:r>
      <w:r w:rsidR="00DA1F05" w:rsidRPr="005B4A5F">
        <w:t xml:space="preserve"> rheumatoid arthritis and HIV infection</w:t>
      </w:r>
      <w:r w:rsidR="00C2415E" w:rsidRPr="005B4A5F">
        <w:t xml:space="preserve"> </w:t>
      </w:r>
      <w:r w:rsidR="00C2415E" w:rsidRPr="005B4A5F">
        <w:fldChar w:fldCharType="begin">
          <w:fldData xml:space="preserve">PEVuZE5vdGU+PENpdGU+PEF1dGhvcj5MdTwvQXV0aG9yPjxZZWFyPjIwMTU8L1llYXI+PFJlY051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</w:fldData>
        </w:fldChar>
      </w:r>
      <w:r w:rsidR="00681984" w:rsidRPr="005B4A5F">
        <w:instrText xml:space="preserve"> ADDIN EN.CITE </w:instrText>
      </w:r>
      <w:r w:rsidR="00681984" w:rsidRPr="005B4A5F">
        <w:fldChar w:fldCharType="begin">
          <w:fldData xml:space="preserve">PEVuZE5vdGU+PENpdGU+PEF1dGhvcj5MdTwvQXV0aG9yPjxZZWFyPjIwMTU8L1llYXI+PFJlY051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</w:fldData>
        </w:fldChar>
      </w:r>
      <w:r w:rsidR="00681984" w:rsidRPr="005B4A5F">
        <w:instrText xml:space="preserve"> ADDIN EN.CITE.DATA </w:instrText>
      </w:r>
      <w:r w:rsidR="00681984" w:rsidRPr="005B4A5F">
        <w:fldChar w:fldCharType="end"/>
      </w:r>
      <w:r w:rsidR="00C2415E" w:rsidRPr="005B4A5F">
        <w:fldChar w:fldCharType="separate"/>
      </w:r>
      <w:r w:rsidR="00681984" w:rsidRPr="005B4A5F">
        <w:rPr>
          <w:noProof/>
        </w:rPr>
        <w:t>[41, 62]</w:t>
      </w:r>
      <w:r w:rsidR="00C2415E" w:rsidRPr="005B4A5F">
        <w:fldChar w:fldCharType="end"/>
      </w:r>
      <w:r w:rsidR="00DA1F05" w:rsidRPr="005B4A5F">
        <w:t xml:space="preserve">. </w:t>
      </w:r>
      <w:r w:rsidR="00F95696" w:rsidRPr="005B4A5F">
        <w:t xml:space="preserve">In addition, </w:t>
      </w:r>
      <w:r w:rsidR="00FC11A7" w:rsidRPr="005B4A5F">
        <w:t xml:space="preserve">iNKT subset </w:t>
      </w:r>
      <w:r w:rsidR="00F95696" w:rsidRPr="005B4A5F">
        <w:t>skew</w:t>
      </w:r>
      <w:r w:rsidR="0064218F" w:rsidRPr="005B4A5F">
        <w:t>ing</w:t>
      </w:r>
      <w:r w:rsidR="00FC11A7" w:rsidRPr="005B4A5F">
        <w:t xml:space="preserve"> </w:t>
      </w:r>
      <w:r w:rsidR="00997404" w:rsidRPr="005B4A5F">
        <w:t>associates</w:t>
      </w:r>
      <w:r w:rsidRPr="005B4A5F">
        <w:t xml:space="preserve"> with differential regulation of dendritic cell and T helper cell responses </w:t>
      </w:r>
      <w:r w:rsidRPr="005B4A5F">
        <w:fldChar w:fldCharType="begin">
          <w:fldData xml:space="preserve">PEVuZE5vdGU+PENpdGU+PEF1dGhvcj5MdTwvQXV0aG9yPjxZZWFyPjIwMTU8L1llYXI+PFJlY051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</w:fldData>
        </w:fldChar>
      </w:r>
      <w:r w:rsidR="00681984" w:rsidRPr="005B4A5F">
        <w:instrText xml:space="preserve"> ADDIN EN.CITE </w:instrText>
      </w:r>
      <w:r w:rsidR="00681984" w:rsidRPr="005B4A5F">
        <w:fldChar w:fldCharType="begin">
          <w:fldData xml:space="preserve">PEVuZE5vdGU+PENpdGU+PEF1dGhvcj5MdTwvQXV0aG9yPjxZZWFyPjIwMTU8L1llYXI+PFJlY051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</w:fldData>
        </w:fldChar>
      </w:r>
      <w:r w:rsidR="00681984" w:rsidRPr="005B4A5F">
        <w:instrText xml:space="preserve"> ADDIN EN.CITE.DATA </w:instrText>
      </w:r>
      <w:r w:rsidR="00681984" w:rsidRPr="005B4A5F">
        <w:fldChar w:fldCharType="end"/>
      </w:r>
      <w:r w:rsidRPr="005B4A5F">
        <w:fldChar w:fldCharType="separate"/>
      </w:r>
      <w:r w:rsidR="00681984" w:rsidRPr="005B4A5F">
        <w:rPr>
          <w:noProof/>
        </w:rPr>
        <w:t>[38, 41, 62, 63]</w:t>
      </w:r>
      <w:r w:rsidRPr="005B4A5F">
        <w:fldChar w:fldCharType="end"/>
      </w:r>
      <w:r w:rsidRPr="005B4A5F">
        <w:t xml:space="preserve">. </w:t>
      </w:r>
      <w:r w:rsidR="0064218F" w:rsidRPr="005B4A5F">
        <w:t>We observe</w:t>
      </w:r>
      <w:r w:rsidRPr="005B4A5F">
        <w:t xml:space="preserve"> t</w:t>
      </w:r>
      <w:r w:rsidR="00AB6536" w:rsidRPr="005B4A5F">
        <w:t>rends that show</w:t>
      </w:r>
      <w:r w:rsidRPr="005B4A5F">
        <w:t xml:space="preserve"> greater ratios of CD8</w:t>
      </w:r>
      <w:r w:rsidRPr="005B4A5F">
        <w:rPr>
          <w:vertAlign w:val="superscript"/>
        </w:rPr>
        <w:t>+</w:t>
      </w:r>
      <w:r w:rsidRPr="005B4A5F">
        <w:t xml:space="preserve"> iNKTs after </w:t>
      </w:r>
      <w:r w:rsidRPr="005B4A5F">
        <w:rPr>
          <w:rFonts w:ascii="Symbol" w:hAnsi="Symbol"/>
        </w:rPr>
        <w:t></w:t>
      </w:r>
      <w:r w:rsidR="00AB6536" w:rsidRPr="005B4A5F">
        <w:t xml:space="preserve">GC specific expansion in animals with </w:t>
      </w:r>
      <w:r w:rsidRPr="005B4A5F">
        <w:t>better di</w:t>
      </w:r>
      <w:r w:rsidR="00AB6536" w:rsidRPr="005B4A5F">
        <w:t xml:space="preserve">sease outcome, </w:t>
      </w:r>
      <w:r w:rsidR="003E17A9" w:rsidRPr="005B4A5F">
        <w:t>which is consistent</w:t>
      </w:r>
      <w:r w:rsidR="00AB6536" w:rsidRPr="005B4A5F">
        <w:t xml:space="preserve"> in two macaque </w:t>
      </w:r>
      <w:r w:rsidRPr="005B4A5F">
        <w:t>s</w:t>
      </w:r>
      <w:r w:rsidR="00AB6536" w:rsidRPr="005B4A5F">
        <w:t>pecies</w:t>
      </w:r>
      <w:r w:rsidRPr="005B4A5F">
        <w:t xml:space="preserve">. </w:t>
      </w:r>
      <w:r w:rsidR="0064218F" w:rsidRPr="005B4A5F">
        <w:t xml:space="preserve">However, defining the precise mechanisms for these observations </w:t>
      </w:r>
      <w:r w:rsidR="00D14158" w:rsidRPr="005B4A5F">
        <w:t>require</w:t>
      </w:r>
      <w:r w:rsidR="0064218F" w:rsidRPr="005B4A5F">
        <w:t>s further study</w:t>
      </w:r>
      <w:r w:rsidR="00131FF8" w:rsidRPr="005B4A5F">
        <w:t>, as we cannot rule out the possibility of</w:t>
      </w:r>
      <w:r w:rsidR="003956F7" w:rsidRPr="005B4A5F">
        <w:t xml:space="preserve"> </w:t>
      </w:r>
      <w:r w:rsidR="00F01F42" w:rsidRPr="005B4A5F">
        <w:t xml:space="preserve">a </w:t>
      </w:r>
      <w:r w:rsidR="003956F7" w:rsidRPr="005B4A5F">
        <w:t>dysfunctional iNKT repertoire</w:t>
      </w:r>
      <w:r w:rsidR="004A5E3F" w:rsidRPr="005B4A5F">
        <w:t xml:space="preserve"> in an</w:t>
      </w:r>
      <w:r w:rsidR="00F01F42" w:rsidRPr="005B4A5F">
        <w:t>i</w:t>
      </w:r>
      <w:r w:rsidR="004A5E3F" w:rsidRPr="005B4A5F">
        <w:t>mals with severe disease</w:t>
      </w:r>
      <w:r w:rsidR="00F01F42" w:rsidRPr="005B4A5F">
        <w:t xml:space="preserve">. </w:t>
      </w:r>
      <w:r w:rsidR="003E17A9" w:rsidRPr="005B4A5F">
        <w:t xml:space="preserve">Alternatively, </w:t>
      </w:r>
      <w:r w:rsidR="00F01F42" w:rsidRPr="005B4A5F">
        <w:t xml:space="preserve">in animals that control infection, </w:t>
      </w:r>
      <w:r w:rsidR="00131FF8" w:rsidRPr="005B4A5F">
        <w:t>CD4</w:t>
      </w:r>
      <w:r w:rsidR="00131FF8" w:rsidRPr="005B4A5F">
        <w:rPr>
          <w:vertAlign w:val="superscript"/>
        </w:rPr>
        <w:t>+</w:t>
      </w:r>
      <w:r w:rsidR="00131FF8" w:rsidRPr="005B4A5F">
        <w:t xml:space="preserve"> iNKT </w:t>
      </w:r>
      <w:r w:rsidR="00F01F42" w:rsidRPr="005B4A5F">
        <w:t>may home to site of infection</w:t>
      </w:r>
      <w:r w:rsidR="00131FF8" w:rsidRPr="005B4A5F">
        <w:t xml:space="preserve"> post vaccination</w:t>
      </w:r>
      <w:r w:rsidR="00F01F42" w:rsidRPr="005B4A5F">
        <w:t xml:space="preserve"> or challenge</w:t>
      </w:r>
      <w:r w:rsidR="00131FF8" w:rsidRPr="005B4A5F">
        <w:t>, making them undetectable in the periphery</w:t>
      </w:r>
      <w:r w:rsidR="0064218F" w:rsidRPr="005B4A5F">
        <w:t xml:space="preserve">. </w:t>
      </w:r>
    </w:p>
    <w:p w14:paraId="1AB25F2B" w14:textId="77777777" w:rsidR="00896544" w:rsidRPr="005B4A5F" w:rsidRDefault="00896544" w:rsidP="00867F94">
      <w:pPr>
        <w:spacing w:line="360" w:lineRule="auto"/>
      </w:pPr>
    </w:p>
    <w:p w14:paraId="47F9C77E" w14:textId="1395BBEA" w:rsidR="00896544" w:rsidRPr="005B4A5F" w:rsidRDefault="008540A8" w:rsidP="003E17A9">
      <w:pPr>
        <w:spacing w:line="360" w:lineRule="auto"/>
      </w:pPr>
      <w:r w:rsidRPr="005B4A5F">
        <w:t>The inherent benefit of working with NHPs</w:t>
      </w:r>
      <w:r w:rsidR="002D2EA0" w:rsidRPr="005B4A5F">
        <w:t xml:space="preserve"> including conserved CD1d and iNKT TCR sequences </w:t>
      </w:r>
      <w:r w:rsidR="002D2EA0" w:rsidRPr="005B4A5F">
        <w:fldChar w:fldCharType="begin">
          <w:fldData xml:space="preserve">PEVuZE5vdGU+PENpdGU+PEF1dGhvcj5LYXNoaXdhc2U8L0F1dGhvcj48WWVhcj4yMDAzPC9ZZWFy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</w:fldData>
        </w:fldChar>
      </w:r>
      <w:r w:rsidR="002D2EA0" w:rsidRPr="005B4A5F">
        <w:instrText xml:space="preserve"> ADDIN EN.CITE </w:instrText>
      </w:r>
      <w:r w:rsidR="002D2EA0" w:rsidRPr="005B4A5F">
        <w:fldChar w:fldCharType="begin">
          <w:fldData xml:space="preserve">PEVuZE5vdGU+PENpdGU+PEF1dGhvcj5LYXNoaXdhc2U8L0F1dGhvcj48WWVhcj4yMDAzPC9ZZWFy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</w:fldData>
        </w:fldChar>
      </w:r>
      <w:r w:rsidR="002D2EA0" w:rsidRPr="005B4A5F">
        <w:instrText xml:space="preserve"> ADDIN EN.CITE.DATA </w:instrText>
      </w:r>
      <w:r w:rsidR="002D2EA0" w:rsidRPr="005B4A5F">
        <w:fldChar w:fldCharType="end"/>
      </w:r>
      <w:r w:rsidR="002D2EA0" w:rsidRPr="005B4A5F">
        <w:fldChar w:fldCharType="separate"/>
      </w:r>
      <w:r w:rsidR="002D2EA0" w:rsidRPr="005B4A5F">
        <w:rPr>
          <w:noProof/>
        </w:rPr>
        <w:t>[28]</w:t>
      </w:r>
      <w:r w:rsidR="002D2EA0" w:rsidRPr="005B4A5F">
        <w:fldChar w:fldCharType="end"/>
      </w:r>
      <w:r w:rsidRPr="005B4A5F">
        <w:t xml:space="preserve">, and the similarity with human disease, comes with the </w:t>
      </w:r>
      <w:r w:rsidR="003E17A9" w:rsidRPr="005B4A5F">
        <w:t xml:space="preserve">unavoidable </w:t>
      </w:r>
      <w:r w:rsidRPr="005B4A5F">
        <w:t xml:space="preserve">limitation of small sample sizes and therefore the power to </w:t>
      </w:r>
      <w:r w:rsidR="00896544" w:rsidRPr="005B4A5F">
        <w:t xml:space="preserve">demonstrate statistical differences </w:t>
      </w:r>
      <w:r w:rsidRPr="005B4A5F">
        <w:t xml:space="preserve">is </w:t>
      </w:r>
      <w:r w:rsidR="003E17A9" w:rsidRPr="005B4A5F">
        <w:t>low</w:t>
      </w:r>
      <w:r w:rsidR="00896544" w:rsidRPr="005B4A5F">
        <w:t>. Nevertheless, the trends we observed with regard to CD8</w:t>
      </w:r>
      <w:r w:rsidR="00896544" w:rsidRPr="005B4A5F">
        <w:rPr>
          <w:vertAlign w:val="superscript"/>
        </w:rPr>
        <w:t>+</w:t>
      </w:r>
      <w:r w:rsidR="00896544" w:rsidRPr="005B4A5F">
        <w:t xml:space="preserve"> iNKT subsets as </w:t>
      </w:r>
      <w:r w:rsidR="007F1FAD" w:rsidRPr="005B4A5F">
        <w:t xml:space="preserve">potential </w:t>
      </w:r>
      <w:r w:rsidR="00896544" w:rsidRPr="005B4A5F">
        <w:t>associates of protection are worthy of further investigation, as they were consistently observed in both rhesus and cynomolgus species</w:t>
      </w:r>
      <w:r w:rsidR="0031720F" w:rsidRPr="005B4A5F">
        <w:t>.</w:t>
      </w:r>
      <w:r w:rsidR="001D111F" w:rsidRPr="005B4A5F">
        <w:t xml:space="preserve"> Further </w:t>
      </w:r>
      <w:r w:rsidR="008207F2" w:rsidRPr="005B4A5F">
        <w:t>study</w:t>
      </w:r>
      <w:r w:rsidR="001D111F" w:rsidRPr="005B4A5F">
        <w:t xml:space="preserve"> into</w:t>
      </w:r>
      <w:r w:rsidR="00CF3BC6" w:rsidRPr="005B4A5F">
        <w:t xml:space="preserve"> the role of innate T cells</w:t>
      </w:r>
      <w:r w:rsidR="001D111F" w:rsidRPr="005B4A5F">
        <w:t xml:space="preserve"> in TB, which </w:t>
      </w:r>
      <w:r w:rsidR="00D14158" w:rsidRPr="005B4A5F">
        <w:t xml:space="preserve">may have </w:t>
      </w:r>
      <w:r w:rsidR="001D111F" w:rsidRPr="005B4A5F">
        <w:t>been underappreciated, are warranted. Importantly, this may provide more robust correlates of protection, the absence of which currently hinders the development of novel TB vaccines.</w:t>
      </w:r>
      <w:r w:rsidR="00A23DD0" w:rsidRPr="005B4A5F">
        <w:t xml:space="preserve"> T</w:t>
      </w:r>
      <w:r w:rsidR="006C46FB" w:rsidRPr="005B4A5F">
        <w:t>he N</w:t>
      </w:r>
      <w:r w:rsidR="004E0C35" w:rsidRPr="005B4A5F">
        <w:t>H</w:t>
      </w:r>
      <w:r w:rsidR="006C46FB" w:rsidRPr="005B4A5F">
        <w:t xml:space="preserve">P model is ideal for this </w:t>
      </w:r>
      <w:r w:rsidR="00A23DD0" w:rsidRPr="005B4A5F">
        <w:t xml:space="preserve">purpose </w:t>
      </w:r>
      <w:r w:rsidR="006C46FB" w:rsidRPr="005B4A5F">
        <w:t>as mice do</w:t>
      </w:r>
      <w:r w:rsidR="004E0C35" w:rsidRPr="005B4A5F">
        <w:t xml:space="preserve"> not express group 1</w:t>
      </w:r>
      <w:r w:rsidR="006C46FB" w:rsidRPr="005B4A5F">
        <w:t xml:space="preserve"> CD1 molecules</w:t>
      </w:r>
      <w:r w:rsidR="00896544" w:rsidRPr="005B4A5F">
        <w:t xml:space="preserve">. Our findings should </w:t>
      </w:r>
      <w:r w:rsidR="00896544" w:rsidRPr="005B4A5F">
        <w:lastRenderedPageBreak/>
        <w:t>guide future stud</w:t>
      </w:r>
      <w:r w:rsidR="006C46FB" w:rsidRPr="005B4A5F">
        <w:t>ies</w:t>
      </w:r>
      <w:r w:rsidR="00896544" w:rsidRPr="005B4A5F">
        <w:t xml:space="preserve"> design</w:t>
      </w:r>
      <w:r w:rsidR="006C46FB" w:rsidRPr="005B4A5F">
        <w:t>ed</w:t>
      </w:r>
      <w:r w:rsidR="00896544" w:rsidRPr="005B4A5F">
        <w:t xml:space="preserve"> to investigate the role of the iNKT repertoire as a potential correlate of protection in macaque TB infection. </w:t>
      </w:r>
    </w:p>
    <w:p w14:paraId="312E4263" w14:textId="77777777" w:rsidR="00F01F42" w:rsidRPr="005B4A5F" w:rsidRDefault="00F01F42" w:rsidP="00867F94">
      <w:pPr>
        <w:spacing w:line="360" w:lineRule="auto"/>
        <w:rPr>
          <w:bCs/>
        </w:rPr>
      </w:pPr>
    </w:p>
    <w:p w14:paraId="0EDA4DB2" w14:textId="75427D26" w:rsidR="00896544" w:rsidRPr="005B4A5F" w:rsidRDefault="00896544" w:rsidP="00867F94">
      <w:pPr>
        <w:spacing w:line="360" w:lineRule="auto"/>
        <w:rPr>
          <w:bCs/>
        </w:rPr>
      </w:pPr>
      <w:r w:rsidRPr="005B4A5F">
        <w:rPr>
          <w:bCs/>
        </w:rPr>
        <w:t xml:space="preserve">In summary, </w:t>
      </w:r>
      <w:r w:rsidR="007C4F16" w:rsidRPr="005B4A5F">
        <w:rPr>
          <w:bCs/>
        </w:rPr>
        <w:t xml:space="preserve">our study </w:t>
      </w:r>
      <w:r w:rsidR="003C0C1E" w:rsidRPr="005B4A5F">
        <w:rPr>
          <w:bCs/>
        </w:rPr>
        <w:t>identifies trends that associate increased</w:t>
      </w:r>
      <w:r w:rsidR="007C4F16" w:rsidRPr="005B4A5F">
        <w:rPr>
          <w:bCs/>
        </w:rPr>
        <w:t xml:space="preserve"> antigen-</w:t>
      </w:r>
      <w:r w:rsidR="004D2B2A" w:rsidRPr="005B4A5F">
        <w:rPr>
          <w:bCs/>
        </w:rPr>
        <w:t>spec</w:t>
      </w:r>
      <w:r w:rsidR="007C4F16" w:rsidRPr="005B4A5F">
        <w:rPr>
          <w:bCs/>
        </w:rPr>
        <w:t>i</w:t>
      </w:r>
      <w:r w:rsidR="004D2B2A" w:rsidRPr="005B4A5F">
        <w:rPr>
          <w:bCs/>
        </w:rPr>
        <w:t>fic</w:t>
      </w:r>
      <w:r w:rsidRPr="005B4A5F">
        <w:rPr>
          <w:bCs/>
        </w:rPr>
        <w:t xml:space="preserve"> expansion of CD8</w:t>
      </w:r>
      <w:r w:rsidRPr="005B4A5F">
        <w:rPr>
          <w:bCs/>
          <w:vertAlign w:val="superscript"/>
        </w:rPr>
        <w:t>+</w:t>
      </w:r>
      <w:r w:rsidRPr="005B4A5F">
        <w:rPr>
          <w:bCs/>
        </w:rPr>
        <w:t xml:space="preserve"> iNKT subsets in the peripheral blood of NHP </w:t>
      </w:r>
      <w:r w:rsidR="00F01F42" w:rsidRPr="005B4A5F">
        <w:rPr>
          <w:bCs/>
        </w:rPr>
        <w:t>with</w:t>
      </w:r>
      <w:r w:rsidR="003C0C1E" w:rsidRPr="005B4A5F">
        <w:rPr>
          <w:bCs/>
        </w:rPr>
        <w:t xml:space="preserve"> increased</w:t>
      </w:r>
      <w:r w:rsidRPr="005B4A5F">
        <w:rPr>
          <w:bCs/>
        </w:rPr>
        <w:t xml:space="preserve"> protection </w:t>
      </w:r>
      <w:r w:rsidR="00A23DD0" w:rsidRPr="005B4A5F">
        <w:rPr>
          <w:bCs/>
        </w:rPr>
        <w:t>against</w:t>
      </w:r>
      <w:r w:rsidRPr="005B4A5F">
        <w:rPr>
          <w:bCs/>
        </w:rPr>
        <w:t xml:space="preserve"> TB infection. Detailed functional examination of iNKT subsets in NHP and </w:t>
      </w:r>
      <w:r w:rsidR="00A23DD0" w:rsidRPr="005B4A5F">
        <w:rPr>
          <w:bCs/>
        </w:rPr>
        <w:t xml:space="preserve">humans </w:t>
      </w:r>
      <w:r w:rsidRPr="005B4A5F">
        <w:rPr>
          <w:bCs/>
        </w:rPr>
        <w:t xml:space="preserve">is required to </w:t>
      </w:r>
      <w:r w:rsidR="00A23DD0" w:rsidRPr="005B4A5F">
        <w:rPr>
          <w:bCs/>
        </w:rPr>
        <w:t xml:space="preserve">elucidate </w:t>
      </w:r>
      <w:r w:rsidRPr="005B4A5F">
        <w:rPr>
          <w:bCs/>
        </w:rPr>
        <w:t>the mechanism</w:t>
      </w:r>
      <w:r w:rsidR="00A23DD0" w:rsidRPr="005B4A5F">
        <w:rPr>
          <w:bCs/>
        </w:rPr>
        <w:t>s</w:t>
      </w:r>
      <w:r w:rsidRPr="005B4A5F">
        <w:rPr>
          <w:bCs/>
        </w:rPr>
        <w:t xml:space="preserve"> </w:t>
      </w:r>
      <w:r w:rsidR="00A23DD0" w:rsidRPr="005B4A5F">
        <w:rPr>
          <w:bCs/>
        </w:rPr>
        <w:t>underlying</w:t>
      </w:r>
      <w:r w:rsidRPr="005B4A5F">
        <w:rPr>
          <w:bCs/>
        </w:rPr>
        <w:t xml:space="preserve"> this </w:t>
      </w:r>
      <w:r w:rsidR="007C6FE5" w:rsidRPr="005B4A5F">
        <w:rPr>
          <w:bCs/>
        </w:rPr>
        <w:t xml:space="preserve">potential </w:t>
      </w:r>
      <w:r w:rsidRPr="005B4A5F">
        <w:rPr>
          <w:bCs/>
        </w:rPr>
        <w:t xml:space="preserve">correlation. </w:t>
      </w:r>
      <w:r w:rsidR="006C46FB" w:rsidRPr="005B4A5F">
        <w:rPr>
          <w:bCs/>
        </w:rPr>
        <w:t>iNKT</w:t>
      </w:r>
      <w:r w:rsidR="00D14158" w:rsidRPr="005B4A5F">
        <w:rPr>
          <w:bCs/>
        </w:rPr>
        <w:t xml:space="preserve"> subset</w:t>
      </w:r>
      <w:r w:rsidR="001E6B19" w:rsidRPr="005B4A5F">
        <w:rPr>
          <w:bCs/>
        </w:rPr>
        <w:t>s</w:t>
      </w:r>
      <w:r w:rsidR="006C46FB" w:rsidRPr="005B4A5F">
        <w:rPr>
          <w:bCs/>
        </w:rPr>
        <w:t xml:space="preserve"> are</w:t>
      </w:r>
      <w:r w:rsidRPr="005B4A5F">
        <w:rPr>
          <w:bCs/>
        </w:rPr>
        <w:t xml:space="preserve"> putative correlate</w:t>
      </w:r>
      <w:r w:rsidR="006C46FB" w:rsidRPr="005B4A5F">
        <w:rPr>
          <w:bCs/>
        </w:rPr>
        <w:t>s of protection and deserve</w:t>
      </w:r>
      <w:r w:rsidRPr="005B4A5F">
        <w:rPr>
          <w:bCs/>
        </w:rPr>
        <w:t xml:space="preserve"> validat</w:t>
      </w:r>
      <w:r w:rsidR="006C46FB" w:rsidRPr="005B4A5F">
        <w:rPr>
          <w:bCs/>
        </w:rPr>
        <w:t>ion</w:t>
      </w:r>
      <w:r w:rsidRPr="005B4A5F">
        <w:rPr>
          <w:bCs/>
        </w:rPr>
        <w:t xml:space="preserve"> in future vaccination and challenge studies to </w:t>
      </w:r>
      <w:r w:rsidR="006C46FB" w:rsidRPr="005B4A5F">
        <w:rPr>
          <w:bCs/>
        </w:rPr>
        <w:t>determine the relationship with</w:t>
      </w:r>
      <w:r w:rsidRPr="005B4A5F">
        <w:rPr>
          <w:bCs/>
        </w:rPr>
        <w:t xml:space="preserve"> TB vaccine efficacy in NHP and in human preclinical studies.</w:t>
      </w:r>
    </w:p>
    <w:p w14:paraId="204D4476" w14:textId="77777777" w:rsidR="00C92BD9" w:rsidRPr="005B4A5F" w:rsidRDefault="00C92BD9" w:rsidP="00867F94">
      <w:pPr>
        <w:spacing w:line="360" w:lineRule="auto"/>
        <w:rPr>
          <w:b/>
        </w:rPr>
      </w:pPr>
    </w:p>
    <w:p w14:paraId="0F4E46D8" w14:textId="77777777" w:rsidR="00C92BD9" w:rsidRPr="005B4A5F" w:rsidRDefault="00C92BD9" w:rsidP="00867F94">
      <w:pPr>
        <w:spacing w:line="360" w:lineRule="auto"/>
        <w:rPr>
          <w:b/>
        </w:rPr>
      </w:pPr>
    </w:p>
    <w:p w14:paraId="022E54A0" w14:textId="77777777" w:rsidR="00402857" w:rsidRPr="005B4A5F" w:rsidRDefault="00402857" w:rsidP="00867F94">
      <w:pPr>
        <w:spacing w:line="360" w:lineRule="auto"/>
        <w:rPr>
          <w:b/>
        </w:rPr>
      </w:pPr>
      <w:r w:rsidRPr="005B4A5F">
        <w:rPr>
          <w:b/>
        </w:rPr>
        <w:t>Acknowledgments</w:t>
      </w:r>
    </w:p>
    <w:p w14:paraId="1D519EB5" w14:textId="04C0B347" w:rsidR="00402857" w:rsidRPr="005B4A5F" w:rsidRDefault="000C2562" w:rsidP="00867F94">
      <w:pPr>
        <w:spacing w:line="360" w:lineRule="auto"/>
      </w:pPr>
      <w:r w:rsidRPr="005B4A5F">
        <w:t xml:space="preserve">This work was supported by the Department of Health, UK. The views expressed in this publication are those of the authors and not necessarily those of the Department of Health. We thank the staff of the Biological Investigations Group at PHE </w:t>
      </w:r>
      <w:proofErr w:type="spellStart"/>
      <w:r w:rsidRPr="005B4A5F">
        <w:t>Porton</w:t>
      </w:r>
      <w:proofErr w:type="spellEnd"/>
      <w:r w:rsidRPr="005B4A5F">
        <w:t xml:space="preserve"> and the PHE macaque colonies for assistance in conducting studies and Charlotte </w:t>
      </w:r>
      <w:proofErr w:type="spellStart"/>
      <w:r w:rsidRPr="005B4A5F">
        <w:t>Sarfas</w:t>
      </w:r>
      <w:proofErr w:type="spellEnd"/>
      <w:r w:rsidR="006B4661" w:rsidRPr="005B4A5F">
        <w:t>, Laura Sibley, Karen Gooch</w:t>
      </w:r>
      <w:r w:rsidRPr="005B4A5F">
        <w:t xml:space="preserve"> and Jennifer </w:t>
      </w:r>
      <w:proofErr w:type="spellStart"/>
      <w:r w:rsidRPr="005B4A5F">
        <w:t>Gullick</w:t>
      </w:r>
      <w:proofErr w:type="spellEnd"/>
      <w:r w:rsidRPr="005B4A5F">
        <w:t xml:space="preserve"> for</w:t>
      </w:r>
      <w:r w:rsidR="006B4661" w:rsidRPr="005B4A5F">
        <w:t xml:space="preserve"> storage of PBMC</w:t>
      </w:r>
      <w:r w:rsidRPr="005B4A5F">
        <w:t xml:space="preserve"> </w:t>
      </w:r>
      <w:r w:rsidR="006B4661" w:rsidRPr="005B4A5F">
        <w:t xml:space="preserve">samples, Ann </w:t>
      </w:r>
      <w:proofErr w:type="spellStart"/>
      <w:r w:rsidR="006B4661" w:rsidRPr="005B4A5F">
        <w:t>Rawkins</w:t>
      </w:r>
      <w:proofErr w:type="spellEnd"/>
      <w:r w:rsidR="006B4661" w:rsidRPr="005B4A5F">
        <w:t xml:space="preserve">, Simon Clarke for bacteriology and aerobiology support, and Emma Rayner, Graham Hall and </w:t>
      </w:r>
      <w:r w:rsidR="00A00F83" w:rsidRPr="005B4A5F">
        <w:t xml:space="preserve">Geoffrey </w:t>
      </w:r>
      <w:r w:rsidR="006B4661" w:rsidRPr="005B4A5F">
        <w:t xml:space="preserve">Pearson </w:t>
      </w:r>
      <w:r w:rsidR="00F06447" w:rsidRPr="005B4A5F">
        <w:t xml:space="preserve">for </w:t>
      </w:r>
      <w:r w:rsidR="006B4661" w:rsidRPr="005B4A5F">
        <w:t xml:space="preserve">histology support. </w:t>
      </w:r>
      <w:r w:rsidR="00402857" w:rsidRPr="005B4A5F">
        <w:t>We thank</w:t>
      </w:r>
      <w:r w:rsidR="00633EF0" w:rsidRPr="005B4A5F">
        <w:t xml:space="preserve"> Richard Jewell and </w:t>
      </w:r>
      <w:proofErr w:type="spellStart"/>
      <w:r w:rsidR="00633EF0" w:rsidRPr="005B4A5F">
        <w:t>Carolann</w:t>
      </w:r>
      <w:proofErr w:type="spellEnd"/>
      <w:r w:rsidR="00633EF0" w:rsidRPr="005B4A5F">
        <w:t xml:space="preserve"> </w:t>
      </w:r>
      <w:r w:rsidR="00255DC6" w:rsidRPr="005B4A5F">
        <w:t xml:space="preserve">McGuire </w:t>
      </w:r>
      <w:r w:rsidR="00633EF0" w:rsidRPr="005B4A5F">
        <w:t xml:space="preserve">for their assistance with flow cytometry (FACS facility, Faculty of Medicine, </w:t>
      </w:r>
      <w:r w:rsidR="00BB5AED" w:rsidRPr="005B4A5F">
        <w:t>University of Southampton)</w:t>
      </w:r>
      <w:r w:rsidR="00F37A32" w:rsidRPr="005B4A5F">
        <w:t>.</w:t>
      </w:r>
    </w:p>
    <w:p w14:paraId="00044D10" w14:textId="46754E82" w:rsidR="00402857" w:rsidRPr="005B4A5F" w:rsidRDefault="00402857" w:rsidP="00867F94">
      <w:pPr>
        <w:spacing w:line="360" w:lineRule="auto"/>
      </w:pPr>
      <w:r w:rsidRPr="005B4A5F">
        <w:rPr>
          <w:b/>
        </w:rPr>
        <w:t>Funding:</w:t>
      </w:r>
      <w:r w:rsidRPr="005B4A5F">
        <w:t xml:space="preserve"> None</w:t>
      </w:r>
    </w:p>
    <w:p w14:paraId="56F4E264" w14:textId="6FE36604" w:rsidR="00402857" w:rsidRPr="005B4A5F" w:rsidRDefault="00402857" w:rsidP="00867F94">
      <w:pPr>
        <w:spacing w:line="360" w:lineRule="auto"/>
      </w:pPr>
      <w:r w:rsidRPr="005B4A5F">
        <w:rPr>
          <w:b/>
        </w:rPr>
        <w:t>Competing interests:</w:t>
      </w:r>
      <w:r w:rsidRPr="005B4A5F">
        <w:t xml:space="preserve"> None</w:t>
      </w:r>
    </w:p>
    <w:p w14:paraId="4A95E0D0" w14:textId="40550F06" w:rsidR="00675961" w:rsidRPr="005B4A5F" w:rsidRDefault="00402857" w:rsidP="00867F94">
      <w:pPr>
        <w:spacing w:line="360" w:lineRule="auto"/>
      </w:pPr>
      <w:r w:rsidRPr="005B4A5F">
        <w:rPr>
          <w:b/>
        </w:rPr>
        <w:t>Ethical approval:</w:t>
      </w:r>
      <w:r w:rsidRPr="005B4A5F">
        <w:t xml:space="preserve"> </w:t>
      </w:r>
      <w:r w:rsidRPr="005B4A5F">
        <w:rPr>
          <w:rFonts w:cs="AdvOT863180fb"/>
        </w:rPr>
        <w:t>All procedures described in this paper were conducted under the authority of a Home Of</w:t>
      </w:r>
      <w:r w:rsidRPr="005B4A5F">
        <w:rPr>
          <w:rFonts w:cs="AdvOT863180fb+fb"/>
        </w:rPr>
        <w:t>fi</w:t>
      </w:r>
      <w:r w:rsidRPr="005B4A5F">
        <w:rPr>
          <w:rFonts w:cs="AdvOT863180fb"/>
        </w:rPr>
        <w:t>ce approved project licence that had undergone ethical review by the Institute</w:t>
      </w:r>
      <w:r w:rsidRPr="005B4A5F">
        <w:rPr>
          <w:rFonts w:cs="AdvOT863180fb+20"/>
        </w:rPr>
        <w:t>’</w:t>
      </w:r>
      <w:r w:rsidRPr="005B4A5F">
        <w:rPr>
          <w:rFonts w:cs="AdvOT863180fb"/>
        </w:rPr>
        <w:t>s Animal Welfare and Ethical Review Body as required under the UK Animals (Scienti</w:t>
      </w:r>
      <w:r w:rsidRPr="005B4A5F">
        <w:rPr>
          <w:rFonts w:cs="AdvOT863180fb+fb"/>
        </w:rPr>
        <w:t>fi</w:t>
      </w:r>
      <w:r w:rsidRPr="005B4A5F">
        <w:rPr>
          <w:rFonts w:cs="AdvOT863180fb"/>
        </w:rPr>
        <w:t>c Procedure) Act, 1986.</w:t>
      </w:r>
      <w:r w:rsidR="00C545E0" w:rsidRPr="005B4A5F">
        <w:rPr>
          <w:b/>
        </w:rPr>
        <w:t xml:space="preserve"> </w:t>
      </w:r>
      <w:r w:rsidR="00675961" w:rsidRPr="005B4A5F">
        <w:rPr>
          <w:b/>
        </w:rPr>
        <w:br w:type="page"/>
      </w:r>
    </w:p>
    <w:p w14:paraId="6BEC5688" w14:textId="503634D6" w:rsidR="002F4B3B" w:rsidRPr="005B4A5F" w:rsidRDefault="00402857" w:rsidP="004731BD">
      <w:pPr>
        <w:spacing w:line="360" w:lineRule="auto"/>
        <w:rPr>
          <w:b/>
        </w:rPr>
      </w:pPr>
      <w:r w:rsidRPr="005B4A5F">
        <w:rPr>
          <w:b/>
        </w:rPr>
        <w:lastRenderedPageBreak/>
        <w:t xml:space="preserve">References </w:t>
      </w:r>
    </w:p>
    <w:p w14:paraId="35C25ECE" w14:textId="77777777" w:rsidR="00681984" w:rsidRPr="005B4A5F" w:rsidRDefault="002F4B3B" w:rsidP="00681984">
      <w:pPr>
        <w:pStyle w:val="EndNoteBibliography"/>
        <w:spacing w:after="0"/>
        <w:ind w:left="720" w:hanging="720"/>
      </w:pPr>
      <w:r w:rsidRPr="005B4A5F">
        <w:fldChar w:fldCharType="begin"/>
      </w:r>
      <w:r w:rsidRPr="005B4A5F">
        <w:instrText xml:space="preserve"> ADDIN EN.REFLIST </w:instrText>
      </w:r>
      <w:r w:rsidRPr="005B4A5F">
        <w:fldChar w:fldCharType="separate"/>
      </w:r>
      <w:r w:rsidR="00681984" w:rsidRPr="005B4A5F">
        <w:t>1.</w:t>
      </w:r>
      <w:r w:rsidR="00681984" w:rsidRPr="005B4A5F">
        <w:tab/>
        <w:t xml:space="preserve">Gandhi, N.R., et al., </w:t>
      </w:r>
      <w:r w:rsidR="00681984" w:rsidRPr="005B4A5F">
        <w:rPr>
          <w:i/>
        </w:rPr>
        <w:t>Extensively drug-resistant tuberculosis as a cause of death in patients co-infected with tuberculosis and HIV in a rural area of South Africa.</w:t>
      </w:r>
      <w:r w:rsidR="00681984" w:rsidRPr="005B4A5F">
        <w:t xml:space="preserve"> Lancet, 2006. </w:t>
      </w:r>
      <w:r w:rsidR="00681984" w:rsidRPr="005B4A5F">
        <w:rPr>
          <w:b/>
        </w:rPr>
        <w:t>368</w:t>
      </w:r>
      <w:r w:rsidR="00681984" w:rsidRPr="005B4A5F">
        <w:t>(9547): p. 1575-80.</w:t>
      </w:r>
    </w:p>
    <w:p w14:paraId="37EEC484" w14:textId="77777777" w:rsidR="00681984" w:rsidRPr="005B4A5F" w:rsidRDefault="00681984" w:rsidP="00681984">
      <w:pPr>
        <w:pStyle w:val="EndNoteBibliography"/>
        <w:spacing w:after="0"/>
        <w:ind w:left="720" w:hanging="720"/>
      </w:pPr>
      <w:r w:rsidRPr="005B4A5F">
        <w:t>2.</w:t>
      </w:r>
      <w:r w:rsidRPr="005B4A5F">
        <w:tab/>
        <w:t xml:space="preserve">Mangtani, P., et al., </w:t>
      </w:r>
      <w:r w:rsidRPr="005B4A5F">
        <w:rPr>
          <w:i/>
        </w:rPr>
        <w:t>Protection by BCG vaccine against tuberculosis: a systematic review of randomized controlled trials.</w:t>
      </w:r>
      <w:r w:rsidRPr="005B4A5F">
        <w:t xml:space="preserve"> Clin Infect Dis, 2014. </w:t>
      </w:r>
      <w:r w:rsidRPr="005B4A5F">
        <w:rPr>
          <w:b/>
        </w:rPr>
        <w:t>58</w:t>
      </w:r>
      <w:r w:rsidRPr="005B4A5F">
        <w:t>(4): p. 470-80.</w:t>
      </w:r>
    </w:p>
    <w:p w14:paraId="38FE169A" w14:textId="77777777" w:rsidR="00681984" w:rsidRPr="005B4A5F" w:rsidRDefault="00681984" w:rsidP="00681984">
      <w:pPr>
        <w:pStyle w:val="EndNoteBibliography"/>
        <w:spacing w:after="0"/>
        <w:ind w:left="720" w:hanging="720"/>
      </w:pPr>
      <w:r w:rsidRPr="005B4A5F">
        <w:t>3.</w:t>
      </w:r>
      <w:r w:rsidRPr="005B4A5F">
        <w:tab/>
        <w:t xml:space="preserve">Al Shammari, B., et al., </w:t>
      </w:r>
      <w:r w:rsidRPr="005B4A5F">
        <w:rPr>
          <w:i/>
        </w:rPr>
        <w:t>The Extracellular Matrix Regulates Granuloma Necrosis in Tuberculosis.</w:t>
      </w:r>
      <w:r w:rsidRPr="005B4A5F">
        <w:t xml:space="preserve"> J Infect Dis, 2015. </w:t>
      </w:r>
      <w:r w:rsidRPr="005B4A5F">
        <w:rPr>
          <w:b/>
        </w:rPr>
        <w:t>212</w:t>
      </w:r>
      <w:r w:rsidRPr="005B4A5F">
        <w:t>(3): p. 463-73.</w:t>
      </w:r>
    </w:p>
    <w:p w14:paraId="0C936AA7" w14:textId="77777777" w:rsidR="00681984" w:rsidRPr="005B4A5F" w:rsidRDefault="00681984" w:rsidP="00681984">
      <w:pPr>
        <w:pStyle w:val="EndNoteBibliography"/>
        <w:spacing w:after="0"/>
        <w:ind w:left="720" w:hanging="720"/>
      </w:pPr>
      <w:r w:rsidRPr="005B4A5F">
        <w:t>4.</w:t>
      </w:r>
      <w:r w:rsidRPr="005B4A5F">
        <w:tab/>
        <w:t xml:space="preserve">Elkington, P.T. and J.S. Friedland, </w:t>
      </w:r>
      <w:r w:rsidRPr="005B4A5F">
        <w:rPr>
          <w:i/>
        </w:rPr>
        <w:t>Permutations of time and place in tuberculosis.</w:t>
      </w:r>
      <w:r w:rsidRPr="005B4A5F">
        <w:t xml:space="preserve"> Lancet Infect Dis, 2015.</w:t>
      </w:r>
    </w:p>
    <w:p w14:paraId="04D87C31" w14:textId="77777777" w:rsidR="00681984" w:rsidRPr="005B4A5F" w:rsidRDefault="00681984" w:rsidP="00681984">
      <w:pPr>
        <w:pStyle w:val="EndNoteBibliography"/>
        <w:spacing w:after="0"/>
        <w:ind w:left="720" w:hanging="720"/>
      </w:pPr>
      <w:r w:rsidRPr="005B4A5F">
        <w:t>5.</w:t>
      </w:r>
      <w:r w:rsidRPr="005B4A5F">
        <w:tab/>
        <w:t xml:space="preserve">Flynn, J.L., et al., </w:t>
      </w:r>
      <w:r w:rsidRPr="005B4A5F">
        <w:rPr>
          <w:i/>
        </w:rPr>
        <w:t>An essential role for interferon gamma in resistance to Mycobacterium tuberculosis infection.</w:t>
      </w:r>
      <w:r w:rsidRPr="005B4A5F">
        <w:t xml:space="preserve"> J Exp Med, 1993. </w:t>
      </w:r>
      <w:r w:rsidRPr="005B4A5F">
        <w:rPr>
          <w:b/>
        </w:rPr>
        <w:t>178</w:t>
      </w:r>
      <w:r w:rsidRPr="005B4A5F">
        <w:t>(6): p. 2249-54.</w:t>
      </w:r>
    </w:p>
    <w:p w14:paraId="0EC0A4E7" w14:textId="77777777" w:rsidR="00681984" w:rsidRPr="005B4A5F" w:rsidRDefault="00681984" w:rsidP="00681984">
      <w:pPr>
        <w:pStyle w:val="EndNoteBibliography"/>
        <w:spacing w:after="0"/>
        <w:ind w:left="720" w:hanging="720"/>
      </w:pPr>
      <w:r w:rsidRPr="005B4A5F">
        <w:t>6.</w:t>
      </w:r>
      <w:r w:rsidRPr="005B4A5F">
        <w:tab/>
        <w:t xml:space="preserve">Flynn, J.L., et al., </w:t>
      </w:r>
      <w:r w:rsidRPr="005B4A5F">
        <w:rPr>
          <w:i/>
        </w:rPr>
        <w:t>Tumor necrosis factor-alpha is required in the protective immune response against Mycobacterium tuberculosis in mice.</w:t>
      </w:r>
      <w:r w:rsidRPr="005B4A5F">
        <w:t xml:space="preserve"> Immunity, 1995. </w:t>
      </w:r>
      <w:r w:rsidRPr="005B4A5F">
        <w:rPr>
          <w:b/>
        </w:rPr>
        <w:t>2</w:t>
      </w:r>
      <w:r w:rsidRPr="005B4A5F">
        <w:t>(6): p. 561-72.</w:t>
      </w:r>
    </w:p>
    <w:p w14:paraId="2AF82391" w14:textId="77777777" w:rsidR="00681984" w:rsidRPr="005B4A5F" w:rsidRDefault="00681984" w:rsidP="00681984">
      <w:pPr>
        <w:pStyle w:val="EndNoteBibliography"/>
        <w:spacing w:after="0"/>
        <w:ind w:left="720" w:hanging="720"/>
      </w:pPr>
      <w:r w:rsidRPr="005B4A5F">
        <w:t>7.</w:t>
      </w:r>
      <w:r w:rsidRPr="005B4A5F">
        <w:tab/>
        <w:t xml:space="preserve">Fletcher, H.A., et al., </w:t>
      </w:r>
      <w:r w:rsidRPr="005B4A5F">
        <w:rPr>
          <w:i/>
        </w:rPr>
        <w:t>T-cell activation is an immune correlate of risk in BCG vaccinated infants.</w:t>
      </w:r>
      <w:r w:rsidRPr="005B4A5F">
        <w:t xml:space="preserve"> Nat Commun, 2016. </w:t>
      </w:r>
      <w:r w:rsidRPr="005B4A5F">
        <w:rPr>
          <w:b/>
        </w:rPr>
        <w:t>7</w:t>
      </w:r>
      <w:r w:rsidRPr="005B4A5F">
        <w:t>: p. 11290.</w:t>
      </w:r>
    </w:p>
    <w:p w14:paraId="1F7630A0" w14:textId="77777777" w:rsidR="00681984" w:rsidRPr="005B4A5F" w:rsidRDefault="00681984" w:rsidP="00681984">
      <w:pPr>
        <w:pStyle w:val="EndNoteBibliography"/>
        <w:spacing w:after="0"/>
        <w:ind w:left="720" w:hanging="720"/>
      </w:pPr>
      <w:r w:rsidRPr="005B4A5F">
        <w:t>8.</w:t>
      </w:r>
      <w:r w:rsidRPr="005B4A5F">
        <w:tab/>
        <w:t xml:space="preserve">Zak, D.E., et al., </w:t>
      </w:r>
      <w:r w:rsidRPr="005B4A5F">
        <w:rPr>
          <w:i/>
        </w:rPr>
        <w:t>A blood RNA signature for tuberculosis disease risk: a prospective cohort study.</w:t>
      </w:r>
      <w:r w:rsidRPr="005B4A5F">
        <w:t xml:space="preserve"> Lancet, 2016. </w:t>
      </w:r>
      <w:r w:rsidRPr="005B4A5F">
        <w:rPr>
          <w:b/>
        </w:rPr>
        <w:t>387</w:t>
      </w:r>
      <w:r w:rsidRPr="005B4A5F">
        <w:t>(10035): p. 2312-22.</w:t>
      </w:r>
    </w:p>
    <w:p w14:paraId="7930CAAF" w14:textId="77777777" w:rsidR="00681984" w:rsidRPr="005B4A5F" w:rsidRDefault="00681984" w:rsidP="00681984">
      <w:pPr>
        <w:pStyle w:val="EndNoteBibliography"/>
        <w:spacing w:after="0"/>
        <w:ind w:left="720" w:hanging="720"/>
      </w:pPr>
      <w:r w:rsidRPr="005B4A5F">
        <w:t>9.</w:t>
      </w:r>
      <w:r w:rsidRPr="005B4A5F">
        <w:tab/>
        <w:t xml:space="preserve">Helke, K.L., J.L. Mankowski, and Y.C. Manabe, </w:t>
      </w:r>
      <w:r w:rsidRPr="005B4A5F">
        <w:rPr>
          <w:i/>
        </w:rPr>
        <w:t>Animal models of cavitation in pulmonary tuberculosis.</w:t>
      </w:r>
      <w:r w:rsidRPr="005B4A5F">
        <w:t xml:space="preserve"> Tuberculosis (Edinb), 2006. </w:t>
      </w:r>
      <w:r w:rsidRPr="005B4A5F">
        <w:rPr>
          <w:b/>
        </w:rPr>
        <w:t>86</w:t>
      </w:r>
      <w:r w:rsidRPr="005B4A5F">
        <w:t>(5): p. 337-48.</w:t>
      </w:r>
    </w:p>
    <w:p w14:paraId="2E81A555" w14:textId="77777777" w:rsidR="00681984" w:rsidRPr="005B4A5F" w:rsidRDefault="00681984" w:rsidP="00681984">
      <w:pPr>
        <w:pStyle w:val="EndNoteBibliography"/>
        <w:spacing w:after="0"/>
        <w:ind w:left="720" w:hanging="720"/>
      </w:pPr>
      <w:r w:rsidRPr="005B4A5F">
        <w:t>10.</w:t>
      </w:r>
      <w:r w:rsidRPr="005B4A5F">
        <w:tab/>
        <w:t xml:space="preserve">Pena, J.C. and W.Z. Ho, </w:t>
      </w:r>
      <w:r w:rsidRPr="005B4A5F">
        <w:rPr>
          <w:i/>
        </w:rPr>
        <w:t>Monkey models of tuberculosis: lessons learned.</w:t>
      </w:r>
      <w:r w:rsidRPr="005B4A5F">
        <w:t xml:space="preserve"> Infect Immun, 2015. </w:t>
      </w:r>
      <w:r w:rsidRPr="005B4A5F">
        <w:rPr>
          <w:b/>
        </w:rPr>
        <w:t>83</w:t>
      </w:r>
      <w:r w:rsidRPr="005B4A5F">
        <w:t>(3): p. 852-62.</w:t>
      </w:r>
    </w:p>
    <w:p w14:paraId="6C620A7A" w14:textId="77777777" w:rsidR="00681984" w:rsidRPr="005B4A5F" w:rsidRDefault="00681984" w:rsidP="00681984">
      <w:pPr>
        <w:pStyle w:val="EndNoteBibliography"/>
        <w:spacing w:after="0"/>
        <w:ind w:left="720" w:hanging="720"/>
      </w:pPr>
      <w:r w:rsidRPr="005B4A5F">
        <w:t>11.</w:t>
      </w:r>
      <w:r w:rsidRPr="005B4A5F">
        <w:tab/>
        <w:t xml:space="preserve">Kaushal, D., et al., </w:t>
      </w:r>
      <w:r w:rsidRPr="005B4A5F">
        <w:rPr>
          <w:i/>
        </w:rPr>
        <w:t>The non-human primate model of tuberculosis.</w:t>
      </w:r>
      <w:r w:rsidRPr="005B4A5F">
        <w:t xml:space="preserve"> J Med Primatol, 2012. </w:t>
      </w:r>
      <w:r w:rsidRPr="005B4A5F">
        <w:rPr>
          <w:b/>
        </w:rPr>
        <w:t>41</w:t>
      </w:r>
      <w:r w:rsidRPr="005B4A5F">
        <w:t>(3): p. 191-201.</w:t>
      </w:r>
    </w:p>
    <w:p w14:paraId="1D30979B" w14:textId="77777777" w:rsidR="00681984" w:rsidRPr="005B4A5F" w:rsidRDefault="00681984" w:rsidP="00681984">
      <w:pPr>
        <w:pStyle w:val="EndNoteBibliography"/>
        <w:spacing w:after="0"/>
        <w:ind w:left="720" w:hanging="720"/>
      </w:pPr>
      <w:r w:rsidRPr="005B4A5F">
        <w:t>12.</w:t>
      </w:r>
      <w:r w:rsidRPr="005B4A5F">
        <w:tab/>
        <w:t xml:space="preserve">Langermans, J.A., et al., </w:t>
      </w:r>
      <w:r w:rsidRPr="005B4A5F">
        <w:rPr>
          <w:i/>
        </w:rPr>
        <w:t>Protection of macaques against Mycobacterium tuberculosis infection by a subunit vaccine based on a fusion protein of antigen 85B and ESAT-6.</w:t>
      </w:r>
      <w:r w:rsidRPr="005B4A5F">
        <w:t xml:space="preserve"> Vaccine, 2005. </w:t>
      </w:r>
      <w:r w:rsidRPr="005B4A5F">
        <w:rPr>
          <w:b/>
        </w:rPr>
        <w:t>23</w:t>
      </w:r>
      <w:r w:rsidRPr="005B4A5F">
        <w:t>(21): p. 2740-50.</w:t>
      </w:r>
    </w:p>
    <w:p w14:paraId="3AE4931B" w14:textId="77777777" w:rsidR="00681984" w:rsidRPr="005B4A5F" w:rsidRDefault="00681984" w:rsidP="00681984">
      <w:pPr>
        <w:pStyle w:val="EndNoteBibliography"/>
        <w:spacing w:after="0"/>
        <w:ind w:left="720" w:hanging="720"/>
      </w:pPr>
      <w:r w:rsidRPr="005B4A5F">
        <w:t>13.</w:t>
      </w:r>
      <w:r w:rsidRPr="005B4A5F">
        <w:tab/>
        <w:t xml:space="preserve">Langermans, J.A., et al., </w:t>
      </w:r>
      <w:r w:rsidRPr="005B4A5F">
        <w:rPr>
          <w:i/>
        </w:rPr>
        <w:t>Divergent effect of bacillus Calmette-Guerin (BCG) vaccination on Mycobacterium tuberculosis infection in highly related macaque species: implications for primate models in tuberculosis vaccine research.</w:t>
      </w:r>
      <w:r w:rsidRPr="005B4A5F">
        <w:t xml:space="preserve"> Proc Natl Acad Sci U S A, 2001. </w:t>
      </w:r>
      <w:r w:rsidRPr="005B4A5F">
        <w:rPr>
          <w:b/>
        </w:rPr>
        <w:t>98</w:t>
      </w:r>
      <w:r w:rsidRPr="005B4A5F">
        <w:t>(20): p. 11497-502.</w:t>
      </w:r>
    </w:p>
    <w:p w14:paraId="197C9990" w14:textId="77777777" w:rsidR="00681984" w:rsidRPr="005B4A5F" w:rsidRDefault="00681984" w:rsidP="00681984">
      <w:pPr>
        <w:pStyle w:val="EndNoteBibliography"/>
        <w:spacing w:after="0"/>
        <w:ind w:left="720" w:hanging="720"/>
      </w:pPr>
      <w:r w:rsidRPr="005B4A5F">
        <w:t>14.</w:t>
      </w:r>
      <w:r w:rsidRPr="005B4A5F">
        <w:tab/>
        <w:t xml:space="preserve">Scanga, C.A. and J.L. Flynn, </w:t>
      </w:r>
      <w:r w:rsidRPr="005B4A5F">
        <w:rPr>
          <w:i/>
        </w:rPr>
        <w:t>Modeling tuberculosis in nonhuman primates.</w:t>
      </w:r>
      <w:r w:rsidRPr="005B4A5F">
        <w:t xml:space="preserve"> Cold Spring Harb Perspect Med, 2014. </w:t>
      </w:r>
      <w:r w:rsidRPr="005B4A5F">
        <w:rPr>
          <w:b/>
        </w:rPr>
        <w:t>4</w:t>
      </w:r>
      <w:r w:rsidRPr="005B4A5F">
        <w:t>(12): p. a018564.</w:t>
      </w:r>
    </w:p>
    <w:p w14:paraId="1D6092C3" w14:textId="77777777" w:rsidR="00681984" w:rsidRPr="005B4A5F" w:rsidRDefault="00681984" w:rsidP="00681984">
      <w:pPr>
        <w:pStyle w:val="EndNoteBibliography"/>
        <w:spacing w:after="0"/>
        <w:ind w:left="720" w:hanging="720"/>
      </w:pPr>
      <w:r w:rsidRPr="005B4A5F">
        <w:t>15.</w:t>
      </w:r>
      <w:r w:rsidRPr="005B4A5F">
        <w:tab/>
        <w:t xml:space="preserve">Sharpe, S., et al., </w:t>
      </w:r>
      <w:r w:rsidRPr="005B4A5F">
        <w:rPr>
          <w:i/>
        </w:rPr>
        <w:t>Ultra low dose aerosol challenge with Mycobacterium tuberculosis leads to divergent outcomes in rhesus and cynomolgus macaques.</w:t>
      </w:r>
      <w:r w:rsidRPr="005B4A5F">
        <w:t xml:space="preserve"> Tuberculosis (Edinb), 2016. </w:t>
      </w:r>
      <w:r w:rsidRPr="005B4A5F">
        <w:rPr>
          <w:b/>
        </w:rPr>
        <w:t>96</w:t>
      </w:r>
      <w:r w:rsidRPr="005B4A5F">
        <w:t>: p. 1-12.</w:t>
      </w:r>
    </w:p>
    <w:p w14:paraId="2BBD50D8" w14:textId="77777777" w:rsidR="00681984" w:rsidRPr="005B4A5F" w:rsidRDefault="00681984" w:rsidP="00681984">
      <w:pPr>
        <w:pStyle w:val="EndNoteBibliography"/>
        <w:spacing w:after="0"/>
        <w:ind w:left="720" w:hanging="720"/>
      </w:pPr>
      <w:r w:rsidRPr="005B4A5F">
        <w:t>16.</w:t>
      </w:r>
      <w:r w:rsidRPr="005B4A5F">
        <w:tab/>
        <w:t xml:space="preserve">Zhou, Y., et al., </w:t>
      </w:r>
      <w:r w:rsidRPr="005B4A5F">
        <w:rPr>
          <w:i/>
        </w:rPr>
        <w:t>SIV infection of rhesus macaques of Chinese origin: a suitable model for HIV infection in humans.</w:t>
      </w:r>
      <w:r w:rsidRPr="005B4A5F">
        <w:t xml:space="preserve"> Retrovirology, 2013. </w:t>
      </w:r>
      <w:r w:rsidRPr="005B4A5F">
        <w:rPr>
          <w:b/>
        </w:rPr>
        <w:t>10</w:t>
      </w:r>
      <w:r w:rsidRPr="005B4A5F">
        <w:t>: p. 89.</w:t>
      </w:r>
    </w:p>
    <w:p w14:paraId="7C5BDDF0" w14:textId="77777777" w:rsidR="00681984" w:rsidRPr="005B4A5F" w:rsidRDefault="00681984" w:rsidP="00681984">
      <w:pPr>
        <w:pStyle w:val="EndNoteBibliography"/>
        <w:spacing w:after="0"/>
        <w:ind w:left="720" w:hanging="720"/>
      </w:pPr>
      <w:r w:rsidRPr="005B4A5F">
        <w:t>17.</w:t>
      </w:r>
      <w:r w:rsidRPr="005B4A5F">
        <w:tab/>
        <w:t xml:space="preserve">Seekatz, A.M., et al., </w:t>
      </w:r>
      <w:r w:rsidRPr="005B4A5F">
        <w:rPr>
          <w:i/>
        </w:rPr>
        <w:t>Differential response of the cynomolgus macaque gut microbiota to Shigella infection.</w:t>
      </w:r>
      <w:r w:rsidRPr="005B4A5F">
        <w:t xml:space="preserve"> PLoS One, 2013. </w:t>
      </w:r>
      <w:r w:rsidRPr="005B4A5F">
        <w:rPr>
          <w:b/>
        </w:rPr>
        <w:t>8</w:t>
      </w:r>
      <w:r w:rsidRPr="005B4A5F">
        <w:t>(6): p. e64212.</w:t>
      </w:r>
    </w:p>
    <w:p w14:paraId="5083114B" w14:textId="77777777" w:rsidR="00681984" w:rsidRPr="005B4A5F" w:rsidRDefault="00681984" w:rsidP="00681984">
      <w:pPr>
        <w:pStyle w:val="EndNoteBibliography"/>
        <w:spacing w:after="0"/>
        <w:ind w:left="720" w:hanging="720"/>
      </w:pPr>
      <w:r w:rsidRPr="005B4A5F">
        <w:t>18.</w:t>
      </w:r>
      <w:r w:rsidRPr="005B4A5F">
        <w:tab/>
        <w:t xml:space="preserve">Kanthaswamy, S., et al., </w:t>
      </w:r>
      <w:r w:rsidRPr="005B4A5F">
        <w:rPr>
          <w:i/>
        </w:rPr>
        <w:t>The genetic composition of populations of cynomolgus macaques (Macaca fascicularis) used in biomedical research.</w:t>
      </w:r>
      <w:r w:rsidRPr="005B4A5F">
        <w:t xml:space="preserve"> J Med Primatol, 2013. </w:t>
      </w:r>
      <w:r w:rsidRPr="005B4A5F">
        <w:rPr>
          <w:b/>
        </w:rPr>
        <w:t>42</w:t>
      </w:r>
      <w:r w:rsidRPr="005B4A5F">
        <w:t>(3): p. 120-31.</w:t>
      </w:r>
    </w:p>
    <w:p w14:paraId="0E497916" w14:textId="77777777" w:rsidR="00681984" w:rsidRPr="005B4A5F" w:rsidRDefault="00681984" w:rsidP="00681984">
      <w:pPr>
        <w:pStyle w:val="EndNoteBibliography"/>
        <w:spacing w:after="0"/>
        <w:ind w:left="720" w:hanging="720"/>
      </w:pPr>
      <w:r w:rsidRPr="005B4A5F">
        <w:t>19.</w:t>
      </w:r>
      <w:r w:rsidRPr="005B4A5F">
        <w:tab/>
        <w:t xml:space="preserve">Mee, E.T., et al., </w:t>
      </w:r>
      <w:r w:rsidRPr="005B4A5F">
        <w:rPr>
          <w:i/>
        </w:rPr>
        <w:t>MHC haplotype frequencies in a UK breeding colony of Mauritian cynomolgus macaques mirror those found in a distinct population from the same geographic origin.</w:t>
      </w:r>
      <w:r w:rsidRPr="005B4A5F">
        <w:t xml:space="preserve"> J Med Primatol, 2009. </w:t>
      </w:r>
      <w:r w:rsidRPr="005B4A5F">
        <w:rPr>
          <w:b/>
        </w:rPr>
        <w:t>38</w:t>
      </w:r>
      <w:r w:rsidRPr="005B4A5F">
        <w:t>(1): p. 1-14.</w:t>
      </w:r>
    </w:p>
    <w:p w14:paraId="7998BEA7" w14:textId="77777777" w:rsidR="00681984" w:rsidRPr="005B4A5F" w:rsidRDefault="00681984" w:rsidP="00681984">
      <w:pPr>
        <w:pStyle w:val="EndNoteBibliography"/>
        <w:spacing w:after="0"/>
        <w:ind w:left="720" w:hanging="720"/>
      </w:pPr>
      <w:r w:rsidRPr="005B4A5F">
        <w:t>20.</w:t>
      </w:r>
      <w:r w:rsidRPr="005B4A5F">
        <w:tab/>
        <w:t xml:space="preserve">Javed, S., et al., </w:t>
      </w:r>
      <w:r w:rsidRPr="005B4A5F">
        <w:rPr>
          <w:i/>
        </w:rPr>
        <w:t>Temporal Expression of Peripheral Blood Leukocyte Biomarkers in a Macaca fascicularis Infection Model of Tuberculosis; Comparison with Human Datasets and Analysis with Parametric/Non-parametric Tools for Improved Diagnostic Biomarker Identification.</w:t>
      </w:r>
      <w:r w:rsidRPr="005B4A5F">
        <w:t xml:space="preserve"> PLoS One, 2016. </w:t>
      </w:r>
      <w:r w:rsidRPr="005B4A5F">
        <w:rPr>
          <w:b/>
        </w:rPr>
        <w:t>11</w:t>
      </w:r>
      <w:r w:rsidRPr="005B4A5F">
        <w:t>(5): p. e0154320.</w:t>
      </w:r>
    </w:p>
    <w:p w14:paraId="5C6D73CC" w14:textId="77777777" w:rsidR="00681984" w:rsidRPr="005B4A5F" w:rsidRDefault="00681984" w:rsidP="00681984">
      <w:pPr>
        <w:pStyle w:val="EndNoteBibliography"/>
        <w:spacing w:after="0"/>
        <w:ind w:left="720" w:hanging="720"/>
      </w:pPr>
      <w:r w:rsidRPr="005B4A5F">
        <w:t>21.</w:t>
      </w:r>
      <w:r w:rsidRPr="005B4A5F">
        <w:tab/>
        <w:t xml:space="preserve">Sharpe, S.A., et al., </w:t>
      </w:r>
      <w:r w:rsidRPr="005B4A5F">
        <w:rPr>
          <w:i/>
        </w:rPr>
        <w:t>Determination of lesion volume by MRI and stereology in a macaque model of tuberculosis.</w:t>
      </w:r>
      <w:r w:rsidRPr="005B4A5F">
        <w:t xml:space="preserve"> Tuberculosis (Edinb), 2009. </w:t>
      </w:r>
      <w:r w:rsidRPr="005B4A5F">
        <w:rPr>
          <w:b/>
        </w:rPr>
        <w:t>89</w:t>
      </w:r>
      <w:r w:rsidRPr="005B4A5F">
        <w:t>(6): p. 405-16.</w:t>
      </w:r>
    </w:p>
    <w:p w14:paraId="1BE860D6" w14:textId="77777777" w:rsidR="00681984" w:rsidRPr="005B4A5F" w:rsidRDefault="00681984" w:rsidP="00681984">
      <w:pPr>
        <w:pStyle w:val="EndNoteBibliography"/>
        <w:spacing w:after="0"/>
        <w:ind w:left="720" w:hanging="720"/>
      </w:pPr>
      <w:r w:rsidRPr="005B4A5F">
        <w:t>22.</w:t>
      </w:r>
      <w:r w:rsidRPr="005B4A5F">
        <w:tab/>
        <w:t xml:space="preserve">Canaday, D.H., et al., </w:t>
      </w:r>
      <w:r w:rsidRPr="005B4A5F">
        <w:rPr>
          <w:i/>
        </w:rPr>
        <w:t>CD4(+) and CD8(+) T cells kill intracellular Mycobacterium tuberculosis by a perforin and Fas/Fas ligand-independent mechanism.</w:t>
      </w:r>
      <w:r w:rsidRPr="005B4A5F">
        <w:t xml:space="preserve"> J Immunol, 2001. </w:t>
      </w:r>
      <w:r w:rsidRPr="005B4A5F">
        <w:rPr>
          <w:b/>
        </w:rPr>
        <w:t>167</w:t>
      </w:r>
      <w:r w:rsidRPr="005B4A5F">
        <w:t>(5): p. 2734-42.</w:t>
      </w:r>
    </w:p>
    <w:p w14:paraId="7F7588E0" w14:textId="77777777" w:rsidR="00681984" w:rsidRPr="005B4A5F" w:rsidRDefault="00681984" w:rsidP="00681984">
      <w:pPr>
        <w:pStyle w:val="EndNoteBibliography"/>
        <w:spacing w:after="0"/>
        <w:ind w:left="720" w:hanging="720"/>
      </w:pPr>
      <w:r w:rsidRPr="005B4A5F">
        <w:lastRenderedPageBreak/>
        <w:t>23.</w:t>
      </w:r>
      <w:r w:rsidRPr="005B4A5F">
        <w:tab/>
        <w:t xml:space="preserve">Sud, D., et al., </w:t>
      </w:r>
      <w:r w:rsidRPr="005B4A5F">
        <w:rPr>
          <w:i/>
        </w:rPr>
        <w:t>Contribution of CD8+ T cells to control of Mycobacterium tuberculosis infection.</w:t>
      </w:r>
      <w:r w:rsidRPr="005B4A5F">
        <w:t xml:space="preserve"> J Immunol, 2006. </w:t>
      </w:r>
      <w:r w:rsidRPr="005B4A5F">
        <w:rPr>
          <w:b/>
        </w:rPr>
        <w:t>176</w:t>
      </w:r>
      <w:r w:rsidRPr="005B4A5F">
        <w:t>(7): p. 4296-314.</w:t>
      </w:r>
    </w:p>
    <w:p w14:paraId="432C37EB" w14:textId="77777777" w:rsidR="00681984" w:rsidRPr="005B4A5F" w:rsidRDefault="00681984" w:rsidP="00681984">
      <w:pPr>
        <w:pStyle w:val="EndNoteBibliography"/>
        <w:spacing w:after="0"/>
        <w:ind w:left="720" w:hanging="720"/>
      </w:pPr>
      <w:r w:rsidRPr="005B4A5F">
        <w:t>24.</w:t>
      </w:r>
      <w:r w:rsidRPr="005B4A5F">
        <w:tab/>
        <w:t xml:space="preserve">Serbina, N.V., V. Lazarevic, and J.L. Flynn, </w:t>
      </w:r>
      <w:r w:rsidRPr="005B4A5F">
        <w:rPr>
          <w:i/>
        </w:rPr>
        <w:t>CD4(+) T cells are required for the development of cytotoxic CD8(+) T cells during Mycobacterium tuberculosis infection.</w:t>
      </w:r>
      <w:r w:rsidRPr="005B4A5F">
        <w:t xml:space="preserve"> J Immunol, 2001. </w:t>
      </w:r>
      <w:r w:rsidRPr="005B4A5F">
        <w:rPr>
          <w:b/>
        </w:rPr>
        <w:t>167</w:t>
      </w:r>
      <w:r w:rsidRPr="005B4A5F">
        <w:t>(12): p. 6991-7000.</w:t>
      </w:r>
    </w:p>
    <w:p w14:paraId="093B071A" w14:textId="77777777" w:rsidR="00681984" w:rsidRPr="005B4A5F" w:rsidRDefault="00681984" w:rsidP="00681984">
      <w:pPr>
        <w:pStyle w:val="EndNoteBibliography"/>
        <w:spacing w:after="0"/>
        <w:ind w:left="720" w:hanging="720"/>
      </w:pPr>
      <w:r w:rsidRPr="005B4A5F">
        <w:t>25.</w:t>
      </w:r>
      <w:r w:rsidRPr="005B4A5F">
        <w:tab/>
        <w:t xml:space="preserve">Caccamo, N., et al., </w:t>
      </w:r>
      <w:r w:rsidRPr="005B4A5F">
        <w:rPr>
          <w:i/>
        </w:rPr>
        <w:t>Multifunctional CD4(+) T cells correlate with active Mycobacterium tuberculosis infection.</w:t>
      </w:r>
      <w:r w:rsidRPr="005B4A5F">
        <w:t xml:space="preserve"> Eur J Immunol, 2010. </w:t>
      </w:r>
      <w:r w:rsidRPr="005B4A5F">
        <w:rPr>
          <w:b/>
        </w:rPr>
        <w:t>40</w:t>
      </w:r>
      <w:r w:rsidRPr="005B4A5F">
        <w:t>(8): p. 2211-20.</w:t>
      </w:r>
    </w:p>
    <w:p w14:paraId="28C6399F" w14:textId="77777777" w:rsidR="00681984" w:rsidRPr="005B4A5F" w:rsidRDefault="00681984" w:rsidP="00681984">
      <w:pPr>
        <w:pStyle w:val="EndNoteBibliography"/>
        <w:spacing w:after="0"/>
        <w:ind w:left="720" w:hanging="720"/>
      </w:pPr>
      <w:r w:rsidRPr="005B4A5F">
        <w:t>26.</w:t>
      </w:r>
      <w:r w:rsidRPr="005B4A5F">
        <w:tab/>
        <w:t xml:space="preserve">Kagina, B.M., et al., </w:t>
      </w:r>
      <w:r w:rsidRPr="005B4A5F">
        <w:rPr>
          <w:i/>
        </w:rPr>
        <w:t>Specific T cell frequency and cytokine expression profile do not correlate with protection against tuberculosis after bacillus Calmette-Guerin vaccination of newborns.</w:t>
      </w:r>
      <w:r w:rsidRPr="005B4A5F">
        <w:t xml:space="preserve"> Am J Respir Crit Care Med, 2010. </w:t>
      </w:r>
      <w:r w:rsidRPr="005B4A5F">
        <w:rPr>
          <w:b/>
        </w:rPr>
        <w:t>182</w:t>
      </w:r>
      <w:r w:rsidRPr="005B4A5F">
        <w:t>(8): p. 1073-9.</w:t>
      </w:r>
    </w:p>
    <w:p w14:paraId="2AD2CCCE" w14:textId="77777777" w:rsidR="00681984" w:rsidRPr="005B4A5F" w:rsidRDefault="00681984" w:rsidP="00681984">
      <w:pPr>
        <w:pStyle w:val="EndNoteBibliography"/>
        <w:spacing w:after="0"/>
        <w:ind w:left="720" w:hanging="720"/>
      </w:pPr>
      <w:r w:rsidRPr="005B4A5F">
        <w:t>27.</w:t>
      </w:r>
      <w:r w:rsidRPr="005B4A5F">
        <w:tab/>
        <w:t xml:space="preserve">Rossjohn, J., et al., </w:t>
      </w:r>
      <w:r w:rsidRPr="005B4A5F">
        <w:rPr>
          <w:i/>
        </w:rPr>
        <w:t>Recognition of CD1d-restricted antigens by natural killer T cells.</w:t>
      </w:r>
      <w:r w:rsidRPr="005B4A5F">
        <w:t xml:space="preserve"> Nat Rev Immunol, 2012. </w:t>
      </w:r>
      <w:r w:rsidRPr="005B4A5F">
        <w:rPr>
          <w:b/>
        </w:rPr>
        <w:t>12</w:t>
      </w:r>
      <w:r w:rsidRPr="005B4A5F">
        <w:t>(12): p. 845-57.</w:t>
      </w:r>
    </w:p>
    <w:p w14:paraId="1160F3E2" w14:textId="77777777" w:rsidR="00681984" w:rsidRPr="005B4A5F" w:rsidRDefault="00681984" w:rsidP="00681984">
      <w:pPr>
        <w:pStyle w:val="EndNoteBibliography"/>
        <w:spacing w:after="0"/>
        <w:ind w:left="720" w:hanging="720"/>
      </w:pPr>
      <w:r w:rsidRPr="005B4A5F">
        <w:t>28.</w:t>
      </w:r>
      <w:r w:rsidRPr="005B4A5F">
        <w:tab/>
        <w:t xml:space="preserve">Kashiwase, K., et al., </w:t>
      </w:r>
      <w:r w:rsidRPr="005B4A5F">
        <w:rPr>
          <w:i/>
        </w:rPr>
        <w:t>The CD1d natural killer T-cell antigen presentation pathway is highly conserved between humans and rhesus macaques.</w:t>
      </w:r>
      <w:r w:rsidRPr="005B4A5F">
        <w:t xml:space="preserve"> Immunogenetics, 2003. </w:t>
      </w:r>
      <w:r w:rsidRPr="005B4A5F">
        <w:rPr>
          <w:b/>
        </w:rPr>
        <w:t>54</w:t>
      </w:r>
      <w:r w:rsidRPr="005B4A5F">
        <w:t>(11): p. 776-81.</w:t>
      </w:r>
    </w:p>
    <w:p w14:paraId="6C38BEFE" w14:textId="77777777" w:rsidR="00681984" w:rsidRPr="005B4A5F" w:rsidRDefault="00681984" w:rsidP="00681984">
      <w:pPr>
        <w:pStyle w:val="EndNoteBibliography"/>
        <w:spacing w:after="0"/>
        <w:ind w:left="720" w:hanging="720"/>
      </w:pPr>
      <w:r w:rsidRPr="005B4A5F">
        <w:t>29.</w:t>
      </w:r>
      <w:r w:rsidRPr="005B4A5F">
        <w:tab/>
        <w:t xml:space="preserve">Bienemann, K., et al., </w:t>
      </w:r>
      <w:r w:rsidRPr="005B4A5F">
        <w:rPr>
          <w:i/>
        </w:rPr>
        <w:t>iNKT cell frequency in peripheral blood of Caucasian children and adolescent: the absolute iNKT cell count is stable from birth to adulthood.</w:t>
      </w:r>
      <w:r w:rsidRPr="005B4A5F">
        <w:t xml:space="preserve"> Scand J Immunol, 2011. </w:t>
      </w:r>
      <w:r w:rsidRPr="005B4A5F">
        <w:rPr>
          <w:b/>
        </w:rPr>
        <w:t>74</w:t>
      </w:r>
      <w:r w:rsidRPr="005B4A5F">
        <w:t>(4): p. 406-11.</w:t>
      </w:r>
    </w:p>
    <w:p w14:paraId="42656C02" w14:textId="77777777" w:rsidR="00681984" w:rsidRPr="005B4A5F" w:rsidRDefault="00681984" w:rsidP="00681984">
      <w:pPr>
        <w:pStyle w:val="EndNoteBibliography"/>
        <w:spacing w:after="0"/>
        <w:ind w:left="720" w:hanging="720"/>
      </w:pPr>
      <w:r w:rsidRPr="005B4A5F">
        <w:t>30.</w:t>
      </w:r>
      <w:r w:rsidRPr="005B4A5F">
        <w:tab/>
        <w:t xml:space="preserve">Van Kaer, L., V.V. Parekh, and L. Wu, </w:t>
      </w:r>
      <w:r w:rsidRPr="005B4A5F">
        <w:rPr>
          <w:i/>
        </w:rPr>
        <w:t>Invariant natural killer T cells: bridging innate and adaptive immunity.</w:t>
      </w:r>
      <w:r w:rsidRPr="005B4A5F">
        <w:t xml:space="preserve"> Cell and Tissue Research, 2011. </w:t>
      </w:r>
      <w:r w:rsidRPr="005B4A5F">
        <w:rPr>
          <w:b/>
        </w:rPr>
        <w:t>343</w:t>
      </w:r>
      <w:r w:rsidRPr="005B4A5F">
        <w:t>(1): p. 43-55.</w:t>
      </w:r>
    </w:p>
    <w:p w14:paraId="1F83F6C1" w14:textId="77777777" w:rsidR="00681984" w:rsidRPr="005B4A5F" w:rsidRDefault="00681984" w:rsidP="00681984">
      <w:pPr>
        <w:pStyle w:val="EndNoteBibliography"/>
        <w:spacing w:after="0"/>
        <w:ind w:left="720" w:hanging="720"/>
      </w:pPr>
      <w:r w:rsidRPr="005B4A5F">
        <w:t>31.</w:t>
      </w:r>
      <w:r w:rsidRPr="005B4A5F">
        <w:tab/>
        <w:t xml:space="preserve">Rothchild, A.C., et al., </w:t>
      </w:r>
      <w:r w:rsidRPr="005B4A5F">
        <w:rPr>
          <w:i/>
        </w:rPr>
        <w:t>iNKT Cell Production of GM-CSF Controls Mycobacterium tuberculosis.</w:t>
      </w:r>
      <w:r w:rsidRPr="005B4A5F">
        <w:t xml:space="preserve"> PLoS Pathog, 2014. </w:t>
      </w:r>
      <w:r w:rsidRPr="005B4A5F">
        <w:rPr>
          <w:b/>
        </w:rPr>
        <w:t>10</w:t>
      </w:r>
      <w:r w:rsidRPr="005B4A5F">
        <w:t>(1): p. e1003805.</w:t>
      </w:r>
    </w:p>
    <w:p w14:paraId="5D864AF9" w14:textId="77777777" w:rsidR="00681984" w:rsidRPr="005B4A5F" w:rsidRDefault="00681984" w:rsidP="00681984">
      <w:pPr>
        <w:pStyle w:val="EndNoteBibliography"/>
        <w:spacing w:after="0"/>
        <w:ind w:left="720" w:hanging="720"/>
      </w:pPr>
      <w:r w:rsidRPr="005B4A5F">
        <w:t>32.</w:t>
      </w:r>
      <w:r w:rsidRPr="005B4A5F">
        <w:tab/>
        <w:t xml:space="preserve">Sada-Ovalle, I., et al., </w:t>
      </w:r>
      <w:r w:rsidRPr="005B4A5F">
        <w:rPr>
          <w:i/>
        </w:rPr>
        <w:t>Innate invariant NKT cells recognize Mycobacterium tuberculosis-infected macrophages, produce interferon-gamma, and kill intracellular bacteria.</w:t>
      </w:r>
      <w:r w:rsidRPr="005B4A5F">
        <w:t xml:space="preserve"> PLoS Pathog, 2008. </w:t>
      </w:r>
      <w:r w:rsidRPr="005B4A5F">
        <w:rPr>
          <w:b/>
        </w:rPr>
        <w:t>4</w:t>
      </w:r>
      <w:r w:rsidRPr="005B4A5F">
        <w:t>(12): p. e1000239.</w:t>
      </w:r>
    </w:p>
    <w:p w14:paraId="0D23C736" w14:textId="77777777" w:rsidR="00681984" w:rsidRPr="005B4A5F" w:rsidRDefault="00681984" w:rsidP="00681984">
      <w:pPr>
        <w:pStyle w:val="EndNoteBibliography"/>
        <w:spacing w:after="0"/>
        <w:ind w:left="720" w:hanging="720"/>
      </w:pPr>
      <w:r w:rsidRPr="005B4A5F">
        <w:t>33.</w:t>
      </w:r>
      <w:r w:rsidRPr="005B4A5F">
        <w:tab/>
        <w:t xml:space="preserve">Pitabut, N., et al., </w:t>
      </w:r>
      <w:r w:rsidRPr="005B4A5F">
        <w:rPr>
          <w:i/>
        </w:rPr>
        <w:t>Potential function of granulysin, other related effector molecules and lymphocyte subsets in patients with TB and HIV/TB coinfection.</w:t>
      </w:r>
      <w:r w:rsidRPr="005B4A5F">
        <w:t xml:space="preserve"> Int J Med Sci, 2013. </w:t>
      </w:r>
      <w:r w:rsidRPr="005B4A5F">
        <w:rPr>
          <w:b/>
        </w:rPr>
        <w:t>10</w:t>
      </w:r>
      <w:r w:rsidRPr="005B4A5F">
        <w:t>(8): p. 1003-14.</w:t>
      </w:r>
    </w:p>
    <w:p w14:paraId="1E7E09F4" w14:textId="77777777" w:rsidR="00681984" w:rsidRPr="005B4A5F" w:rsidRDefault="00681984" w:rsidP="00681984">
      <w:pPr>
        <w:pStyle w:val="EndNoteBibliography"/>
        <w:spacing w:after="0"/>
        <w:ind w:left="720" w:hanging="720"/>
      </w:pPr>
      <w:r w:rsidRPr="005B4A5F">
        <w:t>34.</w:t>
      </w:r>
      <w:r w:rsidRPr="005B4A5F">
        <w:tab/>
        <w:t xml:space="preserve">Gansert, J.L., et al., </w:t>
      </w:r>
      <w:r w:rsidRPr="005B4A5F">
        <w:rPr>
          <w:i/>
        </w:rPr>
        <w:t>Human NKT cells express granulysin and exhibit antimycobacterial activity.</w:t>
      </w:r>
      <w:r w:rsidRPr="005B4A5F">
        <w:t xml:space="preserve"> J Immunol, 2003. </w:t>
      </w:r>
      <w:r w:rsidRPr="005B4A5F">
        <w:rPr>
          <w:b/>
        </w:rPr>
        <w:t>170</w:t>
      </w:r>
      <w:r w:rsidRPr="005B4A5F">
        <w:t>(6): p. 3154-61.</w:t>
      </w:r>
    </w:p>
    <w:p w14:paraId="01780C43" w14:textId="77777777" w:rsidR="00681984" w:rsidRPr="005B4A5F" w:rsidRDefault="00681984" w:rsidP="00681984">
      <w:pPr>
        <w:pStyle w:val="EndNoteBibliography"/>
        <w:spacing w:after="0"/>
        <w:ind w:left="720" w:hanging="720"/>
      </w:pPr>
      <w:r w:rsidRPr="005B4A5F">
        <w:t>35.</w:t>
      </w:r>
      <w:r w:rsidRPr="005B4A5F">
        <w:tab/>
        <w:t xml:space="preserve">Emoto, M., et al., </w:t>
      </w:r>
      <w:r w:rsidRPr="005B4A5F">
        <w:rPr>
          <w:i/>
        </w:rPr>
        <w:t>Induction of IFN-gamma-producing CD4+ natural killer T cells by Mycobacterium bovis bacillus Calmette Guerin.</w:t>
      </w:r>
      <w:r w:rsidRPr="005B4A5F">
        <w:t xml:space="preserve"> Eur J Immunol, 1999. </w:t>
      </w:r>
      <w:r w:rsidRPr="005B4A5F">
        <w:rPr>
          <w:b/>
        </w:rPr>
        <w:t>29</w:t>
      </w:r>
      <w:r w:rsidRPr="005B4A5F">
        <w:t>(2): p. 650-9.</w:t>
      </w:r>
    </w:p>
    <w:p w14:paraId="4D3BF04C" w14:textId="77777777" w:rsidR="00681984" w:rsidRPr="005B4A5F" w:rsidRDefault="00681984" w:rsidP="00681984">
      <w:pPr>
        <w:pStyle w:val="EndNoteBibliography"/>
        <w:spacing w:after="0"/>
        <w:ind w:left="720" w:hanging="720"/>
      </w:pPr>
      <w:r w:rsidRPr="005B4A5F">
        <w:t>36.</w:t>
      </w:r>
      <w:r w:rsidRPr="005B4A5F">
        <w:tab/>
        <w:t xml:space="preserve">Venkataswamy, M.M., et al., </w:t>
      </w:r>
      <w:r w:rsidRPr="005B4A5F">
        <w:rPr>
          <w:i/>
        </w:rPr>
        <w:t>Incorporation of NKT cell-activating glycolipids enhances immunogenicity and vaccine efficacy of Mycobacterium bovis bacillus Calmette-Guerin.</w:t>
      </w:r>
      <w:r w:rsidRPr="005B4A5F">
        <w:t xml:space="preserve"> J Immunol, 2009. </w:t>
      </w:r>
      <w:r w:rsidRPr="005B4A5F">
        <w:rPr>
          <w:b/>
        </w:rPr>
        <w:t>183</w:t>
      </w:r>
      <w:r w:rsidRPr="005B4A5F">
        <w:t>(3): p. 1644-56.</w:t>
      </w:r>
    </w:p>
    <w:p w14:paraId="642C908E" w14:textId="77777777" w:rsidR="00681984" w:rsidRPr="005B4A5F" w:rsidRDefault="00681984" w:rsidP="00681984">
      <w:pPr>
        <w:pStyle w:val="EndNoteBibliography"/>
        <w:spacing w:after="0"/>
        <w:ind w:left="720" w:hanging="720"/>
      </w:pPr>
      <w:r w:rsidRPr="005B4A5F">
        <w:t>37.</w:t>
      </w:r>
      <w:r w:rsidRPr="005B4A5F">
        <w:tab/>
        <w:t xml:space="preserve">Sutherland, J.S., et al., </w:t>
      </w:r>
      <w:r w:rsidRPr="005B4A5F">
        <w:rPr>
          <w:i/>
        </w:rPr>
        <w:t>High granulocyte/lymphocyte ratio and paucity of NKT cells defines TB disease in a TB-endemic setting.</w:t>
      </w:r>
      <w:r w:rsidRPr="005B4A5F">
        <w:t xml:space="preserve"> Tuberculosis (Edinb), 2009. </w:t>
      </w:r>
      <w:r w:rsidRPr="005B4A5F">
        <w:rPr>
          <w:b/>
        </w:rPr>
        <w:t>89</w:t>
      </w:r>
      <w:r w:rsidRPr="005B4A5F">
        <w:t>(6): p. 398-404.</w:t>
      </w:r>
    </w:p>
    <w:p w14:paraId="3D1C7627" w14:textId="77777777" w:rsidR="00681984" w:rsidRPr="005B4A5F" w:rsidRDefault="00681984" w:rsidP="00681984">
      <w:pPr>
        <w:pStyle w:val="EndNoteBibliography"/>
        <w:spacing w:after="0"/>
        <w:ind w:left="720" w:hanging="720"/>
      </w:pPr>
      <w:r w:rsidRPr="005B4A5F">
        <w:t>38.</w:t>
      </w:r>
      <w:r w:rsidRPr="005B4A5F">
        <w:tab/>
        <w:t xml:space="preserve">Montoya, C.J., et al., </w:t>
      </w:r>
      <w:r w:rsidRPr="005B4A5F">
        <w:rPr>
          <w:i/>
        </w:rPr>
        <w:t>Invariant NKT cells from HIV-1 or Mycobacterium tuberculosis-infected patients express an activated phenotype.</w:t>
      </w:r>
      <w:r w:rsidRPr="005B4A5F">
        <w:t xml:space="preserve"> Clin Immunol, 2008. </w:t>
      </w:r>
      <w:r w:rsidRPr="005B4A5F">
        <w:rPr>
          <w:b/>
        </w:rPr>
        <w:t>127</w:t>
      </w:r>
      <w:r w:rsidRPr="005B4A5F">
        <w:t>(1): p. 1-6.</w:t>
      </w:r>
    </w:p>
    <w:p w14:paraId="3DF162F6" w14:textId="77777777" w:rsidR="00681984" w:rsidRPr="005B4A5F" w:rsidRDefault="00681984" w:rsidP="00681984">
      <w:pPr>
        <w:pStyle w:val="EndNoteBibliography"/>
        <w:spacing w:after="0"/>
        <w:ind w:left="720" w:hanging="720"/>
      </w:pPr>
      <w:r w:rsidRPr="005B4A5F">
        <w:t>39.</w:t>
      </w:r>
      <w:r w:rsidRPr="005B4A5F">
        <w:tab/>
        <w:t xml:space="preserve">Barclay, W.R., et al., </w:t>
      </w:r>
      <w:r w:rsidRPr="005B4A5F">
        <w:rPr>
          <w:i/>
        </w:rPr>
        <w:t>Protection of monkeys against airborne tuberculosis by aerosol vaccination with bacillus Calmette-Guerin.</w:t>
      </w:r>
      <w:r w:rsidRPr="005B4A5F">
        <w:t xml:space="preserve"> Am Rev Respir Dis, 1973. </w:t>
      </w:r>
      <w:r w:rsidRPr="005B4A5F">
        <w:rPr>
          <w:b/>
        </w:rPr>
        <w:t>107</w:t>
      </w:r>
      <w:r w:rsidRPr="005B4A5F">
        <w:t>(3): p. 351-8.</w:t>
      </w:r>
    </w:p>
    <w:p w14:paraId="4191EABC" w14:textId="77777777" w:rsidR="00681984" w:rsidRPr="005B4A5F" w:rsidRDefault="00681984" w:rsidP="00681984">
      <w:pPr>
        <w:pStyle w:val="EndNoteBibliography"/>
        <w:spacing w:after="0"/>
        <w:ind w:left="720" w:hanging="720"/>
      </w:pPr>
      <w:r w:rsidRPr="005B4A5F">
        <w:t>40.</w:t>
      </w:r>
      <w:r w:rsidRPr="005B4A5F">
        <w:tab/>
        <w:t xml:space="preserve">Sharpe, S.A., et al., </w:t>
      </w:r>
      <w:r w:rsidRPr="005B4A5F">
        <w:rPr>
          <w:i/>
        </w:rPr>
        <w:t>Establishment of an aerosol challenge model of tuberculosis in rhesus macaques and an evaluation of endpoints for vaccine testing.</w:t>
      </w:r>
      <w:r w:rsidRPr="005B4A5F">
        <w:t xml:space="preserve"> Clin Vaccine Immunol, 2010. </w:t>
      </w:r>
      <w:r w:rsidRPr="005B4A5F">
        <w:rPr>
          <w:b/>
        </w:rPr>
        <w:t>17</w:t>
      </w:r>
      <w:r w:rsidRPr="005B4A5F">
        <w:t>(8): p. 1170-82.</w:t>
      </w:r>
    </w:p>
    <w:p w14:paraId="076D8501" w14:textId="77777777" w:rsidR="00681984" w:rsidRPr="005B4A5F" w:rsidRDefault="00681984" w:rsidP="00681984">
      <w:pPr>
        <w:pStyle w:val="EndNoteBibliography"/>
        <w:spacing w:after="0"/>
        <w:ind w:left="720" w:hanging="720"/>
      </w:pPr>
      <w:r w:rsidRPr="005B4A5F">
        <w:t>41.</w:t>
      </w:r>
      <w:r w:rsidRPr="005B4A5F">
        <w:tab/>
        <w:t xml:space="preserve">Mansour, S., et al., </w:t>
      </w:r>
      <w:r w:rsidRPr="005B4A5F">
        <w:rPr>
          <w:i/>
        </w:rPr>
        <w:t>Structural and Functional Changes of the Invariant NKT Clonal Repertoire in Early Rheumatoid Arthritis.</w:t>
      </w:r>
      <w:r w:rsidRPr="005B4A5F">
        <w:t xml:space="preserve"> J Immunol, 2015. </w:t>
      </w:r>
      <w:r w:rsidRPr="005B4A5F">
        <w:rPr>
          <w:b/>
        </w:rPr>
        <w:t>195</w:t>
      </w:r>
      <w:r w:rsidRPr="005B4A5F">
        <w:t>(12): p. 5582-91.</w:t>
      </w:r>
    </w:p>
    <w:p w14:paraId="2E25B9D6" w14:textId="77777777" w:rsidR="00681984" w:rsidRPr="005B4A5F" w:rsidRDefault="00681984" w:rsidP="00681984">
      <w:pPr>
        <w:pStyle w:val="EndNoteBibliography"/>
        <w:spacing w:after="0"/>
        <w:ind w:left="720" w:hanging="720"/>
      </w:pPr>
      <w:r w:rsidRPr="005B4A5F">
        <w:t>42.</w:t>
      </w:r>
      <w:r w:rsidRPr="005B4A5F">
        <w:tab/>
        <w:t xml:space="preserve">Sanderson, J.P., et al., </w:t>
      </w:r>
      <w:r w:rsidRPr="005B4A5F">
        <w:rPr>
          <w:i/>
        </w:rPr>
        <w:t>CD1d protein structure determines species-selective antigenicity of isoglobotrihexosylceramide (iGb3) to invariant NKT cells.</w:t>
      </w:r>
      <w:r w:rsidRPr="005B4A5F">
        <w:t xml:space="preserve"> Eur J Immunol, 2013. </w:t>
      </w:r>
      <w:r w:rsidRPr="005B4A5F">
        <w:rPr>
          <w:b/>
        </w:rPr>
        <w:t>43</w:t>
      </w:r>
      <w:r w:rsidRPr="005B4A5F">
        <w:t>(3): p. 815-25.</w:t>
      </w:r>
    </w:p>
    <w:p w14:paraId="3FD1F997" w14:textId="77777777" w:rsidR="00681984" w:rsidRPr="005B4A5F" w:rsidRDefault="00681984" w:rsidP="00681984">
      <w:pPr>
        <w:pStyle w:val="EndNoteBibliography"/>
        <w:spacing w:after="0"/>
        <w:ind w:left="720" w:hanging="720"/>
      </w:pPr>
      <w:r w:rsidRPr="005B4A5F">
        <w:t>43.</w:t>
      </w:r>
      <w:r w:rsidRPr="005B4A5F">
        <w:tab/>
        <w:t xml:space="preserve">Mansour, S., et al., </w:t>
      </w:r>
      <w:r w:rsidRPr="005B4A5F">
        <w:rPr>
          <w:i/>
        </w:rPr>
        <w:t>Cholesteryl esters stabilize human CD1c conformations for recognition by self-reactive T cells.</w:t>
      </w:r>
      <w:r w:rsidRPr="005B4A5F">
        <w:t xml:space="preserve"> Proc Natl Acad Sci U S A, 2016. </w:t>
      </w:r>
      <w:r w:rsidRPr="005B4A5F">
        <w:rPr>
          <w:b/>
        </w:rPr>
        <w:t>113</w:t>
      </w:r>
      <w:r w:rsidRPr="005B4A5F">
        <w:t>(9): p. E1266-75.</w:t>
      </w:r>
    </w:p>
    <w:p w14:paraId="3AD78DC7" w14:textId="77777777" w:rsidR="00681984" w:rsidRPr="005B4A5F" w:rsidRDefault="00681984" w:rsidP="00681984">
      <w:pPr>
        <w:pStyle w:val="EndNoteBibliography"/>
        <w:spacing w:after="0"/>
        <w:ind w:left="720" w:hanging="720"/>
      </w:pPr>
      <w:r w:rsidRPr="005B4A5F">
        <w:t>44.</w:t>
      </w:r>
      <w:r w:rsidRPr="005B4A5F">
        <w:tab/>
        <w:t xml:space="preserve">Altamirano, M.M., et al., </w:t>
      </w:r>
      <w:r w:rsidRPr="005B4A5F">
        <w:rPr>
          <w:i/>
        </w:rPr>
        <w:t>Oxidative refolding chromatography: folding of the scorpion toxin Cn5.</w:t>
      </w:r>
      <w:r w:rsidRPr="005B4A5F">
        <w:t xml:space="preserve"> Nat Biotechnol, 1999. </w:t>
      </w:r>
      <w:r w:rsidRPr="005B4A5F">
        <w:rPr>
          <w:b/>
        </w:rPr>
        <w:t>17</w:t>
      </w:r>
      <w:r w:rsidRPr="005B4A5F">
        <w:t>(2): p. 187-91.</w:t>
      </w:r>
    </w:p>
    <w:p w14:paraId="57714688" w14:textId="77777777" w:rsidR="00681984" w:rsidRPr="005B4A5F" w:rsidRDefault="00681984" w:rsidP="00681984">
      <w:pPr>
        <w:pStyle w:val="EndNoteBibliography"/>
        <w:spacing w:after="0"/>
        <w:ind w:left="720" w:hanging="720"/>
      </w:pPr>
      <w:r w:rsidRPr="005B4A5F">
        <w:t>45.</w:t>
      </w:r>
      <w:r w:rsidRPr="005B4A5F">
        <w:tab/>
        <w:t xml:space="preserve">Gadola, S.D., et al., </w:t>
      </w:r>
      <w:r w:rsidRPr="005B4A5F">
        <w:rPr>
          <w:i/>
        </w:rPr>
        <w:t>Generation of CD1 tetramers as a tool to monitor glycolipid-specific T cells.</w:t>
      </w:r>
      <w:r w:rsidRPr="005B4A5F">
        <w:t xml:space="preserve"> Philos Trans R Soc Lond B Biol Sci, 2003. </w:t>
      </w:r>
      <w:r w:rsidRPr="005B4A5F">
        <w:rPr>
          <w:b/>
        </w:rPr>
        <w:t>358</w:t>
      </w:r>
      <w:r w:rsidRPr="005B4A5F">
        <w:t>(1433): p. 875-7.</w:t>
      </w:r>
    </w:p>
    <w:p w14:paraId="7A219781" w14:textId="77777777" w:rsidR="00681984" w:rsidRPr="005B4A5F" w:rsidRDefault="00681984" w:rsidP="00681984">
      <w:pPr>
        <w:pStyle w:val="EndNoteBibliography"/>
        <w:spacing w:after="0"/>
        <w:ind w:left="720" w:hanging="720"/>
      </w:pPr>
      <w:r w:rsidRPr="005B4A5F">
        <w:t>46.</w:t>
      </w:r>
      <w:r w:rsidRPr="005B4A5F">
        <w:tab/>
        <w:t xml:space="preserve">Rout, N., et al., </w:t>
      </w:r>
      <w:r w:rsidRPr="005B4A5F">
        <w:rPr>
          <w:i/>
        </w:rPr>
        <w:t>Paucity of CD4+ natural killer T (NKT) lymphocytes in sooty mangabeys is associated with lack of NKT cell depletion after SIV infection.</w:t>
      </w:r>
      <w:r w:rsidRPr="005B4A5F">
        <w:t xml:space="preserve"> PLoS One, 2010. </w:t>
      </w:r>
      <w:r w:rsidRPr="005B4A5F">
        <w:rPr>
          <w:b/>
        </w:rPr>
        <w:t>5</w:t>
      </w:r>
      <w:r w:rsidRPr="005B4A5F">
        <w:t>(3): p. e9787.</w:t>
      </w:r>
    </w:p>
    <w:p w14:paraId="580F5BC3" w14:textId="77777777" w:rsidR="00681984" w:rsidRPr="005B4A5F" w:rsidRDefault="00681984" w:rsidP="00681984">
      <w:pPr>
        <w:pStyle w:val="EndNoteBibliography"/>
        <w:spacing w:after="0"/>
        <w:ind w:left="720" w:hanging="720"/>
      </w:pPr>
      <w:r w:rsidRPr="005B4A5F">
        <w:lastRenderedPageBreak/>
        <w:t>47.</w:t>
      </w:r>
      <w:r w:rsidRPr="005B4A5F">
        <w:tab/>
        <w:t xml:space="preserve">Rout, N., et al., </w:t>
      </w:r>
      <w:r w:rsidRPr="005B4A5F">
        <w:rPr>
          <w:i/>
        </w:rPr>
        <w:t>Loss of effector and anti-inflammatory natural killer T lymphocyte function in pathogenic simian immunodeficiency virus infection.</w:t>
      </w:r>
      <w:r w:rsidRPr="005B4A5F">
        <w:t xml:space="preserve"> PLoS Pathog, 2012. </w:t>
      </w:r>
      <w:r w:rsidRPr="005B4A5F">
        <w:rPr>
          <w:b/>
        </w:rPr>
        <w:t>8</w:t>
      </w:r>
      <w:r w:rsidRPr="005B4A5F">
        <w:t>(9): p. e1002928.</w:t>
      </w:r>
    </w:p>
    <w:p w14:paraId="16E30730" w14:textId="77777777" w:rsidR="00681984" w:rsidRPr="005B4A5F" w:rsidRDefault="00681984" w:rsidP="00681984">
      <w:pPr>
        <w:pStyle w:val="EndNoteBibliography"/>
        <w:spacing w:after="0"/>
        <w:ind w:left="720" w:hanging="720"/>
      </w:pPr>
      <w:r w:rsidRPr="005B4A5F">
        <w:t>48.</w:t>
      </w:r>
      <w:r w:rsidRPr="005B4A5F">
        <w:tab/>
        <w:t xml:space="preserve">Cooper, A.M., et al., </w:t>
      </w:r>
      <w:r w:rsidRPr="005B4A5F">
        <w:rPr>
          <w:i/>
        </w:rPr>
        <w:t>Disseminated tuberculosis in interferon gamma gene-disrupted mice.</w:t>
      </w:r>
      <w:r w:rsidRPr="005B4A5F">
        <w:t xml:space="preserve"> J Exp Med, 1993. </w:t>
      </w:r>
      <w:r w:rsidRPr="005B4A5F">
        <w:rPr>
          <w:b/>
        </w:rPr>
        <w:t>178</w:t>
      </w:r>
      <w:r w:rsidRPr="005B4A5F">
        <w:t>(6): p. 2243-7.</w:t>
      </w:r>
    </w:p>
    <w:p w14:paraId="4F3A51A0" w14:textId="77777777" w:rsidR="00681984" w:rsidRPr="005B4A5F" w:rsidRDefault="00681984" w:rsidP="00681984">
      <w:pPr>
        <w:pStyle w:val="EndNoteBibliography"/>
        <w:spacing w:after="0"/>
        <w:ind w:left="720" w:hanging="720"/>
      </w:pPr>
      <w:r w:rsidRPr="005B4A5F">
        <w:t>49.</w:t>
      </w:r>
      <w:r w:rsidRPr="005B4A5F">
        <w:tab/>
        <w:t xml:space="preserve">Tameris, M.D., et al., </w:t>
      </w:r>
      <w:r w:rsidRPr="005B4A5F">
        <w:rPr>
          <w:i/>
        </w:rPr>
        <w:t>Safety and efficacy of MVA85A, a new tuberculosis vaccine, in infants previously vaccinated with BCG: a randomised, placebo-controlled phase 2b trial.</w:t>
      </w:r>
      <w:r w:rsidRPr="005B4A5F">
        <w:t xml:space="preserve"> Lancet, 2013. </w:t>
      </w:r>
      <w:r w:rsidRPr="005B4A5F">
        <w:rPr>
          <w:b/>
        </w:rPr>
        <w:t>381</w:t>
      </w:r>
      <w:r w:rsidRPr="005B4A5F">
        <w:t>(9871): p. 1021-8.</w:t>
      </w:r>
    </w:p>
    <w:p w14:paraId="3914F0D5" w14:textId="77777777" w:rsidR="00681984" w:rsidRPr="005B4A5F" w:rsidRDefault="00681984" w:rsidP="00681984">
      <w:pPr>
        <w:pStyle w:val="EndNoteBibliography"/>
        <w:spacing w:after="0"/>
        <w:ind w:left="720" w:hanging="720"/>
      </w:pPr>
      <w:r w:rsidRPr="005B4A5F">
        <w:t>50.</w:t>
      </w:r>
      <w:r w:rsidRPr="005B4A5F">
        <w:tab/>
        <w:t xml:space="preserve">Bhatt, K., et al., </w:t>
      </w:r>
      <w:r w:rsidRPr="005B4A5F">
        <w:rPr>
          <w:i/>
        </w:rPr>
        <w:t>Quest for correlates of protection against tuberculosis.</w:t>
      </w:r>
      <w:r w:rsidRPr="005B4A5F">
        <w:t xml:space="preserve"> Clin Vaccine Immunol, 2015. </w:t>
      </w:r>
      <w:r w:rsidRPr="005B4A5F">
        <w:rPr>
          <w:b/>
        </w:rPr>
        <w:t>22</w:t>
      </w:r>
      <w:r w:rsidRPr="005B4A5F">
        <w:t>(3): p. 258-66.</w:t>
      </w:r>
    </w:p>
    <w:p w14:paraId="76345724" w14:textId="77777777" w:rsidR="00681984" w:rsidRPr="005B4A5F" w:rsidRDefault="00681984" w:rsidP="00681984">
      <w:pPr>
        <w:pStyle w:val="EndNoteBibliography"/>
        <w:spacing w:after="0"/>
        <w:ind w:left="720" w:hanging="720"/>
      </w:pPr>
      <w:r w:rsidRPr="005B4A5F">
        <w:t>51.</w:t>
      </w:r>
      <w:r w:rsidRPr="005B4A5F">
        <w:tab/>
        <w:t xml:space="preserve">Chackerian, A., et al., </w:t>
      </w:r>
      <w:r w:rsidRPr="005B4A5F">
        <w:rPr>
          <w:i/>
        </w:rPr>
        <w:t>Activation of NKT cells protects mice from tuberculosis.</w:t>
      </w:r>
      <w:r w:rsidRPr="005B4A5F">
        <w:t xml:space="preserve"> Infect Immun, 2002. </w:t>
      </w:r>
      <w:r w:rsidRPr="005B4A5F">
        <w:rPr>
          <w:b/>
        </w:rPr>
        <w:t>70</w:t>
      </w:r>
      <w:r w:rsidRPr="005B4A5F">
        <w:t>(11): p. 6302-9.</w:t>
      </w:r>
    </w:p>
    <w:p w14:paraId="16857BD0" w14:textId="77777777" w:rsidR="00681984" w:rsidRPr="005B4A5F" w:rsidRDefault="00681984" w:rsidP="00681984">
      <w:pPr>
        <w:pStyle w:val="EndNoteBibliography"/>
        <w:spacing w:after="0"/>
        <w:ind w:left="720" w:hanging="720"/>
      </w:pPr>
      <w:r w:rsidRPr="005B4A5F">
        <w:t>52.</w:t>
      </w:r>
      <w:r w:rsidRPr="005B4A5F">
        <w:tab/>
        <w:t xml:space="preserve">Sugawara, I., et al., </w:t>
      </w:r>
      <w:r w:rsidRPr="005B4A5F">
        <w:rPr>
          <w:i/>
        </w:rPr>
        <w:t>Mycobacterial infection in natural killer T cell knockout mice.</w:t>
      </w:r>
      <w:r w:rsidRPr="005B4A5F">
        <w:t xml:space="preserve"> Tuberculosis (Edinb), 2002. </w:t>
      </w:r>
      <w:r w:rsidRPr="005B4A5F">
        <w:rPr>
          <w:b/>
        </w:rPr>
        <w:t>82</w:t>
      </w:r>
      <w:r w:rsidRPr="005B4A5F">
        <w:t>(2-3): p. 97-104.</w:t>
      </w:r>
    </w:p>
    <w:p w14:paraId="7D27E221" w14:textId="77777777" w:rsidR="00681984" w:rsidRPr="005B4A5F" w:rsidRDefault="00681984" w:rsidP="00681984">
      <w:pPr>
        <w:pStyle w:val="EndNoteBibliography"/>
        <w:spacing w:after="0"/>
        <w:ind w:left="720" w:hanging="720"/>
      </w:pPr>
      <w:r w:rsidRPr="005B4A5F">
        <w:t>53.</w:t>
      </w:r>
      <w:r w:rsidRPr="005B4A5F">
        <w:tab/>
        <w:t xml:space="preserve">Im, J.S., et al., </w:t>
      </w:r>
      <w:r w:rsidRPr="005B4A5F">
        <w:rPr>
          <w:i/>
        </w:rPr>
        <w:t>Alteration of the relative levels of iNKT cell subsets is associated with chronic mycobacterial infections.</w:t>
      </w:r>
      <w:r w:rsidRPr="005B4A5F">
        <w:t xml:space="preserve"> Clin Immunol, 2008. </w:t>
      </w:r>
      <w:r w:rsidRPr="005B4A5F">
        <w:rPr>
          <w:b/>
        </w:rPr>
        <w:t>127</w:t>
      </w:r>
      <w:r w:rsidRPr="005B4A5F">
        <w:t>(2): p. 214-24.</w:t>
      </w:r>
    </w:p>
    <w:p w14:paraId="4F2DD191" w14:textId="77777777" w:rsidR="00681984" w:rsidRPr="005B4A5F" w:rsidRDefault="00681984" w:rsidP="00681984">
      <w:pPr>
        <w:pStyle w:val="EndNoteBibliography"/>
        <w:spacing w:after="0"/>
        <w:ind w:left="720" w:hanging="720"/>
      </w:pPr>
      <w:r w:rsidRPr="005B4A5F">
        <w:t>54.</w:t>
      </w:r>
      <w:r w:rsidRPr="005B4A5F">
        <w:tab/>
        <w:t xml:space="preserve">Brennan, P.J., M. Brigl, and M.B. Brenner, </w:t>
      </w:r>
      <w:r w:rsidRPr="005B4A5F">
        <w:rPr>
          <w:i/>
        </w:rPr>
        <w:t>Invariant natural killer T cells: an innate activation scheme linked to diverse effector functions.</w:t>
      </w:r>
      <w:r w:rsidRPr="005B4A5F">
        <w:t xml:space="preserve"> Nat Rev Immunol, 2013. </w:t>
      </w:r>
      <w:r w:rsidRPr="005B4A5F">
        <w:rPr>
          <w:b/>
        </w:rPr>
        <w:t>13</w:t>
      </w:r>
      <w:r w:rsidRPr="005B4A5F">
        <w:t>(2): p. 101-17.</w:t>
      </w:r>
    </w:p>
    <w:p w14:paraId="7CBE809C" w14:textId="77777777" w:rsidR="00681984" w:rsidRPr="005B4A5F" w:rsidRDefault="00681984" w:rsidP="00681984">
      <w:pPr>
        <w:pStyle w:val="EndNoteBibliography"/>
        <w:spacing w:after="0"/>
        <w:ind w:left="720" w:hanging="720"/>
      </w:pPr>
      <w:r w:rsidRPr="005B4A5F">
        <w:t>55.</w:t>
      </w:r>
      <w:r w:rsidRPr="005B4A5F">
        <w:tab/>
        <w:t xml:space="preserve">Ogawa, L.M. and E.J. Vallender, </w:t>
      </w:r>
      <w:r w:rsidRPr="005B4A5F">
        <w:rPr>
          <w:i/>
        </w:rPr>
        <w:t>Genetic substructure in cynomolgus macaques (Macaca fascicularis) on the island of Mauritius.</w:t>
      </w:r>
      <w:r w:rsidRPr="005B4A5F">
        <w:t xml:space="preserve"> BMC Genomics, 2014. </w:t>
      </w:r>
      <w:r w:rsidRPr="005B4A5F">
        <w:rPr>
          <w:b/>
        </w:rPr>
        <w:t>15</w:t>
      </w:r>
      <w:r w:rsidRPr="005B4A5F">
        <w:t>: p. 748.</w:t>
      </w:r>
    </w:p>
    <w:p w14:paraId="72DA6D27" w14:textId="77777777" w:rsidR="00681984" w:rsidRPr="005B4A5F" w:rsidRDefault="00681984" w:rsidP="00681984">
      <w:pPr>
        <w:pStyle w:val="EndNoteBibliography"/>
        <w:spacing w:after="0"/>
        <w:ind w:left="720" w:hanging="720"/>
      </w:pPr>
      <w:r w:rsidRPr="005B4A5F">
        <w:t>56.</w:t>
      </w:r>
      <w:r w:rsidRPr="005B4A5F">
        <w:tab/>
        <w:t xml:space="preserve">Dhodapkar, M.V. and J. Richter, </w:t>
      </w:r>
      <w:r w:rsidRPr="005B4A5F">
        <w:rPr>
          <w:i/>
        </w:rPr>
        <w:t>Harnessing natural killer T (NKT) cells in human myeloma: progress and challenges.</w:t>
      </w:r>
      <w:r w:rsidRPr="005B4A5F">
        <w:t xml:space="preserve"> Clin Immunol, 2011. </w:t>
      </w:r>
      <w:r w:rsidRPr="005B4A5F">
        <w:rPr>
          <w:b/>
        </w:rPr>
        <w:t>140</w:t>
      </w:r>
      <w:r w:rsidRPr="005B4A5F">
        <w:t>(2): p. 160-6.</w:t>
      </w:r>
    </w:p>
    <w:p w14:paraId="629B9E4E" w14:textId="77777777" w:rsidR="00681984" w:rsidRPr="005B4A5F" w:rsidRDefault="00681984" w:rsidP="00681984">
      <w:pPr>
        <w:pStyle w:val="EndNoteBibliography"/>
        <w:spacing w:after="0"/>
        <w:ind w:left="720" w:hanging="720"/>
      </w:pPr>
      <w:r w:rsidRPr="005B4A5F">
        <w:t>57.</w:t>
      </w:r>
      <w:r w:rsidRPr="005B4A5F">
        <w:tab/>
        <w:t xml:space="preserve">Kasmar, A., I. Van Rhijn, and D.B. Moody, </w:t>
      </w:r>
      <w:r w:rsidRPr="005B4A5F">
        <w:rPr>
          <w:i/>
        </w:rPr>
        <w:t>The evolved functions of CD1 during infection.</w:t>
      </w:r>
      <w:r w:rsidRPr="005B4A5F">
        <w:t xml:space="preserve"> Curr Opin Immunol, 2009. </w:t>
      </w:r>
      <w:r w:rsidRPr="005B4A5F">
        <w:rPr>
          <w:b/>
        </w:rPr>
        <w:t>21</w:t>
      </w:r>
      <w:r w:rsidRPr="005B4A5F">
        <w:t>(4): p. 397-403.</w:t>
      </w:r>
    </w:p>
    <w:p w14:paraId="19E0BF88" w14:textId="77777777" w:rsidR="00681984" w:rsidRPr="005B4A5F" w:rsidRDefault="00681984" w:rsidP="00681984">
      <w:pPr>
        <w:pStyle w:val="EndNoteBibliography"/>
        <w:spacing w:after="0"/>
        <w:ind w:left="720" w:hanging="720"/>
      </w:pPr>
      <w:r w:rsidRPr="005B4A5F">
        <w:t>58.</w:t>
      </w:r>
      <w:r w:rsidRPr="005B4A5F">
        <w:tab/>
        <w:t xml:space="preserve">Snyder-Cappione, J.E., et al., </w:t>
      </w:r>
      <w:r w:rsidRPr="005B4A5F">
        <w:rPr>
          <w:i/>
        </w:rPr>
        <w:t>Individuals with pulmonary tuberculosis have lower levels of circulating CD1d-restricted NKT cells.</w:t>
      </w:r>
      <w:r w:rsidRPr="005B4A5F">
        <w:t xml:space="preserve"> J Infect Dis, 2007. </w:t>
      </w:r>
      <w:r w:rsidRPr="005B4A5F">
        <w:rPr>
          <w:b/>
        </w:rPr>
        <w:t>195</w:t>
      </w:r>
      <w:r w:rsidRPr="005B4A5F">
        <w:t>(9): p. 1361-4.</w:t>
      </w:r>
    </w:p>
    <w:p w14:paraId="22B19C17" w14:textId="77777777" w:rsidR="00681984" w:rsidRPr="005B4A5F" w:rsidRDefault="00681984" w:rsidP="00681984">
      <w:pPr>
        <w:pStyle w:val="EndNoteBibliography"/>
        <w:spacing w:after="0"/>
        <w:ind w:left="720" w:hanging="720"/>
      </w:pPr>
      <w:r w:rsidRPr="005B4A5F">
        <w:t>59.</w:t>
      </w:r>
      <w:r w:rsidRPr="005B4A5F">
        <w:tab/>
        <w:t xml:space="preserve">Gumperz, J.E., et al., </w:t>
      </w:r>
      <w:r w:rsidRPr="005B4A5F">
        <w:rPr>
          <w:i/>
        </w:rPr>
        <w:t>Functionally distinct subsets of CD1d-restricted natural killer T cells revealed by CD1d tetramer staining.</w:t>
      </w:r>
      <w:r w:rsidRPr="005B4A5F">
        <w:t xml:space="preserve"> J Exp Med, 2002. </w:t>
      </w:r>
      <w:r w:rsidRPr="005B4A5F">
        <w:rPr>
          <w:b/>
        </w:rPr>
        <w:t>195</w:t>
      </w:r>
      <w:r w:rsidRPr="005B4A5F">
        <w:t>(5): p. 625-36.</w:t>
      </w:r>
    </w:p>
    <w:p w14:paraId="7F21D069" w14:textId="77777777" w:rsidR="00681984" w:rsidRPr="005B4A5F" w:rsidRDefault="00681984" w:rsidP="00681984">
      <w:pPr>
        <w:pStyle w:val="EndNoteBibliography"/>
        <w:spacing w:after="0"/>
        <w:ind w:left="720" w:hanging="720"/>
      </w:pPr>
      <w:r w:rsidRPr="005B4A5F">
        <w:t>60.</w:t>
      </w:r>
      <w:r w:rsidRPr="005B4A5F">
        <w:tab/>
        <w:t xml:space="preserve">Lee, P.T., et al., </w:t>
      </w:r>
      <w:r w:rsidRPr="005B4A5F">
        <w:rPr>
          <w:i/>
        </w:rPr>
        <w:t>Distinct functional lineages of human V(alpha)24 natural killer T cells.</w:t>
      </w:r>
      <w:r w:rsidRPr="005B4A5F">
        <w:t xml:space="preserve"> J Exp Med, 2002. </w:t>
      </w:r>
      <w:r w:rsidRPr="005B4A5F">
        <w:rPr>
          <w:b/>
        </w:rPr>
        <w:t>195</w:t>
      </w:r>
      <w:r w:rsidRPr="005B4A5F">
        <w:t>(5): p. 637-41.</w:t>
      </w:r>
    </w:p>
    <w:p w14:paraId="2F135527" w14:textId="77777777" w:rsidR="00681984" w:rsidRPr="005B4A5F" w:rsidRDefault="00681984" w:rsidP="00681984">
      <w:pPr>
        <w:pStyle w:val="EndNoteBibliography"/>
        <w:spacing w:after="0"/>
        <w:ind w:left="720" w:hanging="720"/>
      </w:pPr>
      <w:r w:rsidRPr="005B4A5F">
        <w:t>61.</w:t>
      </w:r>
      <w:r w:rsidRPr="005B4A5F">
        <w:tab/>
        <w:t xml:space="preserve">Gansuvd, B., et al., </w:t>
      </w:r>
      <w:r w:rsidRPr="005B4A5F">
        <w:rPr>
          <w:i/>
        </w:rPr>
        <w:t>Phenotypic and functional characterization of long-term cultured rhesus macaque spleen-derived NKT cells.</w:t>
      </w:r>
      <w:r w:rsidRPr="005B4A5F">
        <w:t xml:space="preserve"> J Immunol, 2003. </w:t>
      </w:r>
      <w:r w:rsidRPr="005B4A5F">
        <w:rPr>
          <w:b/>
        </w:rPr>
        <w:t>171</w:t>
      </w:r>
      <w:r w:rsidRPr="005B4A5F">
        <w:t>(6): p. 2904-11.</w:t>
      </w:r>
    </w:p>
    <w:p w14:paraId="619CB5DA" w14:textId="77777777" w:rsidR="00681984" w:rsidRPr="005B4A5F" w:rsidRDefault="00681984" w:rsidP="00681984">
      <w:pPr>
        <w:pStyle w:val="EndNoteBibliography"/>
        <w:spacing w:after="0"/>
        <w:ind w:left="720" w:hanging="720"/>
      </w:pPr>
      <w:r w:rsidRPr="005B4A5F">
        <w:t>62.</w:t>
      </w:r>
      <w:r w:rsidRPr="005B4A5F">
        <w:tab/>
        <w:t xml:space="preserve">Lu, W., et al., </w:t>
      </w:r>
      <w:r w:rsidRPr="005B4A5F">
        <w:rPr>
          <w:i/>
        </w:rPr>
        <w:t>CD4:CD8 ratio as a frontier marker for clinical outcome, immune dysfunction and viral reservoir size in virologically suppressed HIV-positive patients.</w:t>
      </w:r>
      <w:r w:rsidRPr="005B4A5F">
        <w:t xml:space="preserve"> J Int AIDS Soc, 2015. </w:t>
      </w:r>
      <w:r w:rsidRPr="005B4A5F">
        <w:rPr>
          <w:b/>
        </w:rPr>
        <w:t>18</w:t>
      </w:r>
      <w:r w:rsidRPr="005B4A5F">
        <w:t>: p. 20052.</w:t>
      </w:r>
    </w:p>
    <w:p w14:paraId="71AE7E02" w14:textId="77777777" w:rsidR="00681984" w:rsidRPr="005B4A5F" w:rsidRDefault="00681984" w:rsidP="00681984">
      <w:pPr>
        <w:pStyle w:val="EndNoteBibliography"/>
        <w:ind w:left="720" w:hanging="720"/>
      </w:pPr>
      <w:r w:rsidRPr="005B4A5F">
        <w:t>63.</w:t>
      </w:r>
      <w:r w:rsidRPr="005B4A5F">
        <w:tab/>
        <w:t xml:space="preserve">Liu, T.Y., et al., </w:t>
      </w:r>
      <w:r w:rsidRPr="005B4A5F">
        <w:rPr>
          <w:i/>
        </w:rPr>
        <w:t>Distinct subsets of human invariant NKT cells differentially regulate T helper responses via dendritic cells.</w:t>
      </w:r>
      <w:r w:rsidRPr="005B4A5F">
        <w:t xml:space="preserve"> Eur J Immunol, 2008. </w:t>
      </w:r>
      <w:r w:rsidRPr="005B4A5F">
        <w:rPr>
          <w:b/>
        </w:rPr>
        <w:t>38</w:t>
      </w:r>
      <w:r w:rsidRPr="005B4A5F">
        <w:t>(4): p. 1012-23.</w:t>
      </w:r>
    </w:p>
    <w:p w14:paraId="16B81990" w14:textId="1F8FFB75" w:rsidR="002876ED" w:rsidRPr="005B4A5F" w:rsidRDefault="002F4B3B" w:rsidP="004731BD">
      <w:pPr>
        <w:spacing w:line="360" w:lineRule="auto"/>
      </w:pPr>
      <w:r w:rsidRPr="005B4A5F">
        <w:fldChar w:fldCharType="end"/>
      </w:r>
    </w:p>
    <w:p w14:paraId="104AFC68" w14:textId="77777777" w:rsidR="00520673" w:rsidRPr="005B4A5F" w:rsidRDefault="00520673" w:rsidP="004731BD">
      <w:pPr>
        <w:spacing w:line="360" w:lineRule="auto"/>
      </w:pPr>
    </w:p>
    <w:p w14:paraId="329D556D" w14:textId="77777777" w:rsidR="00E43F3A" w:rsidRPr="005B4A5F" w:rsidRDefault="00E43F3A" w:rsidP="004731BD">
      <w:pPr>
        <w:spacing w:line="360" w:lineRule="auto"/>
      </w:pPr>
    </w:p>
    <w:p w14:paraId="6678CF06" w14:textId="77777777" w:rsidR="00E43F3A" w:rsidRPr="005B4A5F" w:rsidRDefault="00E43F3A" w:rsidP="004731BD">
      <w:pPr>
        <w:spacing w:line="360" w:lineRule="auto"/>
      </w:pPr>
    </w:p>
    <w:p w14:paraId="08CE8651" w14:textId="77777777" w:rsidR="00E43F3A" w:rsidRPr="005B4A5F" w:rsidRDefault="00E43F3A" w:rsidP="004731BD">
      <w:pPr>
        <w:spacing w:line="360" w:lineRule="auto"/>
      </w:pPr>
    </w:p>
    <w:p w14:paraId="3D3FE5F4" w14:textId="77777777" w:rsidR="00E43F3A" w:rsidRPr="005B4A5F" w:rsidRDefault="00E43F3A" w:rsidP="004731BD">
      <w:pPr>
        <w:spacing w:line="360" w:lineRule="auto"/>
      </w:pPr>
    </w:p>
    <w:p w14:paraId="097832AA" w14:textId="77777777" w:rsidR="00E43F3A" w:rsidRPr="005B4A5F" w:rsidRDefault="00E43F3A" w:rsidP="004731BD">
      <w:pPr>
        <w:spacing w:line="360" w:lineRule="auto"/>
      </w:pPr>
    </w:p>
    <w:p w14:paraId="0FA274DF" w14:textId="77777777" w:rsidR="00BF5C03" w:rsidRPr="005B4A5F" w:rsidRDefault="00BF5C03" w:rsidP="00543656">
      <w:pPr>
        <w:spacing w:line="360" w:lineRule="auto"/>
        <w:rPr>
          <w:b/>
        </w:rPr>
      </w:pPr>
    </w:p>
    <w:p w14:paraId="002CC44E" w14:textId="77777777" w:rsidR="00BF5C03" w:rsidRPr="005B4A5F" w:rsidRDefault="00BF5C03" w:rsidP="00543656">
      <w:pPr>
        <w:spacing w:line="360" w:lineRule="auto"/>
        <w:rPr>
          <w:b/>
        </w:rPr>
      </w:pPr>
    </w:p>
    <w:p w14:paraId="0F045810" w14:textId="4F577961" w:rsidR="004731BD" w:rsidRPr="005B4A5F" w:rsidRDefault="004731BD" w:rsidP="00543656">
      <w:pPr>
        <w:spacing w:line="360" w:lineRule="auto"/>
        <w:rPr>
          <w:b/>
        </w:rPr>
      </w:pPr>
      <w:r w:rsidRPr="005B4A5F">
        <w:rPr>
          <w:b/>
        </w:rPr>
        <w:lastRenderedPageBreak/>
        <w:t xml:space="preserve">Figure </w:t>
      </w:r>
      <w:r w:rsidR="00EF1DB7" w:rsidRPr="005B4A5F">
        <w:rPr>
          <w:b/>
        </w:rPr>
        <w:t>l</w:t>
      </w:r>
      <w:r w:rsidRPr="005B4A5F">
        <w:rPr>
          <w:b/>
        </w:rPr>
        <w:t>egends</w:t>
      </w:r>
    </w:p>
    <w:p w14:paraId="7B85AB7C" w14:textId="77777777" w:rsidR="00543656" w:rsidRPr="005B4A5F" w:rsidRDefault="00543656" w:rsidP="00543656">
      <w:pPr>
        <w:spacing w:line="360" w:lineRule="auto"/>
        <w:jc w:val="both"/>
      </w:pPr>
      <w:r w:rsidRPr="005B4A5F">
        <w:rPr>
          <w:b/>
        </w:rPr>
        <w:t>Figure 1:</w:t>
      </w:r>
      <w:r w:rsidRPr="005B4A5F">
        <w:t xml:space="preserve"> </w:t>
      </w:r>
      <w:r w:rsidRPr="005B4A5F">
        <w:rPr>
          <w:b/>
        </w:rPr>
        <w:t>TB-</w:t>
      </w:r>
      <w:r w:rsidRPr="005B4A5F">
        <w:rPr>
          <w:b/>
          <w:bCs/>
        </w:rPr>
        <w:t>resistant</w:t>
      </w:r>
      <w:r w:rsidRPr="005B4A5F">
        <w:rPr>
          <w:b/>
          <w:bCs/>
          <w:i/>
          <w:iCs/>
        </w:rPr>
        <w:t xml:space="preserve"> </w:t>
      </w:r>
      <w:r w:rsidRPr="005B4A5F">
        <w:rPr>
          <w:b/>
          <w:bCs/>
        </w:rPr>
        <w:t>Chinese cynomolgus macaque have significantly increased peripheral blood iNKT frequencies relative to other macaques</w:t>
      </w:r>
      <w:r w:rsidRPr="005B4A5F">
        <w:t>. a) Gating strategy used to identify iNKTs. CD1d-αGC tetramer</w:t>
      </w:r>
      <w:r w:rsidRPr="005B4A5F">
        <w:rPr>
          <w:vertAlign w:val="superscript"/>
        </w:rPr>
        <w:t>+</w:t>
      </w:r>
      <w:r w:rsidRPr="005B4A5F">
        <w:t>, Vα24</w:t>
      </w:r>
      <w:r w:rsidRPr="005B4A5F">
        <w:rPr>
          <w:vertAlign w:val="superscript"/>
        </w:rPr>
        <w:t xml:space="preserve">+ </w:t>
      </w:r>
      <w:r w:rsidRPr="005B4A5F">
        <w:t xml:space="preserve">iNKT are </w:t>
      </w:r>
      <w:proofErr w:type="spellStart"/>
      <w:r w:rsidRPr="005B4A5F">
        <w:t>pregated</w:t>
      </w:r>
      <w:proofErr w:type="spellEnd"/>
      <w:r w:rsidRPr="005B4A5F">
        <w:t xml:space="preserve"> on live, CD3</w:t>
      </w:r>
      <w:r w:rsidRPr="005B4A5F">
        <w:rPr>
          <w:vertAlign w:val="superscript"/>
        </w:rPr>
        <w:t>+</w:t>
      </w:r>
      <w:r w:rsidRPr="005B4A5F">
        <w:t xml:space="preserve"> lymphocytes. b)</w:t>
      </w:r>
      <w:r w:rsidRPr="005B4A5F">
        <w:rPr>
          <w:b/>
          <w:bCs/>
        </w:rPr>
        <w:t xml:space="preserve"> </w:t>
      </w:r>
      <w:r w:rsidRPr="005B4A5F">
        <w:t xml:space="preserve">Representative </w:t>
      </w:r>
      <w:r w:rsidRPr="005B4A5F">
        <w:rPr>
          <w:i/>
          <w:iCs/>
        </w:rPr>
        <w:t>ex vivo</w:t>
      </w:r>
      <w:r w:rsidRPr="005B4A5F">
        <w:t xml:space="preserve"> flow cytometry dot plots of iNKT cells from PBMCs of four genetically distinct groups of macaque. c) Cumulative iNKT staining data from Chinese cynomolgus (CC, n=28), Indonesian cynomolgus (IC, n=25), Indian rhesus (RM, n=48) and Mauritian cynomolgus (MC, n=24); horizontal lines show medians. Relative susceptibility to Mtb of each animal group is shown as a resistance bar below the x-axis.</w:t>
      </w:r>
    </w:p>
    <w:p w14:paraId="0CF0C824" w14:textId="77777777" w:rsidR="00EF1DB7" w:rsidRPr="005B4A5F" w:rsidRDefault="00EF1DB7" w:rsidP="00543656">
      <w:pPr>
        <w:spacing w:line="360" w:lineRule="auto"/>
        <w:jc w:val="both"/>
        <w:rPr>
          <w:b/>
        </w:rPr>
      </w:pPr>
    </w:p>
    <w:p w14:paraId="18E0C34F" w14:textId="77777777" w:rsidR="00543656" w:rsidRPr="005B4A5F" w:rsidRDefault="00543656" w:rsidP="00543656">
      <w:pPr>
        <w:spacing w:line="360" w:lineRule="auto"/>
        <w:jc w:val="both"/>
      </w:pPr>
      <w:r w:rsidRPr="005B4A5F">
        <w:rPr>
          <w:b/>
        </w:rPr>
        <w:t>Figure 2:</w:t>
      </w:r>
      <w:r w:rsidRPr="005B4A5F">
        <w:t xml:space="preserve"> </w:t>
      </w:r>
      <w:r w:rsidRPr="005B4A5F">
        <w:rPr>
          <w:b/>
          <w:bCs/>
          <w:i/>
        </w:rPr>
        <w:t>In vitro</w:t>
      </w:r>
      <w:r w:rsidRPr="005B4A5F">
        <w:rPr>
          <w:b/>
          <w:bCs/>
        </w:rPr>
        <w:t xml:space="preserve"> antigen-induced proliferative response reveals divergent expansion of iNKT subsets.</w:t>
      </w:r>
      <w:r w:rsidRPr="005B4A5F">
        <w:t xml:space="preserve"> </w:t>
      </w:r>
    </w:p>
    <w:p w14:paraId="01B15B56" w14:textId="261637AB" w:rsidR="00543656" w:rsidRPr="005B4A5F" w:rsidRDefault="00543656" w:rsidP="00543656">
      <w:pPr>
        <w:spacing w:line="360" w:lineRule="auto"/>
        <w:jc w:val="both"/>
      </w:pPr>
      <w:r w:rsidRPr="005B4A5F">
        <w:t xml:space="preserve">a) Representative flow cytometry dot plots of </w:t>
      </w:r>
      <w:r w:rsidRPr="005B4A5F">
        <w:rPr>
          <w:i/>
        </w:rPr>
        <w:t>ex vivo</w:t>
      </w:r>
      <w:r w:rsidRPr="005B4A5F">
        <w:t xml:space="preserve"> iNKTs and two weeks post- (</w:t>
      </w:r>
      <w:r w:rsidRPr="005B4A5F">
        <w:rPr>
          <w:i/>
        </w:rPr>
        <w:t>in vitro</w:t>
      </w:r>
      <w:r w:rsidRPr="005B4A5F">
        <w:t xml:space="preserve">) </w:t>
      </w:r>
      <w:r w:rsidR="00C92BD9" w:rsidRPr="005B4A5F">
        <w:t>α</w:t>
      </w:r>
      <w:r w:rsidRPr="005B4A5F">
        <w:t xml:space="preserve">GC mediated expansion. Expanded iNKT cells were also stained for surface expression of CD4 and CD8 to determine subset proportion. Number displayed in each quadrant indicates percentage of iNKT subset within expanded iNKT population. b) iNKT fold expansion (ratio of </w:t>
      </w:r>
      <w:r w:rsidRPr="005B4A5F">
        <w:rPr>
          <w:i/>
        </w:rPr>
        <w:t>in vitro</w:t>
      </w:r>
      <w:r w:rsidRPr="005B4A5F">
        <w:t xml:space="preserve"> expanded iNKT/</w:t>
      </w:r>
      <w:r w:rsidRPr="005B4A5F">
        <w:rPr>
          <w:i/>
        </w:rPr>
        <w:t>ex vivo</w:t>
      </w:r>
      <w:r w:rsidRPr="005B4A5F">
        <w:t xml:space="preserve"> frequency) between macaque groups; Mauritian cynomolgus (n=13), Indonesian cynomolgus (n=24) Chinese cynomolgus (n=24) and rhesus macaque (n=42); horizontal lines show medians. c) Percentage of iNKT subsets with CD4</w:t>
      </w:r>
      <w:r w:rsidRPr="005B4A5F">
        <w:rPr>
          <w:vertAlign w:val="superscript"/>
        </w:rPr>
        <w:t>+</w:t>
      </w:r>
      <w:r w:rsidRPr="005B4A5F">
        <w:t>/CD8</w:t>
      </w:r>
      <w:r w:rsidRPr="005B4A5F">
        <w:rPr>
          <w:vertAlign w:val="superscript"/>
        </w:rPr>
        <w:t>-</w:t>
      </w:r>
      <w:r w:rsidRPr="005B4A5F">
        <w:t>, CD4</w:t>
      </w:r>
      <w:r w:rsidRPr="005B4A5F">
        <w:rPr>
          <w:vertAlign w:val="superscript"/>
        </w:rPr>
        <w:t>-</w:t>
      </w:r>
      <w:r w:rsidRPr="005B4A5F">
        <w:t>/CD8</w:t>
      </w:r>
      <w:r w:rsidRPr="005B4A5F">
        <w:rPr>
          <w:vertAlign w:val="superscript"/>
        </w:rPr>
        <w:t>+</w:t>
      </w:r>
      <w:r w:rsidRPr="005B4A5F">
        <w:t>, CD4</w:t>
      </w:r>
      <w:r w:rsidRPr="005B4A5F">
        <w:rPr>
          <w:vertAlign w:val="superscript"/>
        </w:rPr>
        <w:t>+</w:t>
      </w:r>
      <w:r w:rsidRPr="005B4A5F">
        <w:t>/CD8</w:t>
      </w:r>
      <w:r w:rsidRPr="005B4A5F">
        <w:rPr>
          <w:vertAlign w:val="superscript"/>
        </w:rPr>
        <w:t>+</w:t>
      </w:r>
      <w:r w:rsidRPr="005B4A5F">
        <w:t xml:space="preserve"> (DP) and CD4</w:t>
      </w:r>
      <w:r w:rsidRPr="005B4A5F">
        <w:rPr>
          <w:vertAlign w:val="superscript"/>
        </w:rPr>
        <w:t>-</w:t>
      </w:r>
      <w:r w:rsidRPr="005B4A5F">
        <w:t>/CD8</w:t>
      </w:r>
      <w:r w:rsidRPr="005B4A5F">
        <w:rPr>
          <w:vertAlign w:val="superscript"/>
        </w:rPr>
        <w:t>-</w:t>
      </w:r>
      <w:r w:rsidRPr="005B4A5F">
        <w:t xml:space="preserve"> (DN) co-receptor expression in </w:t>
      </w:r>
      <w:r w:rsidR="00C92BD9" w:rsidRPr="005B4A5F">
        <w:t>α</w:t>
      </w:r>
      <w:r w:rsidRPr="005B4A5F">
        <w:t>GC expanded iNKTs within mycobacteria-naïve animals. Median values are shown. d) Bar chart showing iNKT subset proportions within each animal group relative to Mtb susceptibility shown as a resistance bar below the x-axis.</w:t>
      </w:r>
    </w:p>
    <w:p w14:paraId="66E59F90" w14:textId="77777777" w:rsidR="00EF1DB7" w:rsidRPr="005B4A5F" w:rsidRDefault="00EF1DB7" w:rsidP="00543656">
      <w:pPr>
        <w:spacing w:line="360" w:lineRule="auto"/>
        <w:jc w:val="both"/>
        <w:rPr>
          <w:b/>
          <w:bCs/>
          <w:lang w:val="en-US"/>
        </w:rPr>
      </w:pPr>
    </w:p>
    <w:p w14:paraId="2565F0A9" w14:textId="296E6C64" w:rsidR="00543656" w:rsidRPr="005B4A5F" w:rsidRDefault="00543656" w:rsidP="003E17A9">
      <w:pPr>
        <w:spacing w:line="360" w:lineRule="auto"/>
        <w:jc w:val="both"/>
        <w:rPr>
          <w:lang w:val="en-US"/>
        </w:rPr>
      </w:pPr>
      <w:r w:rsidRPr="005B4A5F">
        <w:rPr>
          <w:b/>
          <w:bCs/>
          <w:lang w:val="en-US"/>
        </w:rPr>
        <w:t xml:space="preserve">Figure 3: </w:t>
      </w:r>
      <w:r w:rsidR="003E17A9" w:rsidRPr="005B4A5F">
        <w:rPr>
          <w:b/>
          <w:bCs/>
          <w:lang w:val="en-US"/>
        </w:rPr>
        <w:t>A</w:t>
      </w:r>
      <w:r w:rsidRPr="005B4A5F">
        <w:rPr>
          <w:b/>
          <w:bCs/>
          <w:lang w:val="en-US"/>
        </w:rPr>
        <w:t>n increased CD8</w:t>
      </w:r>
      <w:r w:rsidRPr="005B4A5F">
        <w:rPr>
          <w:b/>
          <w:bCs/>
          <w:vertAlign w:val="superscript"/>
          <w:lang w:val="en-US"/>
        </w:rPr>
        <w:t>+</w:t>
      </w:r>
      <w:r w:rsidRPr="005B4A5F">
        <w:rPr>
          <w:b/>
          <w:bCs/>
          <w:lang w:val="en-US"/>
        </w:rPr>
        <w:t xml:space="preserve"> </w:t>
      </w:r>
      <w:proofErr w:type="spellStart"/>
      <w:r w:rsidRPr="005B4A5F">
        <w:rPr>
          <w:b/>
          <w:bCs/>
          <w:lang w:val="en-US"/>
        </w:rPr>
        <w:t>iNKT</w:t>
      </w:r>
      <w:proofErr w:type="spellEnd"/>
      <w:r w:rsidRPr="005B4A5F">
        <w:rPr>
          <w:b/>
          <w:bCs/>
          <w:lang w:val="en-US"/>
        </w:rPr>
        <w:t xml:space="preserve"> profile </w:t>
      </w:r>
      <w:r w:rsidR="003E17A9" w:rsidRPr="005B4A5F">
        <w:rPr>
          <w:b/>
          <w:bCs/>
          <w:lang w:val="en-US"/>
        </w:rPr>
        <w:t xml:space="preserve">tends to associate </w:t>
      </w:r>
      <w:r w:rsidRPr="005B4A5F">
        <w:rPr>
          <w:b/>
          <w:bCs/>
          <w:lang w:val="en-US"/>
        </w:rPr>
        <w:t xml:space="preserve">with lower pathology scores and better disease outcome. </w:t>
      </w:r>
      <w:r w:rsidR="00C92BD9" w:rsidRPr="005B4A5F">
        <w:t>α</w:t>
      </w:r>
      <w:r w:rsidRPr="005B4A5F">
        <w:t xml:space="preserve">GC-mediated </w:t>
      </w:r>
      <w:proofErr w:type="spellStart"/>
      <w:r w:rsidRPr="005B4A5F">
        <w:rPr>
          <w:lang w:val="en-US"/>
        </w:rPr>
        <w:t>iNKT</w:t>
      </w:r>
      <w:proofErr w:type="spellEnd"/>
      <w:r w:rsidRPr="005B4A5F">
        <w:rPr>
          <w:lang w:val="en-US"/>
        </w:rPr>
        <w:t xml:space="preserve"> expansion was measured two weeks pre- and two weeks post- BCG vaccination in four Chinese </w:t>
      </w:r>
      <w:proofErr w:type="spellStart"/>
      <w:r w:rsidRPr="005B4A5F">
        <w:rPr>
          <w:lang w:val="en-US"/>
        </w:rPr>
        <w:t>cynomolgus</w:t>
      </w:r>
      <w:proofErr w:type="spellEnd"/>
      <w:r w:rsidRPr="005B4A5F">
        <w:rPr>
          <w:lang w:val="en-US"/>
        </w:rPr>
        <w:t xml:space="preserve"> macaques. a) Comparison of expanded </w:t>
      </w:r>
      <w:proofErr w:type="spellStart"/>
      <w:r w:rsidRPr="005B4A5F">
        <w:rPr>
          <w:lang w:val="en-US"/>
        </w:rPr>
        <w:t>iNKT</w:t>
      </w:r>
      <w:proofErr w:type="spellEnd"/>
      <w:r w:rsidRPr="005B4A5F">
        <w:rPr>
          <w:lang w:val="en-US"/>
        </w:rPr>
        <w:t xml:space="preserve"> subset proportions pre- and post- BCG. b) Correlative analysis of antigen expanded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iNKTs (upper row) or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iNKTs (lower row) with disease burden as a result of Mtb challenge. c) </w:t>
      </w:r>
      <w:proofErr w:type="spellStart"/>
      <w:r w:rsidRPr="005B4A5F">
        <w:rPr>
          <w:lang w:val="en-US"/>
        </w:rPr>
        <w:t>iNKT</w:t>
      </w:r>
      <w:proofErr w:type="spellEnd"/>
      <w:r w:rsidRPr="005B4A5F">
        <w:rPr>
          <w:lang w:val="en-US"/>
        </w:rPr>
        <w:t xml:space="preserve"> profile was analysed in 16 rhesus macaques that had not been vaccinated and were classified into controllers and </w:t>
      </w:r>
      <w:proofErr w:type="spellStart"/>
      <w:r w:rsidRPr="005B4A5F">
        <w:rPr>
          <w:lang w:val="en-US"/>
        </w:rPr>
        <w:t>progressors</w:t>
      </w:r>
      <w:proofErr w:type="spellEnd"/>
      <w:r w:rsidRPr="005B4A5F">
        <w:rPr>
          <w:lang w:val="en-US"/>
        </w:rPr>
        <w:t xml:space="preserve"> post challenge. Comparison of peripheral blood </w:t>
      </w:r>
      <w:proofErr w:type="spellStart"/>
      <w:r w:rsidRPr="005B4A5F">
        <w:rPr>
          <w:lang w:val="en-US"/>
        </w:rPr>
        <w:t>iNKT</w:t>
      </w:r>
      <w:proofErr w:type="spellEnd"/>
      <w:r w:rsidRPr="005B4A5F">
        <w:rPr>
          <w:lang w:val="en-US"/>
        </w:rPr>
        <w:t xml:space="preserve"> numbers (left) and </w:t>
      </w:r>
      <w:r w:rsidR="00C92BD9" w:rsidRPr="005B4A5F">
        <w:t>α</w:t>
      </w:r>
      <w:r w:rsidRPr="005B4A5F">
        <w:rPr>
          <w:lang w:val="en-US"/>
        </w:rPr>
        <w:t xml:space="preserve">GC mediated </w:t>
      </w:r>
      <w:proofErr w:type="spellStart"/>
      <w:r w:rsidRPr="005B4A5F">
        <w:rPr>
          <w:lang w:val="en-US"/>
        </w:rPr>
        <w:t>iNKT</w:t>
      </w:r>
      <w:proofErr w:type="spellEnd"/>
      <w:r w:rsidRPr="005B4A5F">
        <w:rPr>
          <w:lang w:val="en-US"/>
        </w:rPr>
        <w:t xml:space="preserve"> fold expansion (right) in controllers and </w:t>
      </w:r>
      <w:proofErr w:type="spellStart"/>
      <w:r w:rsidRPr="005B4A5F">
        <w:rPr>
          <w:lang w:val="en-US"/>
        </w:rPr>
        <w:t>progressors</w:t>
      </w:r>
      <w:proofErr w:type="spellEnd"/>
      <w:r w:rsidRPr="005B4A5F">
        <w:rPr>
          <w:lang w:val="en-US"/>
        </w:rPr>
        <w:t>. d)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left) and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right) </w:t>
      </w:r>
      <w:proofErr w:type="spellStart"/>
      <w:r w:rsidRPr="005B4A5F">
        <w:rPr>
          <w:lang w:val="en-US"/>
        </w:rPr>
        <w:t>iNKT</w:t>
      </w:r>
      <w:proofErr w:type="spellEnd"/>
      <w:r w:rsidRPr="005B4A5F">
        <w:rPr>
          <w:lang w:val="en-US"/>
        </w:rPr>
        <w:t xml:space="preserve"> profiles after </w:t>
      </w:r>
      <w:r w:rsidRPr="005B4A5F">
        <w:rPr>
          <w:i/>
          <w:lang w:val="en-US"/>
        </w:rPr>
        <w:t>in vitro</w:t>
      </w:r>
      <w:r w:rsidRPr="005B4A5F">
        <w:rPr>
          <w:lang w:val="en-US"/>
        </w:rPr>
        <w:t xml:space="preserve"> </w:t>
      </w:r>
      <w:r w:rsidR="00C92BD9" w:rsidRPr="005B4A5F">
        <w:t>α</w:t>
      </w:r>
      <w:r w:rsidRPr="005B4A5F">
        <w:t>GC</w:t>
      </w:r>
      <w:r w:rsidRPr="005B4A5F">
        <w:rPr>
          <w:lang w:val="en-US"/>
        </w:rPr>
        <w:t xml:space="preserve"> expansion in controllers and </w:t>
      </w:r>
      <w:proofErr w:type="spellStart"/>
      <w:r w:rsidRPr="005B4A5F">
        <w:rPr>
          <w:lang w:val="en-US"/>
        </w:rPr>
        <w:t>progressors</w:t>
      </w:r>
      <w:proofErr w:type="spellEnd"/>
      <w:r w:rsidRPr="005B4A5F">
        <w:rPr>
          <w:lang w:val="en-US"/>
        </w:rPr>
        <w:t xml:space="preserve">. e) </w:t>
      </w:r>
      <w:r w:rsidRPr="005B4A5F">
        <w:t xml:space="preserve">Bar chart showing iNKT subset proportions in controllers and </w:t>
      </w:r>
      <w:proofErr w:type="spellStart"/>
      <w:r w:rsidRPr="005B4A5F">
        <w:t>progressors</w:t>
      </w:r>
      <w:proofErr w:type="spellEnd"/>
      <w:r w:rsidRPr="005B4A5F">
        <w:t xml:space="preserve"> </w:t>
      </w:r>
      <w:r w:rsidRPr="005B4A5F">
        <w:rPr>
          <w:lang w:val="en-US"/>
        </w:rPr>
        <w:t xml:space="preserve">after </w:t>
      </w:r>
      <w:r w:rsidR="00C92BD9" w:rsidRPr="005B4A5F">
        <w:t>α</w:t>
      </w:r>
      <w:r w:rsidRPr="005B4A5F">
        <w:t>GC expansion.</w:t>
      </w:r>
    </w:p>
    <w:p w14:paraId="25FDE76F" w14:textId="77777777" w:rsidR="00EF1DB7" w:rsidRPr="005B4A5F" w:rsidRDefault="00EF1DB7" w:rsidP="00543656">
      <w:pPr>
        <w:spacing w:line="360" w:lineRule="auto"/>
        <w:jc w:val="both"/>
        <w:rPr>
          <w:b/>
          <w:bCs/>
          <w:lang w:val="en-US"/>
        </w:rPr>
      </w:pPr>
    </w:p>
    <w:p w14:paraId="47E8C61B" w14:textId="070E4FB3" w:rsidR="00543656" w:rsidRPr="005B4A5F" w:rsidRDefault="00543656" w:rsidP="003E17A9">
      <w:pPr>
        <w:spacing w:line="360" w:lineRule="auto"/>
        <w:jc w:val="both"/>
        <w:rPr>
          <w:lang w:val="en-US"/>
        </w:rPr>
      </w:pPr>
      <w:r w:rsidRPr="005B4A5F">
        <w:rPr>
          <w:b/>
          <w:bCs/>
          <w:lang w:val="en-US"/>
        </w:rPr>
        <w:t xml:space="preserve">Figure 4: </w:t>
      </w:r>
      <w:r w:rsidR="003E17A9" w:rsidRPr="005B4A5F">
        <w:rPr>
          <w:b/>
          <w:bCs/>
          <w:lang w:val="en-US"/>
        </w:rPr>
        <w:t>A</w:t>
      </w:r>
      <w:r w:rsidRPr="005B4A5F">
        <w:rPr>
          <w:b/>
          <w:bCs/>
          <w:lang w:val="en-US"/>
        </w:rPr>
        <w:t>n increased CD8</w:t>
      </w:r>
      <w:r w:rsidRPr="005B4A5F">
        <w:rPr>
          <w:b/>
          <w:bCs/>
          <w:vertAlign w:val="superscript"/>
          <w:lang w:val="en-US"/>
        </w:rPr>
        <w:t>+</w:t>
      </w:r>
      <w:r w:rsidRPr="005B4A5F">
        <w:rPr>
          <w:b/>
          <w:bCs/>
          <w:lang w:val="en-US"/>
        </w:rPr>
        <w:t xml:space="preserve"> </w:t>
      </w:r>
      <w:proofErr w:type="spellStart"/>
      <w:r w:rsidRPr="005B4A5F">
        <w:rPr>
          <w:b/>
          <w:bCs/>
          <w:lang w:val="en-US"/>
        </w:rPr>
        <w:t>iNKT</w:t>
      </w:r>
      <w:proofErr w:type="spellEnd"/>
      <w:r w:rsidRPr="005B4A5F">
        <w:rPr>
          <w:b/>
          <w:bCs/>
          <w:lang w:val="en-US"/>
        </w:rPr>
        <w:t xml:space="preserve"> proportion after BCG vaccination </w:t>
      </w:r>
      <w:r w:rsidR="003E17A9" w:rsidRPr="005B4A5F">
        <w:rPr>
          <w:b/>
          <w:bCs/>
          <w:lang w:val="en-US"/>
        </w:rPr>
        <w:t xml:space="preserve">may associate with </w:t>
      </w:r>
      <w:r w:rsidRPr="005B4A5F">
        <w:rPr>
          <w:b/>
          <w:bCs/>
          <w:lang w:val="en-US"/>
        </w:rPr>
        <w:t xml:space="preserve">decreased lung pathology in TB-susceptible rhesus macaques. </w:t>
      </w:r>
      <w:r w:rsidRPr="005B4A5F">
        <w:rPr>
          <w:lang w:val="en-US"/>
        </w:rPr>
        <w:t xml:space="preserve">Five healthy rhesus macaques were vaccinated with BCG and </w:t>
      </w:r>
      <w:r w:rsidRPr="005B4A5F">
        <w:rPr>
          <w:lang w:val="en-US"/>
        </w:rPr>
        <w:lastRenderedPageBreak/>
        <w:t xml:space="preserve">blood samples were taken two weeks pre- and post- vaccination. 21 weeks after BCG vaccination the animals were challenged with virulent Mtb and were stratified into </w:t>
      </w:r>
      <w:proofErr w:type="spellStart"/>
      <w:r w:rsidRPr="005B4A5F">
        <w:rPr>
          <w:lang w:val="en-US"/>
        </w:rPr>
        <w:t>progressors</w:t>
      </w:r>
      <w:proofErr w:type="spellEnd"/>
      <w:r w:rsidRPr="005B4A5F">
        <w:rPr>
          <w:lang w:val="en-US"/>
        </w:rPr>
        <w:t xml:space="preserve"> and controllers. a) </w:t>
      </w:r>
      <w:r w:rsidR="00C92BD9" w:rsidRPr="005B4A5F">
        <w:t>α</w:t>
      </w:r>
      <w:r w:rsidRPr="005B4A5F">
        <w:t>GC expanded</w:t>
      </w:r>
      <w:r w:rsidRPr="005B4A5F">
        <w:rPr>
          <w:lang w:val="en-US"/>
        </w:rPr>
        <w:t xml:space="preserve">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and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iNKTs are analysed in animals pre-and post- vaccination. </w:t>
      </w:r>
      <w:proofErr w:type="spellStart"/>
      <w:r w:rsidRPr="005B4A5F">
        <w:rPr>
          <w:lang w:val="en-US"/>
        </w:rPr>
        <w:t>Progressors</w:t>
      </w:r>
      <w:proofErr w:type="spellEnd"/>
      <w:r w:rsidRPr="005B4A5F">
        <w:rPr>
          <w:lang w:val="en-US"/>
        </w:rPr>
        <w:t xml:space="preserve"> (square) and controllers (triangle)</w:t>
      </w:r>
      <w:r w:rsidR="003E17A9" w:rsidRPr="005B4A5F">
        <w:rPr>
          <w:lang w:val="en-US"/>
        </w:rPr>
        <w:t>.</w:t>
      </w:r>
      <w:r w:rsidRPr="005B4A5F">
        <w:rPr>
          <w:lang w:val="en-US"/>
        </w:rPr>
        <w:t xml:space="preserve"> b) Bar chart showing the proportions of CD4</w:t>
      </w:r>
      <w:r w:rsidRPr="005B4A5F">
        <w:rPr>
          <w:vertAlign w:val="superscript"/>
          <w:lang w:val="en-US"/>
        </w:rPr>
        <w:t>-</w:t>
      </w:r>
      <w:r w:rsidRPr="005B4A5F">
        <w:rPr>
          <w:lang w:val="en-US"/>
        </w:rPr>
        <w:t>/CD8</w:t>
      </w:r>
      <w:r w:rsidRPr="005B4A5F">
        <w:rPr>
          <w:vertAlign w:val="superscript"/>
          <w:lang w:val="en-US"/>
        </w:rPr>
        <w:t>-</w:t>
      </w:r>
      <w:r w:rsidRPr="005B4A5F">
        <w:rPr>
          <w:lang w:val="en-US"/>
        </w:rPr>
        <w:t>, CD4</w:t>
      </w:r>
      <w:r w:rsidRPr="005B4A5F">
        <w:rPr>
          <w:vertAlign w:val="superscript"/>
          <w:lang w:val="en-US"/>
        </w:rPr>
        <w:t>+</w:t>
      </w:r>
      <w:r w:rsidRPr="005B4A5F">
        <w:rPr>
          <w:lang w:val="en-US"/>
        </w:rPr>
        <w:t>/CD8</w:t>
      </w:r>
      <w:r w:rsidRPr="005B4A5F">
        <w:rPr>
          <w:vertAlign w:val="superscript"/>
          <w:lang w:val="en-US"/>
        </w:rPr>
        <w:t>-</w:t>
      </w:r>
      <w:r w:rsidRPr="005B4A5F">
        <w:rPr>
          <w:lang w:val="en-US"/>
        </w:rPr>
        <w:t>,</w:t>
      </w:r>
      <w:r w:rsidRPr="005B4A5F">
        <w:rPr>
          <w:vertAlign w:val="superscript"/>
          <w:lang w:val="en-US"/>
        </w:rPr>
        <w:t xml:space="preserve"> </w:t>
      </w:r>
      <w:r w:rsidRPr="005B4A5F">
        <w:rPr>
          <w:lang w:val="en-US"/>
        </w:rPr>
        <w:t>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and CD4</w:t>
      </w:r>
      <w:r w:rsidRPr="005B4A5F">
        <w:rPr>
          <w:vertAlign w:val="superscript"/>
          <w:lang w:val="en-US"/>
        </w:rPr>
        <w:t>+</w:t>
      </w:r>
      <w:r w:rsidRPr="005B4A5F">
        <w:rPr>
          <w:lang w:val="en-US"/>
        </w:rPr>
        <w:t>/CD8</w:t>
      </w:r>
      <w:r w:rsidRPr="005B4A5F">
        <w:rPr>
          <w:vertAlign w:val="superscript"/>
          <w:lang w:val="en-US"/>
        </w:rPr>
        <w:t xml:space="preserve">+ </w:t>
      </w:r>
      <w:proofErr w:type="spellStart"/>
      <w:r w:rsidRPr="005B4A5F">
        <w:rPr>
          <w:lang w:val="en-US"/>
        </w:rPr>
        <w:t>iNKT</w:t>
      </w:r>
      <w:proofErr w:type="spellEnd"/>
      <w:r w:rsidRPr="005B4A5F">
        <w:rPr>
          <w:lang w:val="en-US"/>
        </w:rPr>
        <w:t xml:space="preserve"> subsets within </w:t>
      </w:r>
      <w:r w:rsidR="00C92BD9" w:rsidRPr="005B4A5F">
        <w:t>α</w:t>
      </w:r>
      <w:r w:rsidRPr="005B4A5F">
        <w:t xml:space="preserve">GC expanded iNKT </w:t>
      </w:r>
      <w:r w:rsidRPr="005B4A5F">
        <w:rPr>
          <w:lang w:val="en-US"/>
        </w:rPr>
        <w:t>pre- and post- BCG vaccination. c) Correlative analysis of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upper row) and CD4</w:t>
      </w:r>
      <w:r w:rsidRPr="005B4A5F">
        <w:rPr>
          <w:vertAlign w:val="superscript"/>
          <w:lang w:val="en-US"/>
        </w:rPr>
        <w:t>-</w:t>
      </w:r>
      <w:r w:rsidRPr="005B4A5F">
        <w:rPr>
          <w:lang w:val="en-US"/>
        </w:rPr>
        <w:t>/CD8</w:t>
      </w:r>
      <w:r w:rsidRPr="005B4A5F">
        <w:rPr>
          <w:vertAlign w:val="superscript"/>
          <w:lang w:val="en-US"/>
        </w:rPr>
        <w:t>+</w:t>
      </w:r>
      <w:r w:rsidRPr="005B4A5F">
        <w:rPr>
          <w:lang w:val="en-US"/>
        </w:rPr>
        <w:t xml:space="preserve"> (lower row) iNKTs against disease burden.</w:t>
      </w:r>
    </w:p>
    <w:p w14:paraId="65957BED" w14:textId="77777777" w:rsidR="00EF1DB7" w:rsidRPr="005B4A5F" w:rsidRDefault="00EF1DB7" w:rsidP="00543656">
      <w:pPr>
        <w:spacing w:line="360" w:lineRule="auto"/>
        <w:jc w:val="both"/>
        <w:rPr>
          <w:b/>
        </w:rPr>
      </w:pPr>
    </w:p>
    <w:p w14:paraId="746888F9" w14:textId="770E42AC" w:rsidR="004731BD" w:rsidRPr="00C92BD9" w:rsidRDefault="00C92BD9" w:rsidP="00AE3D65">
      <w:pPr>
        <w:spacing w:line="360" w:lineRule="auto"/>
      </w:pPr>
      <w:r w:rsidRPr="005B4A5F">
        <w:rPr>
          <w:b/>
        </w:rPr>
        <w:t>Supplementary Figure 1: E</w:t>
      </w:r>
      <w:r w:rsidRPr="005B4A5F">
        <w:rPr>
          <w:b/>
          <w:i/>
        </w:rPr>
        <w:t>x vivo</w:t>
      </w:r>
      <w:r w:rsidRPr="005B4A5F">
        <w:rPr>
          <w:b/>
        </w:rPr>
        <w:t xml:space="preserve"> frequency and αGC-mediated </w:t>
      </w:r>
      <w:proofErr w:type="spellStart"/>
      <w:r w:rsidRPr="005B4A5F">
        <w:rPr>
          <w:b/>
          <w:lang w:val="en-US"/>
        </w:rPr>
        <w:t>iNKT</w:t>
      </w:r>
      <w:proofErr w:type="spellEnd"/>
      <w:r w:rsidRPr="005B4A5F">
        <w:rPr>
          <w:b/>
          <w:lang w:val="en-US"/>
        </w:rPr>
        <w:t xml:space="preserve"> expansion</w:t>
      </w:r>
      <w:r w:rsidRPr="005B4A5F">
        <w:rPr>
          <w:lang w:val="en-US"/>
        </w:rPr>
        <w:t xml:space="preserve"> </w:t>
      </w:r>
      <w:r w:rsidRPr="005B4A5F">
        <w:rPr>
          <w:b/>
        </w:rPr>
        <w:t xml:space="preserve">in </w:t>
      </w:r>
      <w:r w:rsidR="00AE3D65" w:rsidRPr="005B4A5F">
        <w:rPr>
          <w:b/>
        </w:rPr>
        <w:t xml:space="preserve">sequential </w:t>
      </w:r>
      <w:r w:rsidRPr="005B4A5F">
        <w:rPr>
          <w:b/>
        </w:rPr>
        <w:t xml:space="preserve">blood samples from Chinese </w:t>
      </w:r>
      <w:proofErr w:type="spellStart"/>
      <w:r w:rsidRPr="005B4A5F">
        <w:rPr>
          <w:b/>
        </w:rPr>
        <w:t>cynolmolgus</w:t>
      </w:r>
      <w:proofErr w:type="spellEnd"/>
      <w:r w:rsidRPr="005B4A5F">
        <w:rPr>
          <w:b/>
        </w:rPr>
        <w:t>.</w:t>
      </w:r>
      <w:r w:rsidRPr="005B4A5F">
        <w:t xml:space="preserve"> Blood samples were taken 2 weeks prior and 2 weeks after BCG vaccination in 6 Chinese cynomolgus animals. a) Comparison of frequency of iNKTs in peripheral blood pre- and post- BCG vaccination. b) Comparison of proliferative capacity of iNKTs pre- and post- BCG vaccination.</w:t>
      </w:r>
    </w:p>
    <w:sectPr w:rsidR="004731BD" w:rsidRPr="00C92BD9" w:rsidSect="00F93715">
      <w:footerReference w:type="even" r:id="rId8"/>
      <w:footerReference w:type="default" r:id="rId9"/>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A9113" w14:textId="77777777" w:rsidR="00C4742A" w:rsidRDefault="00C4742A" w:rsidP="00012B66">
      <w:pPr>
        <w:spacing w:after="0" w:line="240" w:lineRule="auto"/>
      </w:pPr>
      <w:r>
        <w:separator/>
      </w:r>
    </w:p>
  </w:endnote>
  <w:endnote w:type="continuationSeparator" w:id="0">
    <w:p w14:paraId="3806140D" w14:textId="77777777" w:rsidR="00C4742A" w:rsidRDefault="00C4742A" w:rsidP="00012B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dvOT863180fb">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254152" w14:textId="77777777" w:rsidR="000E3B5E" w:rsidRDefault="000E3B5E" w:rsidP="002F019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86BD9E" w14:textId="77777777" w:rsidR="000E3B5E" w:rsidRDefault="000E3B5E" w:rsidP="00F9371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D4501" w14:textId="2C975D9F" w:rsidR="000E3B5E" w:rsidRDefault="000E3B5E" w:rsidP="002F019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4F7A">
      <w:rPr>
        <w:rStyle w:val="PageNumber"/>
        <w:noProof/>
      </w:rPr>
      <w:t>1</w:t>
    </w:r>
    <w:r>
      <w:rPr>
        <w:rStyle w:val="PageNumber"/>
      </w:rPr>
      <w:fldChar w:fldCharType="end"/>
    </w:r>
  </w:p>
  <w:p w14:paraId="3FB71EFE" w14:textId="04C03EC1" w:rsidR="000E3B5E" w:rsidRDefault="000E3B5E" w:rsidP="00F93715">
    <w:pPr>
      <w:pStyle w:val="Footer"/>
      <w:ind w:right="360"/>
      <w:jc w:val="center"/>
    </w:pPr>
  </w:p>
  <w:p w14:paraId="6F2CDE7F" w14:textId="77777777" w:rsidR="000E3B5E" w:rsidRDefault="000E3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4D40F2" w14:textId="77777777" w:rsidR="00C4742A" w:rsidRDefault="00C4742A" w:rsidP="00012B66">
      <w:pPr>
        <w:spacing w:after="0" w:line="240" w:lineRule="auto"/>
      </w:pPr>
      <w:r>
        <w:separator/>
      </w:r>
    </w:p>
  </w:footnote>
  <w:footnote w:type="continuationSeparator" w:id="0">
    <w:p w14:paraId="3FCF0B71" w14:textId="77777777" w:rsidR="00C4742A" w:rsidRDefault="00C4742A" w:rsidP="00012B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FF4CFA"/>
    <w:multiLevelType w:val="hybridMultilevel"/>
    <w:tmpl w:val="95186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F0023"/>
    <w:multiLevelType w:val="multilevel"/>
    <w:tmpl w:val="9A9CF3C6"/>
    <w:lvl w:ilvl="0">
      <w:start w:val="1"/>
      <w:numFmt w:val="decimal"/>
      <w:pStyle w:val="Heading1"/>
      <w:lvlText w:val="Chapter %1: "/>
      <w:lvlJc w:val="left"/>
      <w:pPr>
        <w:tabs>
          <w:tab w:val="num" w:pos="567"/>
        </w:tabs>
        <w:ind w:left="567" w:hanging="567"/>
      </w:pPr>
    </w:lvl>
    <w:lvl w:ilvl="1">
      <w:start w:val="1"/>
      <w:numFmt w:val="decimal"/>
      <w:pStyle w:val="Heading2"/>
      <w:lvlText w:val="%1.%2"/>
      <w:lvlJc w:val="left"/>
      <w:pPr>
        <w:tabs>
          <w:tab w:val="num" w:pos="851"/>
        </w:tabs>
        <w:ind w:left="851" w:hanging="851"/>
      </w:pPr>
      <w:rPr>
        <w:color w:val="auto"/>
      </w:rPr>
    </w:lvl>
    <w:lvl w:ilvl="2">
      <w:start w:val="1"/>
      <w:numFmt w:val="decimal"/>
      <w:pStyle w:val="Heading3"/>
      <w:lvlText w:val="%1.%2.%3"/>
      <w:lvlJc w:val="left"/>
      <w:pPr>
        <w:tabs>
          <w:tab w:val="num" w:pos="1021"/>
        </w:tabs>
        <w:ind w:left="1021" w:hanging="1021"/>
      </w:pPr>
    </w:lvl>
    <w:lvl w:ilvl="3">
      <w:start w:val="1"/>
      <w:numFmt w:val="decimal"/>
      <w:pStyle w:val="Heading4"/>
      <w:lvlText w:val="%1.%2.%3.%4"/>
      <w:lvlJc w:val="left"/>
      <w:pPr>
        <w:tabs>
          <w:tab w:val="num" w:pos="1134"/>
        </w:tabs>
        <w:ind w:left="1134" w:hanging="1134"/>
      </w:pPr>
    </w:lvl>
    <w:lvl w:ilvl="4">
      <w:start w:val="1"/>
      <w:numFmt w:val="decimal"/>
      <w:pStyle w:val="Heading5"/>
      <w:lvlText w:val="%1.%2.%3.%4.%5"/>
      <w:lvlJc w:val="left"/>
      <w:pPr>
        <w:tabs>
          <w:tab w:val="num" w:pos="1247"/>
        </w:tabs>
        <w:ind w:left="1247" w:hanging="1247"/>
      </w:pPr>
    </w:lvl>
    <w:lvl w:ilvl="5">
      <w:start w:val="1"/>
      <w:numFmt w:val="decimal"/>
      <w:pStyle w:val="Heading6"/>
      <w:lvlText w:val="%1.%2.%3.%4.%5.%6"/>
      <w:lvlJc w:val="left"/>
      <w:pPr>
        <w:tabs>
          <w:tab w:val="num" w:pos="1361"/>
        </w:tabs>
        <w:ind w:left="1361" w:hanging="1361"/>
      </w:pPr>
    </w:lvl>
    <w:lvl w:ilvl="6">
      <w:start w:val="1"/>
      <w:numFmt w:val="decimal"/>
      <w:pStyle w:val="Heading7"/>
      <w:lvlText w:val="%1.%2.%3.%4.%5.%6.%7"/>
      <w:lvlJc w:val="left"/>
      <w:pPr>
        <w:tabs>
          <w:tab w:val="num" w:pos="1474"/>
        </w:tabs>
        <w:ind w:left="1474" w:hanging="1474"/>
      </w:pPr>
    </w:lvl>
    <w:lvl w:ilvl="7">
      <w:start w:val="1"/>
      <w:numFmt w:val="decimal"/>
      <w:pStyle w:val="Heading8"/>
      <w:lvlText w:val="%1.%2.%3.%4.%5.%6.%7.%8"/>
      <w:lvlJc w:val="left"/>
      <w:pPr>
        <w:tabs>
          <w:tab w:val="num" w:pos="1588"/>
        </w:tabs>
        <w:ind w:left="1588" w:hanging="1588"/>
      </w:pPr>
    </w:lvl>
    <w:lvl w:ilvl="8">
      <w:start w:val="1"/>
      <w:numFmt w:val="decimal"/>
      <w:pStyle w:val="Heading9"/>
      <w:lvlText w:val="%1.%2.%3.%4.%5.%6.%7.%8.%9"/>
      <w:lvlJc w:val="left"/>
      <w:pPr>
        <w:tabs>
          <w:tab w:val="num" w:pos="1701"/>
        </w:tabs>
        <w:ind w:left="1701" w:hanging="1701"/>
      </w:pPr>
    </w:lvl>
  </w:abstractNum>
  <w:abstractNum w:abstractNumId="2" w15:restartNumberingAfterBreak="0">
    <w:nsid w:val="52387F55"/>
    <w:multiLevelType w:val="hybridMultilevel"/>
    <w:tmpl w:val="06D4476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activeWritingStyle w:appName="MSWord" w:lang="it-IT" w:vendorID="64" w:dllVersion="6" w:nlCheck="1" w:checkStyle="0"/>
  <w:activeWritingStyle w:appName="MSWord" w:lang="en-US" w:vendorID="64" w:dllVersion="6" w:nlCheck="1" w:checkStyle="0"/>
  <w:activeWritingStyle w:appName="MSWord" w:lang="de-DE" w:vendorID="64" w:dllVersion="6" w:nlCheck="1" w:checkStyle="0"/>
  <w:activeWritingStyle w:appName="MSWord" w:lang="fr-FR" w:vendorID="64" w:dllVersion="6" w:nlCheck="1" w:checkStyle="1"/>
  <w:activeWritingStyle w:appName="MSWord" w:lang="en-GB" w:vendorID="64" w:dllVersion="6" w:nlCheck="1" w:checkStyle="0"/>
  <w:activeWritingStyle w:appName="MSWord" w:lang="pt-PT"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wxeazd9t5eete5ptxpxpxsrrv2z95p55xv&quot;&gt;20120105 Endnote Library-Saved&lt;record-ids&gt;&lt;item&gt;388&lt;/item&gt;&lt;item&gt;1026&lt;/item&gt;&lt;item&gt;1082&lt;/item&gt;&lt;item&gt;4283&lt;/item&gt;&lt;item&gt;4566&lt;/item&gt;&lt;item&gt;4642&lt;/item&gt;&lt;item&gt;4662&lt;/item&gt;&lt;item&gt;4679&lt;/item&gt;&lt;item&gt;7726&lt;/item&gt;&lt;item&gt;7826&lt;/item&gt;&lt;item&gt;7829&lt;/item&gt;&lt;item&gt;10319&lt;/item&gt;&lt;item&gt;11213&lt;/item&gt;&lt;item&gt;11241&lt;/item&gt;&lt;item&gt;12081&lt;/item&gt;&lt;item&gt;12322&lt;/item&gt;&lt;item&gt;12377&lt;/item&gt;&lt;item&gt;12390&lt;/item&gt;&lt;item&gt;12519&lt;/item&gt;&lt;item&gt;12526&lt;/item&gt;&lt;/record-ids&gt;&lt;/item&gt;&lt;/Libraries&gt;"/>
  </w:docVars>
  <w:rsids>
    <w:rsidRoot w:val="00DA66E2"/>
    <w:rsid w:val="00001131"/>
    <w:rsid w:val="00001B3D"/>
    <w:rsid w:val="00002834"/>
    <w:rsid w:val="00004BD1"/>
    <w:rsid w:val="00004EF4"/>
    <w:rsid w:val="000055A1"/>
    <w:rsid w:val="0000560E"/>
    <w:rsid w:val="00006A54"/>
    <w:rsid w:val="00006BA4"/>
    <w:rsid w:val="00007BCC"/>
    <w:rsid w:val="00007CC7"/>
    <w:rsid w:val="00010662"/>
    <w:rsid w:val="00012B66"/>
    <w:rsid w:val="00012DA5"/>
    <w:rsid w:val="000174A8"/>
    <w:rsid w:val="0002034C"/>
    <w:rsid w:val="00021C6D"/>
    <w:rsid w:val="00022906"/>
    <w:rsid w:val="00023A87"/>
    <w:rsid w:val="00023AB5"/>
    <w:rsid w:val="00023F62"/>
    <w:rsid w:val="000246D5"/>
    <w:rsid w:val="00025839"/>
    <w:rsid w:val="000265FA"/>
    <w:rsid w:val="000341D2"/>
    <w:rsid w:val="00034471"/>
    <w:rsid w:val="00037940"/>
    <w:rsid w:val="000379F4"/>
    <w:rsid w:val="00040E2E"/>
    <w:rsid w:val="000413FD"/>
    <w:rsid w:val="00041868"/>
    <w:rsid w:val="00041FBE"/>
    <w:rsid w:val="00043B38"/>
    <w:rsid w:val="00043D35"/>
    <w:rsid w:val="00044068"/>
    <w:rsid w:val="00045D49"/>
    <w:rsid w:val="00046D27"/>
    <w:rsid w:val="0004724B"/>
    <w:rsid w:val="00047A64"/>
    <w:rsid w:val="00050C16"/>
    <w:rsid w:val="00053CE1"/>
    <w:rsid w:val="00055CE2"/>
    <w:rsid w:val="00055DA0"/>
    <w:rsid w:val="00055F04"/>
    <w:rsid w:val="000579A7"/>
    <w:rsid w:val="000624E3"/>
    <w:rsid w:val="00067352"/>
    <w:rsid w:val="000714DB"/>
    <w:rsid w:val="000716D7"/>
    <w:rsid w:val="00072F2A"/>
    <w:rsid w:val="000731D4"/>
    <w:rsid w:val="00075D03"/>
    <w:rsid w:val="000761F3"/>
    <w:rsid w:val="000763C8"/>
    <w:rsid w:val="00077F7E"/>
    <w:rsid w:val="00082092"/>
    <w:rsid w:val="00082E22"/>
    <w:rsid w:val="00084D99"/>
    <w:rsid w:val="00091484"/>
    <w:rsid w:val="000935DF"/>
    <w:rsid w:val="00094694"/>
    <w:rsid w:val="00096100"/>
    <w:rsid w:val="000A152C"/>
    <w:rsid w:val="000A204D"/>
    <w:rsid w:val="000A37A8"/>
    <w:rsid w:val="000A6A72"/>
    <w:rsid w:val="000A703D"/>
    <w:rsid w:val="000B073E"/>
    <w:rsid w:val="000B188A"/>
    <w:rsid w:val="000B227B"/>
    <w:rsid w:val="000B374E"/>
    <w:rsid w:val="000B42AC"/>
    <w:rsid w:val="000B55D1"/>
    <w:rsid w:val="000B624B"/>
    <w:rsid w:val="000C1CF2"/>
    <w:rsid w:val="000C23F7"/>
    <w:rsid w:val="000C2562"/>
    <w:rsid w:val="000C56ED"/>
    <w:rsid w:val="000C725C"/>
    <w:rsid w:val="000C7D30"/>
    <w:rsid w:val="000D05AB"/>
    <w:rsid w:val="000D1D3C"/>
    <w:rsid w:val="000D605B"/>
    <w:rsid w:val="000D6F8A"/>
    <w:rsid w:val="000D7AC5"/>
    <w:rsid w:val="000D7E00"/>
    <w:rsid w:val="000D7F62"/>
    <w:rsid w:val="000E03EE"/>
    <w:rsid w:val="000E3B5E"/>
    <w:rsid w:val="000E4072"/>
    <w:rsid w:val="000E4772"/>
    <w:rsid w:val="000E7671"/>
    <w:rsid w:val="000F09EC"/>
    <w:rsid w:val="000F229D"/>
    <w:rsid w:val="000F22B0"/>
    <w:rsid w:val="000F2638"/>
    <w:rsid w:val="000F2B6E"/>
    <w:rsid w:val="000F47A0"/>
    <w:rsid w:val="000F5B86"/>
    <w:rsid w:val="001025B0"/>
    <w:rsid w:val="00102CC0"/>
    <w:rsid w:val="001030E9"/>
    <w:rsid w:val="00103575"/>
    <w:rsid w:val="00114771"/>
    <w:rsid w:val="00114D1B"/>
    <w:rsid w:val="00116BD6"/>
    <w:rsid w:val="00121EC5"/>
    <w:rsid w:val="00122588"/>
    <w:rsid w:val="00124DFF"/>
    <w:rsid w:val="00125F17"/>
    <w:rsid w:val="00126F78"/>
    <w:rsid w:val="00127893"/>
    <w:rsid w:val="00131FAA"/>
    <w:rsid w:val="00131FF8"/>
    <w:rsid w:val="00132BA2"/>
    <w:rsid w:val="00133C10"/>
    <w:rsid w:val="001345A3"/>
    <w:rsid w:val="00134D2D"/>
    <w:rsid w:val="00135085"/>
    <w:rsid w:val="001444A8"/>
    <w:rsid w:val="0014493A"/>
    <w:rsid w:val="00144B2B"/>
    <w:rsid w:val="00144BA6"/>
    <w:rsid w:val="00146992"/>
    <w:rsid w:val="00156AC8"/>
    <w:rsid w:val="00162B60"/>
    <w:rsid w:val="00163320"/>
    <w:rsid w:val="00163B64"/>
    <w:rsid w:val="00163E65"/>
    <w:rsid w:val="00166E24"/>
    <w:rsid w:val="00167004"/>
    <w:rsid w:val="001670AF"/>
    <w:rsid w:val="00167BD1"/>
    <w:rsid w:val="0017514E"/>
    <w:rsid w:val="001807BC"/>
    <w:rsid w:val="0018632A"/>
    <w:rsid w:val="00192133"/>
    <w:rsid w:val="00192630"/>
    <w:rsid w:val="001941FF"/>
    <w:rsid w:val="001A2A9B"/>
    <w:rsid w:val="001A5445"/>
    <w:rsid w:val="001A5805"/>
    <w:rsid w:val="001B27F5"/>
    <w:rsid w:val="001B306B"/>
    <w:rsid w:val="001B593D"/>
    <w:rsid w:val="001C0130"/>
    <w:rsid w:val="001C2D53"/>
    <w:rsid w:val="001C38A7"/>
    <w:rsid w:val="001C540D"/>
    <w:rsid w:val="001C67DD"/>
    <w:rsid w:val="001C7AEA"/>
    <w:rsid w:val="001D111F"/>
    <w:rsid w:val="001D5D3E"/>
    <w:rsid w:val="001D74E9"/>
    <w:rsid w:val="001E1E38"/>
    <w:rsid w:val="001E3A41"/>
    <w:rsid w:val="001E6B19"/>
    <w:rsid w:val="001E6CB2"/>
    <w:rsid w:val="001F22ED"/>
    <w:rsid w:val="001F344C"/>
    <w:rsid w:val="001F3EC7"/>
    <w:rsid w:val="00203FCF"/>
    <w:rsid w:val="0020573B"/>
    <w:rsid w:val="00206610"/>
    <w:rsid w:val="00206B75"/>
    <w:rsid w:val="0021043C"/>
    <w:rsid w:val="00214AD3"/>
    <w:rsid w:val="00214FF0"/>
    <w:rsid w:val="00215A72"/>
    <w:rsid w:val="00217783"/>
    <w:rsid w:val="00226CF6"/>
    <w:rsid w:val="0022737C"/>
    <w:rsid w:val="002313AF"/>
    <w:rsid w:val="002314D7"/>
    <w:rsid w:val="00233138"/>
    <w:rsid w:val="002339F9"/>
    <w:rsid w:val="00234BE4"/>
    <w:rsid w:val="00237A53"/>
    <w:rsid w:val="00240F91"/>
    <w:rsid w:val="00241E24"/>
    <w:rsid w:val="00242286"/>
    <w:rsid w:val="002423BE"/>
    <w:rsid w:val="00242DB0"/>
    <w:rsid w:val="00244B20"/>
    <w:rsid w:val="00247325"/>
    <w:rsid w:val="002518CB"/>
    <w:rsid w:val="00253034"/>
    <w:rsid w:val="00254A24"/>
    <w:rsid w:val="00254A68"/>
    <w:rsid w:val="00255D20"/>
    <w:rsid w:val="00255DC6"/>
    <w:rsid w:val="0025666A"/>
    <w:rsid w:val="002575BE"/>
    <w:rsid w:val="002612C9"/>
    <w:rsid w:val="00263512"/>
    <w:rsid w:val="00264199"/>
    <w:rsid w:val="00264E3D"/>
    <w:rsid w:val="00265011"/>
    <w:rsid w:val="0026770D"/>
    <w:rsid w:val="002678C0"/>
    <w:rsid w:val="00267C96"/>
    <w:rsid w:val="0027021D"/>
    <w:rsid w:val="00271404"/>
    <w:rsid w:val="00273901"/>
    <w:rsid w:val="00276962"/>
    <w:rsid w:val="00276D7B"/>
    <w:rsid w:val="002804C2"/>
    <w:rsid w:val="00286592"/>
    <w:rsid w:val="00286B5F"/>
    <w:rsid w:val="00286E7A"/>
    <w:rsid w:val="002876ED"/>
    <w:rsid w:val="002914C4"/>
    <w:rsid w:val="00291868"/>
    <w:rsid w:val="002950BF"/>
    <w:rsid w:val="00297F54"/>
    <w:rsid w:val="002A5E28"/>
    <w:rsid w:val="002A6881"/>
    <w:rsid w:val="002A75B2"/>
    <w:rsid w:val="002A7907"/>
    <w:rsid w:val="002B0369"/>
    <w:rsid w:val="002B1A6C"/>
    <w:rsid w:val="002B2976"/>
    <w:rsid w:val="002B36DC"/>
    <w:rsid w:val="002B593A"/>
    <w:rsid w:val="002B689E"/>
    <w:rsid w:val="002C5B4F"/>
    <w:rsid w:val="002C7D52"/>
    <w:rsid w:val="002D0E0E"/>
    <w:rsid w:val="002D17C4"/>
    <w:rsid w:val="002D1A5B"/>
    <w:rsid w:val="002D2EA0"/>
    <w:rsid w:val="002D31EB"/>
    <w:rsid w:val="002D5104"/>
    <w:rsid w:val="002D7211"/>
    <w:rsid w:val="002E2E80"/>
    <w:rsid w:val="002E3038"/>
    <w:rsid w:val="002E4CE8"/>
    <w:rsid w:val="002F0191"/>
    <w:rsid w:val="002F075B"/>
    <w:rsid w:val="002F0881"/>
    <w:rsid w:val="002F0FA1"/>
    <w:rsid w:val="002F12E3"/>
    <w:rsid w:val="002F4B3B"/>
    <w:rsid w:val="002F5D0D"/>
    <w:rsid w:val="002F640F"/>
    <w:rsid w:val="002F684D"/>
    <w:rsid w:val="002F6EED"/>
    <w:rsid w:val="00300C86"/>
    <w:rsid w:val="003038AA"/>
    <w:rsid w:val="003040D0"/>
    <w:rsid w:val="00304413"/>
    <w:rsid w:val="003044BC"/>
    <w:rsid w:val="00305083"/>
    <w:rsid w:val="003058B6"/>
    <w:rsid w:val="003072A0"/>
    <w:rsid w:val="0031162E"/>
    <w:rsid w:val="00313085"/>
    <w:rsid w:val="003161DC"/>
    <w:rsid w:val="003165E9"/>
    <w:rsid w:val="0031720F"/>
    <w:rsid w:val="00320215"/>
    <w:rsid w:val="0032322F"/>
    <w:rsid w:val="0032523E"/>
    <w:rsid w:val="0032672E"/>
    <w:rsid w:val="00330C03"/>
    <w:rsid w:val="003312DC"/>
    <w:rsid w:val="00331915"/>
    <w:rsid w:val="00337661"/>
    <w:rsid w:val="00340AF0"/>
    <w:rsid w:val="00341456"/>
    <w:rsid w:val="0034312B"/>
    <w:rsid w:val="00344740"/>
    <w:rsid w:val="00357991"/>
    <w:rsid w:val="00360A95"/>
    <w:rsid w:val="003624E3"/>
    <w:rsid w:val="00363710"/>
    <w:rsid w:val="00365BE5"/>
    <w:rsid w:val="00366D58"/>
    <w:rsid w:val="00370F0F"/>
    <w:rsid w:val="00372201"/>
    <w:rsid w:val="0037254D"/>
    <w:rsid w:val="00372596"/>
    <w:rsid w:val="00372E55"/>
    <w:rsid w:val="00374DAE"/>
    <w:rsid w:val="00375022"/>
    <w:rsid w:val="0038017E"/>
    <w:rsid w:val="003818AF"/>
    <w:rsid w:val="00382E6E"/>
    <w:rsid w:val="00383A4B"/>
    <w:rsid w:val="0038641E"/>
    <w:rsid w:val="00386693"/>
    <w:rsid w:val="00386DC5"/>
    <w:rsid w:val="0039198C"/>
    <w:rsid w:val="003934DB"/>
    <w:rsid w:val="003939D5"/>
    <w:rsid w:val="00394D87"/>
    <w:rsid w:val="003950A0"/>
    <w:rsid w:val="003956F7"/>
    <w:rsid w:val="00397836"/>
    <w:rsid w:val="003A6EA3"/>
    <w:rsid w:val="003A6F6C"/>
    <w:rsid w:val="003A7878"/>
    <w:rsid w:val="003A7CA3"/>
    <w:rsid w:val="003B0491"/>
    <w:rsid w:val="003B0747"/>
    <w:rsid w:val="003B353B"/>
    <w:rsid w:val="003C0223"/>
    <w:rsid w:val="003C0C1E"/>
    <w:rsid w:val="003C3D16"/>
    <w:rsid w:val="003C5396"/>
    <w:rsid w:val="003C59E5"/>
    <w:rsid w:val="003C7E59"/>
    <w:rsid w:val="003D0862"/>
    <w:rsid w:val="003D164D"/>
    <w:rsid w:val="003D2488"/>
    <w:rsid w:val="003D287A"/>
    <w:rsid w:val="003D4712"/>
    <w:rsid w:val="003D4986"/>
    <w:rsid w:val="003D72BB"/>
    <w:rsid w:val="003D78EC"/>
    <w:rsid w:val="003E17A9"/>
    <w:rsid w:val="003E1BCB"/>
    <w:rsid w:val="003E2E71"/>
    <w:rsid w:val="003E2F69"/>
    <w:rsid w:val="003E4C2C"/>
    <w:rsid w:val="003E4FE5"/>
    <w:rsid w:val="003E604D"/>
    <w:rsid w:val="003F1825"/>
    <w:rsid w:val="003F1EF5"/>
    <w:rsid w:val="003F3B9B"/>
    <w:rsid w:val="003F75B3"/>
    <w:rsid w:val="004010AF"/>
    <w:rsid w:val="00401609"/>
    <w:rsid w:val="00401D7B"/>
    <w:rsid w:val="00402857"/>
    <w:rsid w:val="00402CE8"/>
    <w:rsid w:val="00403A42"/>
    <w:rsid w:val="00403EF1"/>
    <w:rsid w:val="004065E1"/>
    <w:rsid w:val="00410364"/>
    <w:rsid w:val="00410D39"/>
    <w:rsid w:val="004142D4"/>
    <w:rsid w:val="00414905"/>
    <w:rsid w:val="004158FD"/>
    <w:rsid w:val="00420FB4"/>
    <w:rsid w:val="004228C4"/>
    <w:rsid w:val="0042325A"/>
    <w:rsid w:val="004237B6"/>
    <w:rsid w:val="00423A38"/>
    <w:rsid w:val="00424A49"/>
    <w:rsid w:val="00425908"/>
    <w:rsid w:val="00427E5F"/>
    <w:rsid w:val="00432F03"/>
    <w:rsid w:val="00434E38"/>
    <w:rsid w:val="0043541E"/>
    <w:rsid w:val="00435426"/>
    <w:rsid w:val="00437B1B"/>
    <w:rsid w:val="004400DA"/>
    <w:rsid w:val="00440423"/>
    <w:rsid w:val="00440C56"/>
    <w:rsid w:val="004415CE"/>
    <w:rsid w:val="0044192D"/>
    <w:rsid w:val="004431F3"/>
    <w:rsid w:val="004479C9"/>
    <w:rsid w:val="00452159"/>
    <w:rsid w:val="00453047"/>
    <w:rsid w:val="004541D3"/>
    <w:rsid w:val="00454563"/>
    <w:rsid w:val="00454C92"/>
    <w:rsid w:val="00455F91"/>
    <w:rsid w:val="004563EE"/>
    <w:rsid w:val="00460487"/>
    <w:rsid w:val="00461271"/>
    <w:rsid w:val="0046292A"/>
    <w:rsid w:val="00463CA1"/>
    <w:rsid w:val="004662E9"/>
    <w:rsid w:val="00466620"/>
    <w:rsid w:val="00470968"/>
    <w:rsid w:val="004731BD"/>
    <w:rsid w:val="00474081"/>
    <w:rsid w:val="0047560C"/>
    <w:rsid w:val="00476211"/>
    <w:rsid w:val="00476603"/>
    <w:rsid w:val="00476C19"/>
    <w:rsid w:val="00480909"/>
    <w:rsid w:val="0048302F"/>
    <w:rsid w:val="004833E9"/>
    <w:rsid w:val="00485094"/>
    <w:rsid w:val="00486500"/>
    <w:rsid w:val="00490528"/>
    <w:rsid w:val="0049227F"/>
    <w:rsid w:val="00492689"/>
    <w:rsid w:val="00496C56"/>
    <w:rsid w:val="004A2984"/>
    <w:rsid w:val="004A3232"/>
    <w:rsid w:val="004A36C0"/>
    <w:rsid w:val="004A4E94"/>
    <w:rsid w:val="004A5700"/>
    <w:rsid w:val="004A5E3F"/>
    <w:rsid w:val="004A60F9"/>
    <w:rsid w:val="004A6AF2"/>
    <w:rsid w:val="004B2E5C"/>
    <w:rsid w:val="004B4F7A"/>
    <w:rsid w:val="004B5F15"/>
    <w:rsid w:val="004B5F76"/>
    <w:rsid w:val="004B720F"/>
    <w:rsid w:val="004C20C2"/>
    <w:rsid w:val="004C259D"/>
    <w:rsid w:val="004C3216"/>
    <w:rsid w:val="004C5468"/>
    <w:rsid w:val="004D0DFF"/>
    <w:rsid w:val="004D1485"/>
    <w:rsid w:val="004D1887"/>
    <w:rsid w:val="004D1AED"/>
    <w:rsid w:val="004D2B2A"/>
    <w:rsid w:val="004D497C"/>
    <w:rsid w:val="004E0535"/>
    <w:rsid w:val="004E0C35"/>
    <w:rsid w:val="004E37E5"/>
    <w:rsid w:val="004E7A5B"/>
    <w:rsid w:val="004F1EB7"/>
    <w:rsid w:val="004F2CE5"/>
    <w:rsid w:val="004F5A2F"/>
    <w:rsid w:val="004F65C0"/>
    <w:rsid w:val="004F7A2F"/>
    <w:rsid w:val="00500AF4"/>
    <w:rsid w:val="00502E87"/>
    <w:rsid w:val="00503018"/>
    <w:rsid w:val="005038D6"/>
    <w:rsid w:val="00505E25"/>
    <w:rsid w:val="00506921"/>
    <w:rsid w:val="005076E2"/>
    <w:rsid w:val="00510B2C"/>
    <w:rsid w:val="00511C59"/>
    <w:rsid w:val="00513D74"/>
    <w:rsid w:val="00515B6A"/>
    <w:rsid w:val="005160D6"/>
    <w:rsid w:val="00520673"/>
    <w:rsid w:val="00520E65"/>
    <w:rsid w:val="005217CB"/>
    <w:rsid w:val="005224BD"/>
    <w:rsid w:val="00525032"/>
    <w:rsid w:val="00525968"/>
    <w:rsid w:val="00525C65"/>
    <w:rsid w:val="00530629"/>
    <w:rsid w:val="00534B02"/>
    <w:rsid w:val="00534E08"/>
    <w:rsid w:val="005378FE"/>
    <w:rsid w:val="0054183B"/>
    <w:rsid w:val="00541A71"/>
    <w:rsid w:val="00543656"/>
    <w:rsid w:val="00547DE8"/>
    <w:rsid w:val="00551296"/>
    <w:rsid w:val="00552071"/>
    <w:rsid w:val="00554C89"/>
    <w:rsid w:val="00555E44"/>
    <w:rsid w:val="00557CB7"/>
    <w:rsid w:val="00560597"/>
    <w:rsid w:val="00561C8D"/>
    <w:rsid w:val="00563829"/>
    <w:rsid w:val="00564424"/>
    <w:rsid w:val="0056516D"/>
    <w:rsid w:val="00567793"/>
    <w:rsid w:val="00571B24"/>
    <w:rsid w:val="00572266"/>
    <w:rsid w:val="0057235C"/>
    <w:rsid w:val="0057279C"/>
    <w:rsid w:val="005736A5"/>
    <w:rsid w:val="0057478C"/>
    <w:rsid w:val="005776F0"/>
    <w:rsid w:val="00577F55"/>
    <w:rsid w:val="0058127B"/>
    <w:rsid w:val="005818DC"/>
    <w:rsid w:val="00581F64"/>
    <w:rsid w:val="00585BE7"/>
    <w:rsid w:val="00590992"/>
    <w:rsid w:val="00591395"/>
    <w:rsid w:val="00594C4F"/>
    <w:rsid w:val="005959E0"/>
    <w:rsid w:val="005970BC"/>
    <w:rsid w:val="00597146"/>
    <w:rsid w:val="005A073B"/>
    <w:rsid w:val="005A0A03"/>
    <w:rsid w:val="005A333A"/>
    <w:rsid w:val="005A7408"/>
    <w:rsid w:val="005B230F"/>
    <w:rsid w:val="005B3E32"/>
    <w:rsid w:val="005B4A5F"/>
    <w:rsid w:val="005B59D2"/>
    <w:rsid w:val="005B6E2F"/>
    <w:rsid w:val="005C078F"/>
    <w:rsid w:val="005C0ABB"/>
    <w:rsid w:val="005C2EF5"/>
    <w:rsid w:val="005C434D"/>
    <w:rsid w:val="005C4B6E"/>
    <w:rsid w:val="005C4B80"/>
    <w:rsid w:val="005C4FAC"/>
    <w:rsid w:val="005C655C"/>
    <w:rsid w:val="005C7D7E"/>
    <w:rsid w:val="005D1273"/>
    <w:rsid w:val="005D2E69"/>
    <w:rsid w:val="005D57F6"/>
    <w:rsid w:val="005D5BB1"/>
    <w:rsid w:val="005D6659"/>
    <w:rsid w:val="005D7116"/>
    <w:rsid w:val="005E1629"/>
    <w:rsid w:val="005E23FD"/>
    <w:rsid w:val="005E27FD"/>
    <w:rsid w:val="005E3929"/>
    <w:rsid w:val="005E4B24"/>
    <w:rsid w:val="005E509A"/>
    <w:rsid w:val="005E5DB0"/>
    <w:rsid w:val="005E6A04"/>
    <w:rsid w:val="005F0BD1"/>
    <w:rsid w:val="005F3576"/>
    <w:rsid w:val="005F45E6"/>
    <w:rsid w:val="005F47A7"/>
    <w:rsid w:val="005F52CC"/>
    <w:rsid w:val="005F532E"/>
    <w:rsid w:val="005F534B"/>
    <w:rsid w:val="005F72E1"/>
    <w:rsid w:val="00600254"/>
    <w:rsid w:val="0060496A"/>
    <w:rsid w:val="006053B1"/>
    <w:rsid w:val="0061298F"/>
    <w:rsid w:val="00614C19"/>
    <w:rsid w:val="006216B9"/>
    <w:rsid w:val="00624516"/>
    <w:rsid w:val="00625ED4"/>
    <w:rsid w:val="0063004D"/>
    <w:rsid w:val="00630544"/>
    <w:rsid w:val="0063282C"/>
    <w:rsid w:val="00632C43"/>
    <w:rsid w:val="0063389A"/>
    <w:rsid w:val="00633EF0"/>
    <w:rsid w:val="006347B6"/>
    <w:rsid w:val="00636998"/>
    <w:rsid w:val="00636FA9"/>
    <w:rsid w:val="006419A6"/>
    <w:rsid w:val="0064218F"/>
    <w:rsid w:val="00645086"/>
    <w:rsid w:val="006475AB"/>
    <w:rsid w:val="006502BF"/>
    <w:rsid w:val="0065311C"/>
    <w:rsid w:val="006539AC"/>
    <w:rsid w:val="0065521D"/>
    <w:rsid w:val="00662CE6"/>
    <w:rsid w:val="00664B97"/>
    <w:rsid w:val="00667DC8"/>
    <w:rsid w:val="0067023F"/>
    <w:rsid w:val="00670962"/>
    <w:rsid w:val="006713F5"/>
    <w:rsid w:val="0067353D"/>
    <w:rsid w:val="00673F1E"/>
    <w:rsid w:val="00675823"/>
    <w:rsid w:val="00675961"/>
    <w:rsid w:val="00675EFC"/>
    <w:rsid w:val="0067634A"/>
    <w:rsid w:val="0067685D"/>
    <w:rsid w:val="0068086E"/>
    <w:rsid w:val="00680963"/>
    <w:rsid w:val="00681984"/>
    <w:rsid w:val="00682A3B"/>
    <w:rsid w:val="00683068"/>
    <w:rsid w:val="00684122"/>
    <w:rsid w:val="00685536"/>
    <w:rsid w:val="00686F86"/>
    <w:rsid w:val="006916B8"/>
    <w:rsid w:val="006919BE"/>
    <w:rsid w:val="00693300"/>
    <w:rsid w:val="006936FC"/>
    <w:rsid w:val="0069676D"/>
    <w:rsid w:val="006A00B2"/>
    <w:rsid w:val="006A1E80"/>
    <w:rsid w:val="006A3387"/>
    <w:rsid w:val="006A3514"/>
    <w:rsid w:val="006A4A4D"/>
    <w:rsid w:val="006B0078"/>
    <w:rsid w:val="006B4661"/>
    <w:rsid w:val="006B6922"/>
    <w:rsid w:val="006C46FB"/>
    <w:rsid w:val="006C4CBF"/>
    <w:rsid w:val="006C59B8"/>
    <w:rsid w:val="006C62AE"/>
    <w:rsid w:val="006C631C"/>
    <w:rsid w:val="006D1D7A"/>
    <w:rsid w:val="006D6357"/>
    <w:rsid w:val="006D6A7B"/>
    <w:rsid w:val="006D72BA"/>
    <w:rsid w:val="006D763A"/>
    <w:rsid w:val="006E0FC0"/>
    <w:rsid w:val="006E1851"/>
    <w:rsid w:val="006E2D92"/>
    <w:rsid w:val="006E60AA"/>
    <w:rsid w:val="006E7463"/>
    <w:rsid w:val="006F07E3"/>
    <w:rsid w:val="006F0908"/>
    <w:rsid w:val="006F2E71"/>
    <w:rsid w:val="006F355B"/>
    <w:rsid w:val="006F7480"/>
    <w:rsid w:val="006F7B82"/>
    <w:rsid w:val="007023D9"/>
    <w:rsid w:val="0070281E"/>
    <w:rsid w:val="007029B5"/>
    <w:rsid w:val="00702F0B"/>
    <w:rsid w:val="007032CE"/>
    <w:rsid w:val="00703643"/>
    <w:rsid w:val="00704A30"/>
    <w:rsid w:val="0070749D"/>
    <w:rsid w:val="00712C5A"/>
    <w:rsid w:val="0071573F"/>
    <w:rsid w:val="00722C1B"/>
    <w:rsid w:val="0072635C"/>
    <w:rsid w:val="0073248A"/>
    <w:rsid w:val="0073267B"/>
    <w:rsid w:val="00732F7C"/>
    <w:rsid w:val="00733390"/>
    <w:rsid w:val="00734FA2"/>
    <w:rsid w:val="007353FD"/>
    <w:rsid w:val="007357A2"/>
    <w:rsid w:val="00736A87"/>
    <w:rsid w:val="00737303"/>
    <w:rsid w:val="007373C1"/>
    <w:rsid w:val="00743247"/>
    <w:rsid w:val="0074447C"/>
    <w:rsid w:val="0075058C"/>
    <w:rsid w:val="0075130B"/>
    <w:rsid w:val="007534E1"/>
    <w:rsid w:val="0075557E"/>
    <w:rsid w:val="00757ED8"/>
    <w:rsid w:val="00762180"/>
    <w:rsid w:val="00766C1F"/>
    <w:rsid w:val="0076778C"/>
    <w:rsid w:val="007703BC"/>
    <w:rsid w:val="007714B6"/>
    <w:rsid w:val="007731D3"/>
    <w:rsid w:val="0077582F"/>
    <w:rsid w:val="00784B51"/>
    <w:rsid w:val="00784E3D"/>
    <w:rsid w:val="00786728"/>
    <w:rsid w:val="007911BC"/>
    <w:rsid w:val="00793735"/>
    <w:rsid w:val="007951DA"/>
    <w:rsid w:val="007954AE"/>
    <w:rsid w:val="00795B83"/>
    <w:rsid w:val="007962F7"/>
    <w:rsid w:val="007A0B56"/>
    <w:rsid w:val="007A2C31"/>
    <w:rsid w:val="007B0C05"/>
    <w:rsid w:val="007B332E"/>
    <w:rsid w:val="007B664E"/>
    <w:rsid w:val="007C4F16"/>
    <w:rsid w:val="007C587A"/>
    <w:rsid w:val="007C6FE5"/>
    <w:rsid w:val="007D03B9"/>
    <w:rsid w:val="007D1020"/>
    <w:rsid w:val="007D19FA"/>
    <w:rsid w:val="007D31F1"/>
    <w:rsid w:val="007D7341"/>
    <w:rsid w:val="007E0982"/>
    <w:rsid w:val="007E0F68"/>
    <w:rsid w:val="007E172A"/>
    <w:rsid w:val="007E3A12"/>
    <w:rsid w:val="007E3E8C"/>
    <w:rsid w:val="007E4E32"/>
    <w:rsid w:val="007E54BD"/>
    <w:rsid w:val="007E7E17"/>
    <w:rsid w:val="007F089F"/>
    <w:rsid w:val="007F1FAD"/>
    <w:rsid w:val="007F25CD"/>
    <w:rsid w:val="007F288F"/>
    <w:rsid w:val="007F411E"/>
    <w:rsid w:val="007F49B2"/>
    <w:rsid w:val="007F4E5D"/>
    <w:rsid w:val="007F5346"/>
    <w:rsid w:val="007F6FD4"/>
    <w:rsid w:val="007F70DA"/>
    <w:rsid w:val="007F72C1"/>
    <w:rsid w:val="007F73B2"/>
    <w:rsid w:val="00800569"/>
    <w:rsid w:val="008014C3"/>
    <w:rsid w:val="00801A06"/>
    <w:rsid w:val="00801BEC"/>
    <w:rsid w:val="00802D58"/>
    <w:rsid w:val="008034B2"/>
    <w:rsid w:val="0080407D"/>
    <w:rsid w:val="00804624"/>
    <w:rsid w:val="00810F90"/>
    <w:rsid w:val="0081164C"/>
    <w:rsid w:val="00812562"/>
    <w:rsid w:val="00812BD1"/>
    <w:rsid w:val="008144DB"/>
    <w:rsid w:val="00815128"/>
    <w:rsid w:val="00817C5B"/>
    <w:rsid w:val="008207F2"/>
    <w:rsid w:val="00820E75"/>
    <w:rsid w:val="00822F66"/>
    <w:rsid w:val="0082380F"/>
    <w:rsid w:val="00831FC3"/>
    <w:rsid w:val="008348BD"/>
    <w:rsid w:val="00834A47"/>
    <w:rsid w:val="00841BC4"/>
    <w:rsid w:val="008425B1"/>
    <w:rsid w:val="00843C20"/>
    <w:rsid w:val="0084657F"/>
    <w:rsid w:val="00851A5C"/>
    <w:rsid w:val="008540A8"/>
    <w:rsid w:val="00854CBF"/>
    <w:rsid w:val="00855738"/>
    <w:rsid w:val="0086039F"/>
    <w:rsid w:val="00860EF8"/>
    <w:rsid w:val="00862399"/>
    <w:rsid w:val="00862517"/>
    <w:rsid w:val="00863238"/>
    <w:rsid w:val="0086428E"/>
    <w:rsid w:val="0086431B"/>
    <w:rsid w:val="00865520"/>
    <w:rsid w:val="008675A3"/>
    <w:rsid w:val="00867F94"/>
    <w:rsid w:val="00874B84"/>
    <w:rsid w:val="00877889"/>
    <w:rsid w:val="008819DD"/>
    <w:rsid w:val="008832FB"/>
    <w:rsid w:val="008855C0"/>
    <w:rsid w:val="00886047"/>
    <w:rsid w:val="00887D37"/>
    <w:rsid w:val="00893CBA"/>
    <w:rsid w:val="00893DAD"/>
    <w:rsid w:val="008940E7"/>
    <w:rsid w:val="00894AA6"/>
    <w:rsid w:val="00896544"/>
    <w:rsid w:val="00897AFB"/>
    <w:rsid w:val="008A18BE"/>
    <w:rsid w:val="008A2F0C"/>
    <w:rsid w:val="008A3184"/>
    <w:rsid w:val="008B409A"/>
    <w:rsid w:val="008B4B45"/>
    <w:rsid w:val="008B59A9"/>
    <w:rsid w:val="008B63A8"/>
    <w:rsid w:val="008C0A91"/>
    <w:rsid w:val="008C4280"/>
    <w:rsid w:val="008C461B"/>
    <w:rsid w:val="008C4A6C"/>
    <w:rsid w:val="008D10D7"/>
    <w:rsid w:val="008D14B2"/>
    <w:rsid w:val="008D17A1"/>
    <w:rsid w:val="008D3D89"/>
    <w:rsid w:val="008D42D6"/>
    <w:rsid w:val="008D5A97"/>
    <w:rsid w:val="008D638C"/>
    <w:rsid w:val="008E05D8"/>
    <w:rsid w:val="008E1238"/>
    <w:rsid w:val="008E1D15"/>
    <w:rsid w:val="008E2B0C"/>
    <w:rsid w:val="008E6237"/>
    <w:rsid w:val="008F0875"/>
    <w:rsid w:val="008F2559"/>
    <w:rsid w:val="008F2C28"/>
    <w:rsid w:val="008F306E"/>
    <w:rsid w:val="008F5195"/>
    <w:rsid w:val="008F5BEF"/>
    <w:rsid w:val="008F5C39"/>
    <w:rsid w:val="008F62BC"/>
    <w:rsid w:val="008F6321"/>
    <w:rsid w:val="008F769F"/>
    <w:rsid w:val="00902EDB"/>
    <w:rsid w:val="009074FC"/>
    <w:rsid w:val="009079BA"/>
    <w:rsid w:val="00911A40"/>
    <w:rsid w:val="00911DB8"/>
    <w:rsid w:val="00914959"/>
    <w:rsid w:val="009173B1"/>
    <w:rsid w:val="00917944"/>
    <w:rsid w:val="0092089E"/>
    <w:rsid w:val="00921EDD"/>
    <w:rsid w:val="00922849"/>
    <w:rsid w:val="00923A60"/>
    <w:rsid w:val="00923F34"/>
    <w:rsid w:val="0092505B"/>
    <w:rsid w:val="009253DC"/>
    <w:rsid w:val="009268BB"/>
    <w:rsid w:val="009277ED"/>
    <w:rsid w:val="00927953"/>
    <w:rsid w:val="009312C7"/>
    <w:rsid w:val="009316EA"/>
    <w:rsid w:val="00931C50"/>
    <w:rsid w:val="009341FC"/>
    <w:rsid w:val="00934F7E"/>
    <w:rsid w:val="009359F7"/>
    <w:rsid w:val="00935FB0"/>
    <w:rsid w:val="00936ED3"/>
    <w:rsid w:val="00937C2F"/>
    <w:rsid w:val="00940759"/>
    <w:rsid w:val="0094166D"/>
    <w:rsid w:val="009428FB"/>
    <w:rsid w:val="00950A31"/>
    <w:rsid w:val="00955BDD"/>
    <w:rsid w:val="009567D3"/>
    <w:rsid w:val="0095765C"/>
    <w:rsid w:val="00957702"/>
    <w:rsid w:val="00962DBF"/>
    <w:rsid w:val="00963638"/>
    <w:rsid w:val="0096473C"/>
    <w:rsid w:val="00967C46"/>
    <w:rsid w:val="00967DB7"/>
    <w:rsid w:val="00970CFA"/>
    <w:rsid w:val="009710CE"/>
    <w:rsid w:val="00973D5D"/>
    <w:rsid w:val="00976B07"/>
    <w:rsid w:val="00980038"/>
    <w:rsid w:val="00980322"/>
    <w:rsid w:val="00982BF9"/>
    <w:rsid w:val="00985F1D"/>
    <w:rsid w:val="00990593"/>
    <w:rsid w:val="00992B1D"/>
    <w:rsid w:val="0099339C"/>
    <w:rsid w:val="0099359D"/>
    <w:rsid w:val="00995969"/>
    <w:rsid w:val="00995989"/>
    <w:rsid w:val="0099698C"/>
    <w:rsid w:val="00997404"/>
    <w:rsid w:val="009979C2"/>
    <w:rsid w:val="009A660B"/>
    <w:rsid w:val="009A7682"/>
    <w:rsid w:val="009A7ACE"/>
    <w:rsid w:val="009B01B7"/>
    <w:rsid w:val="009B0632"/>
    <w:rsid w:val="009B27FE"/>
    <w:rsid w:val="009B3428"/>
    <w:rsid w:val="009B3ACA"/>
    <w:rsid w:val="009B3D81"/>
    <w:rsid w:val="009B4187"/>
    <w:rsid w:val="009B4D3E"/>
    <w:rsid w:val="009B56C1"/>
    <w:rsid w:val="009B69DB"/>
    <w:rsid w:val="009B7F48"/>
    <w:rsid w:val="009C1567"/>
    <w:rsid w:val="009C1BA0"/>
    <w:rsid w:val="009C4798"/>
    <w:rsid w:val="009C5B77"/>
    <w:rsid w:val="009C5D7D"/>
    <w:rsid w:val="009C605E"/>
    <w:rsid w:val="009D048B"/>
    <w:rsid w:val="009D0C66"/>
    <w:rsid w:val="009D1646"/>
    <w:rsid w:val="009D20F4"/>
    <w:rsid w:val="009D6374"/>
    <w:rsid w:val="009D7422"/>
    <w:rsid w:val="009D7BFB"/>
    <w:rsid w:val="009E01C6"/>
    <w:rsid w:val="009F174A"/>
    <w:rsid w:val="009F3FF3"/>
    <w:rsid w:val="009F532B"/>
    <w:rsid w:val="009F5AA5"/>
    <w:rsid w:val="00A00F83"/>
    <w:rsid w:val="00A01FA3"/>
    <w:rsid w:val="00A036AF"/>
    <w:rsid w:val="00A05D85"/>
    <w:rsid w:val="00A06985"/>
    <w:rsid w:val="00A07569"/>
    <w:rsid w:val="00A16E0E"/>
    <w:rsid w:val="00A20D9F"/>
    <w:rsid w:val="00A227BD"/>
    <w:rsid w:val="00A237BD"/>
    <w:rsid w:val="00A23DD0"/>
    <w:rsid w:val="00A25609"/>
    <w:rsid w:val="00A26E3F"/>
    <w:rsid w:val="00A30F2F"/>
    <w:rsid w:val="00A31876"/>
    <w:rsid w:val="00A400C5"/>
    <w:rsid w:val="00A42B26"/>
    <w:rsid w:val="00A447EF"/>
    <w:rsid w:val="00A44894"/>
    <w:rsid w:val="00A45B73"/>
    <w:rsid w:val="00A46F77"/>
    <w:rsid w:val="00A511C1"/>
    <w:rsid w:val="00A518C3"/>
    <w:rsid w:val="00A51950"/>
    <w:rsid w:val="00A52C05"/>
    <w:rsid w:val="00A53029"/>
    <w:rsid w:val="00A54619"/>
    <w:rsid w:val="00A55509"/>
    <w:rsid w:val="00A56F28"/>
    <w:rsid w:val="00A62E64"/>
    <w:rsid w:val="00A6551E"/>
    <w:rsid w:val="00A719FB"/>
    <w:rsid w:val="00A722DE"/>
    <w:rsid w:val="00A72856"/>
    <w:rsid w:val="00A7319F"/>
    <w:rsid w:val="00A74C97"/>
    <w:rsid w:val="00A7674B"/>
    <w:rsid w:val="00A81CA6"/>
    <w:rsid w:val="00A84EE4"/>
    <w:rsid w:val="00A8555D"/>
    <w:rsid w:val="00A90715"/>
    <w:rsid w:val="00A90F4F"/>
    <w:rsid w:val="00A92F6C"/>
    <w:rsid w:val="00A930BD"/>
    <w:rsid w:val="00A966ED"/>
    <w:rsid w:val="00A979FF"/>
    <w:rsid w:val="00AA1141"/>
    <w:rsid w:val="00AA1420"/>
    <w:rsid w:val="00AA14D8"/>
    <w:rsid w:val="00AA1C8A"/>
    <w:rsid w:val="00AA257D"/>
    <w:rsid w:val="00AA2631"/>
    <w:rsid w:val="00AA2DD8"/>
    <w:rsid w:val="00AA40B6"/>
    <w:rsid w:val="00AA59C7"/>
    <w:rsid w:val="00AB361C"/>
    <w:rsid w:val="00AB5BCF"/>
    <w:rsid w:val="00AB6536"/>
    <w:rsid w:val="00AB678E"/>
    <w:rsid w:val="00AC08FB"/>
    <w:rsid w:val="00AC0CCE"/>
    <w:rsid w:val="00AC18D4"/>
    <w:rsid w:val="00AC1B3F"/>
    <w:rsid w:val="00AC2227"/>
    <w:rsid w:val="00AC231E"/>
    <w:rsid w:val="00AC25A1"/>
    <w:rsid w:val="00AC45C3"/>
    <w:rsid w:val="00AC5288"/>
    <w:rsid w:val="00AC7074"/>
    <w:rsid w:val="00AD0B65"/>
    <w:rsid w:val="00AD13B9"/>
    <w:rsid w:val="00AD1959"/>
    <w:rsid w:val="00AD1B7A"/>
    <w:rsid w:val="00AD1BBC"/>
    <w:rsid w:val="00AD1F00"/>
    <w:rsid w:val="00AD32B2"/>
    <w:rsid w:val="00AD77A7"/>
    <w:rsid w:val="00AE0068"/>
    <w:rsid w:val="00AE1E55"/>
    <w:rsid w:val="00AE3D65"/>
    <w:rsid w:val="00AE6BD0"/>
    <w:rsid w:val="00AE7982"/>
    <w:rsid w:val="00AF1B4C"/>
    <w:rsid w:val="00AF24BB"/>
    <w:rsid w:val="00AF37B4"/>
    <w:rsid w:val="00AF40F4"/>
    <w:rsid w:val="00AF5395"/>
    <w:rsid w:val="00AF6C7A"/>
    <w:rsid w:val="00B00040"/>
    <w:rsid w:val="00B01DA3"/>
    <w:rsid w:val="00B028CB"/>
    <w:rsid w:val="00B02FEB"/>
    <w:rsid w:val="00B045E4"/>
    <w:rsid w:val="00B05527"/>
    <w:rsid w:val="00B05C2A"/>
    <w:rsid w:val="00B138F8"/>
    <w:rsid w:val="00B20BB5"/>
    <w:rsid w:val="00B213BB"/>
    <w:rsid w:val="00B244C5"/>
    <w:rsid w:val="00B24848"/>
    <w:rsid w:val="00B24DEC"/>
    <w:rsid w:val="00B2660F"/>
    <w:rsid w:val="00B2770D"/>
    <w:rsid w:val="00B33238"/>
    <w:rsid w:val="00B356E2"/>
    <w:rsid w:val="00B35C11"/>
    <w:rsid w:val="00B36F23"/>
    <w:rsid w:val="00B372B2"/>
    <w:rsid w:val="00B40404"/>
    <w:rsid w:val="00B406F1"/>
    <w:rsid w:val="00B43F56"/>
    <w:rsid w:val="00B44727"/>
    <w:rsid w:val="00B45003"/>
    <w:rsid w:val="00B45DCF"/>
    <w:rsid w:val="00B46FE4"/>
    <w:rsid w:val="00B505D6"/>
    <w:rsid w:val="00B51206"/>
    <w:rsid w:val="00B51B34"/>
    <w:rsid w:val="00B51D93"/>
    <w:rsid w:val="00B5362A"/>
    <w:rsid w:val="00B53768"/>
    <w:rsid w:val="00B53F8E"/>
    <w:rsid w:val="00B54A38"/>
    <w:rsid w:val="00B55CE0"/>
    <w:rsid w:val="00B56077"/>
    <w:rsid w:val="00B5688A"/>
    <w:rsid w:val="00B56C8F"/>
    <w:rsid w:val="00B576AE"/>
    <w:rsid w:val="00B57D03"/>
    <w:rsid w:val="00B60B66"/>
    <w:rsid w:val="00B62B83"/>
    <w:rsid w:val="00B64301"/>
    <w:rsid w:val="00B64CC4"/>
    <w:rsid w:val="00B6501A"/>
    <w:rsid w:val="00B6594F"/>
    <w:rsid w:val="00B66EC2"/>
    <w:rsid w:val="00B71ACC"/>
    <w:rsid w:val="00B71F8A"/>
    <w:rsid w:val="00B73797"/>
    <w:rsid w:val="00B73B74"/>
    <w:rsid w:val="00B74CA8"/>
    <w:rsid w:val="00B75F8F"/>
    <w:rsid w:val="00B777DC"/>
    <w:rsid w:val="00B82D75"/>
    <w:rsid w:val="00B83137"/>
    <w:rsid w:val="00B84D36"/>
    <w:rsid w:val="00B8544C"/>
    <w:rsid w:val="00B856F2"/>
    <w:rsid w:val="00B85C0D"/>
    <w:rsid w:val="00B87186"/>
    <w:rsid w:val="00B8721D"/>
    <w:rsid w:val="00B90307"/>
    <w:rsid w:val="00B922CF"/>
    <w:rsid w:val="00B92B41"/>
    <w:rsid w:val="00B964B6"/>
    <w:rsid w:val="00B967CD"/>
    <w:rsid w:val="00B972F1"/>
    <w:rsid w:val="00BA0B14"/>
    <w:rsid w:val="00BA190C"/>
    <w:rsid w:val="00BA429D"/>
    <w:rsid w:val="00BB30C7"/>
    <w:rsid w:val="00BB32C8"/>
    <w:rsid w:val="00BB3A61"/>
    <w:rsid w:val="00BB4B96"/>
    <w:rsid w:val="00BB5588"/>
    <w:rsid w:val="00BB5AED"/>
    <w:rsid w:val="00BC388B"/>
    <w:rsid w:val="00BC3B8E"/>
    <w:rsid w:val="00BC3D88"/>
    <w:rsid w:val="00BC47AC"/>
    <w:rsid w:val="00BC553A"/>
    <w:rsid w:val="00BD71E2"/>
    <w:rsid w:val="00BF05DB"/>
    <w:rsid w:val="00BF135B"/>
    <w:rsid w:val="00BF182A"/>
    <w:rsid w:val="00BF1A2D"/>
    <w:rsid w:val="00BF30F3"/>
    <w:rsid w:val="00BF4727"/>
    <w:rsid w:val="00BF5C03"/>
    <w:rsid w:val="00C0217D"/>
    <w:rsid w:val="00C039C6"/>
    <w:rsid w:val="00C05441"/>
    <w:rsid w:val="00C069CB"/>
    <w:rsid w:val="00C1193B"/>
    <w:rsid w:val="00C1232E"/>
    <w:rsid w:val="00C15471"/>
    <w:rsid w:val="00C16CA5"/>
    <w:rsid w:val="00C1763F"/>
    <w:rsid w:val="00C205AF"/>
    <w:rsid w:val="00C2188B"/>
    <w:rsid w:val="00C22CFA"/>
    <w:rsid w:val="00C22E32"/>
    <w:rsid w:val="00C23D51"/>
    <w:rsid w:val="00C2415E"/>
    <w:rsid w:val="00C30ADE"/>
    <w:rsid w:val="00C31CEC"/>
    <w:rsid w:val="00C339D3"/>
    <w:rsid w:val="00C346CE"/>
    <w:rsid w:val="00C35B6D"/>
    <w:rsid w:val="00C371D7"/>
    <w:rsid w:val="00C40549"/>
    <w:rsid w:val="00C42880"/>
    <w:rsid w:val="00C45A52"/>
    <w:rsid w:val="00C4691C"/>
    <w:rsid w:val="00C4742A"/>
    <w:rsid w:val="00C50799"/>
    <w:rsid w:val="00C53B68"/>
    <w:rsid w:val="00C545E0"/>
    <w:rsid w:val="00C56FE1"/>
    <w:rsid w:val="00C61483"/>
    <w:rsid w:val="00C617DC"/>
    <w:rsid w:val="00C62BA9"/>
    <w:rsid w:val="00C62EA7"/>
    <w:rsid w:val="00C657D4"/>
    <w:rsid w:val="00C66001"/>
    <w:rsid w:val="00C72989"/>
    <w:rsid w:val="00C73196"/>
    <w:rsid w:val="00C73A83"/>
    <w:rsid w:val="00C861B3"/>
    <w:rsid w:val="00C863A3"/>
    <w:rsid w:val="00C873F5"/>
    <w:rsid w:val="00C90DB7"/>
    <w:rsid w:val="00C928AC"/>
    <w:rsid w:val="00C92B9C"/>
    <w:rsid w:val="00C92BD9"/>
    <w:rsid w:val="00C95CC3"/>
    <w:rsid w:val="00C97016"/>
    <w:rsid w:val="00C97999"/>
    <w:rsid w:val="00CA0FFC"/>
    <w:rsid w:val="00CA57CE"/>
    <w:rsid w:val="00CB47E3"/>
    <w:rsid w:val="00CC0A8B"/>
    <w:rsid w:val="00CC1686"/>
    <w:rsid w:val="00CC38D8"/>
    <w:rsid w:val="00CC5C52"/>
    <w:rsid w:val="00CD283E"/>
    <w:rsid w:val="00CD32AE"/>
    <w:rsid w:val="00CD4B6E"/>
    <w:rsid w:val="00CD4D46"/>
    <w:rsid w:val="00CD5549"/>
    <w:rsid w:val="00CD64E3"/>
    <w:rsid w:val="00CD67A4"/>
    <w:rsid w:val="00CD7CE0"/>
    <w:rsid w:val="00CE09B7"/>
    <w:rsid w:val="00CE1A9A"/>
    <w:rsid w:val="00CE3730"/>
    <w:rsid w:val="00CE573D"/>
    <w:rsid w:val="00CF19F9"/>
    <w:rsid w:val="00CF1CBA"/>
    <w:rsid w:val="00CF3BC6"/>
    <w:rsid w:val="00CF4AA9"/>
    <w:rsid w:val="00CF76A1"/>
    <w:rsid w:val="00D00422"/>
    <w:rsid w:val="00D0045A"/>
    <w:rsid w:val="00D0051D"/>
    <w:rsid w:val="00D0100D"/>
    <w:rsid w:val="00D02C3E"/>
    <w:rsid w:val="00D1387B"/>
    <w:rsid w:val="00D139A3"/>
    <w:rsid w:val="00D14158"/>
    <w:rsid w:val="00D16DAC"/>
    <w:rsid w:val="00D20A2B"/>
    <w:rsid w:val="00D23F60"/>
    <w:rsid w:val="00D26BAF"/>
    <w:rsid w:val="00D272BA"/>
    <w:rsid w:val="00D279D8"/>
    <w:rsid w:val="00D3066D"/>
    <w:rsid w:val="00D315F4"/>
    <w:rsid w:val="00D319E5"/>
    <w:rsid w:val="00D34462"/>
    <w:rsid w:val="00D37188"/>
    <w:rsid w:val="00D40679"/>
    <w:rsid w:val="00D414D4"/>
    <w:rsid w:val="00D417F4"/>
    <w:rsid w:val="00D41FCE"/>
    <w:rsid w:val="00D4473F"/>
    <w:rsid w:val="00D47B38"/>
    <w:rsid w:val="00D47D17"/>
    <w:rsid w:val="00D47F67"/>
    <w:rsid w:val="00D517E1"/>
    <w:rsid w:val="00D52183"/>
    <w:rsid w:val="00D546A2"/>
    <w:rsid w:val="00D556B3"/>
    <w:rsid w:val="00D558D6"/>
    <w:rsid w:val="00D604B6"/>
    <w:rsid w:val="00D605D2"/>
    <w:rsid w:val="00D61A09"/>
    <w:rsid w:val="00D62758"/>
    <w:rsid w:val="00D653BC"/>
    <w:rsid w:val="00D6604C"/>
    <w:rsid w:val="00D67637"/>
    <w:rsid w:val="00D67CB0"/>
    <w:rsid w:val="00D724C9"/>
    <w:rsid w:val="00D73033"/>
    <w:rsid w:val="00D733EE"/>
    <w:rsid w:val="00D7391E"/>
    <w:rsid w:val="00D73C49"/>
    <w:rsid w:val="00D75B24"/>
    <w:rsid w:val="00D76BE4"/>
    <w:rsid w:val="00D81C5F"/>
    <w:rsid w:val="00D85007"/>
    <w:rsid w:val="00D86434"/>
    <w:rsid w:val="00D90E00"/>
    <w:rsid w:val="00D913CC"/>
    <w:rsid w:val="00D9399B"/>
    <w:rsid w:val="00D94A8F"/>
    <w:rsid w:val="00D95F55"/>
    <w:rsid w:val="00DA1380"/>
    <w:rsid w:val="00DA1F05"/>
    <w:rsid w:val="00DA3F05"/>
    <w:rsid w:val="00DA537D"/>
    <w:rsid w:val="00DA66E2"/>
    <w:rsid w:val="00DA7065"/>
    <w:rsid w:val="00DA71A9"/>
    <w:rsid w:val="00DB0C3C"/>
    <w:rsid w:val="00DB22CD"/>
    <w:rsid w:val="00DB248C"/>
    <w:rsid w:val="00DB688B"/>
    <w:rsid w:val="00DB7DA0"/>
    <w:rsid w:val="00DC105B"/>
    <w:rsid w:val="00DC1862"/>
    <w:rsid w:val="00DC2CD7"/>
    <w:rsid w:val="00DC5319"/>
    <w:rsid w:val="00DC6A49"/>
    <w:rsid w:val="00DD3EBE"/>
    <w:rsid w:val="00DD42C5"/>
    <w:rsid w:val="00DE0865"/>
    <w:rsid w:val="00DE364A"/>
    <w:rsid w:val="00DE47E7"/>
    <w:rsid w:val="00DE4BF2"/>
    <w:rsid w:val="00DE4D77"/>
    <w:rsid w:val="00DE5259"/>
    <w:rsid w:val="00DE6C3C"/>
    <w:rsid w:val="00DF0FEE"/>
    <w:rsid w:val="00DF1799"/>
    <w:rsid w:val="00DF277F"/>
    <w:rsid w:val="00DF33D0"/>
    <w:rsid w:val="00DF7860"/>
    <w:rsid w:val="00DF7CDE"/>
    <w:rsid w:val="00E000AC"/>
    <w:rsid w:val="00E02BEB"/>
    <w:rsid w:val="00E02CC4"/>
    <w:rsid w:val="00E045A7"/>
    <w:rsid w:val="00E04845"/>
    <w:rsid w:val="00E04D17"/>
    <w:rsid w:val="00E10A23"/>
    <w:rsid w:val="00E129C8"/>
    <w:rsid w:val="00E2290E"/>
    <w:rsid w:val="00E24AC0"/>
    <w:rsid w:val="00E25A05"/>
    <w:rsid w:val="00E26833"/>
    <w:rsid w:val="00E30A0D"/>
    <w:rsid w:val="00E342BE"/>
    <w:rsid w:val="00E35CD9"/>
    <w:rsid w:val="00E40E0D"/>
    <w:rsid w:val="00E414F4"/>
    <w:rsid w:val="00E41CBB"/>
    <w:rsid w:val="00E4259B"/>
    <w:rsid w:val="00E4321B"/>
    <w:rsid w:val="00E43445"/>
    <w:rsid w:val="00E43F3A"/>
    <w:rsid w:val="00E44284"/>
    <w:rsid w:val="00E46D18"/>
    <w:rsid w:val="00E47E39"/>
    <w:rsid w:val="00E51D87"/>
    <w:rsid w:val="00E51DF4"/>
    <w:rsid w:val="00E5219A"/>
    <w:rsid w:val="00E5566A"/>
    <w:rsid w:val="00E574C7"/>
    <w:rsid w:val="00E63620"/>
    <w:rsid w:val="00E65D02"/>
    <w:rsid w:val="00E65F52"/>
    <w:rsid w:val="00E66551"/>
    <w:rsid w:val="00E671FE"/>
    <w:rsid w:val="00E715FD"/>
    <w:rsid w:val="00E7547B"/>
    <w:rsid w:val="00E756E6"/>
    <w:rsid w:val="00E757C0"/>
    <w:rsid w:val="00E76515"/>
    <w:rsid w:val="00E77019"/>
    <w:rsid w:val="00E7793B"/>
    <w:rsid w:val="00E77988"/>
    <w:rsid w:val="00E82A22"/>
    <w:rsid w:val="00E82E31"/>
    <w:rsid w:val="00E83A9A"/>
    <w:rsid w:val="00E84FB9"/>
    <w:rsid w:val="00E850BA"/>
    <w:rsid w:val="00E85600"/>
    <w:rsid w:val="00E86722"/>
    <w:rsid w:val="00E87DBC"/>
    <w:rsid w:val="00E90D7D"/>
    <w:rsid w:val="00E91241"/>
    <w:rsid w:val="00E91922"/>
    <w:rsid w:val="00E91D92"/>
    <w:rsid w:val="00E9456B"/>
    <w:rsid w:val="00E9495B"/>
    <w:rsid w:val="00E97256"/>
    <w:rsid w:val="00EA1038"/>
    <w:rsid w:val="00EA1B95"/>
    <w:rsid w:val="00EA21FC"/>
    <w:rsid w:val="00EA3075"/>
    <w:rsid w:val="00EA4A7B"/>
    <w:rsid w:val="00EA6BE4"/>
    <w:rsid w:val="00EB2CF6"/>
    <w:rsid w:val="00EB4913"/>
    <w:rsid w:val="00EB6B8D"/>
    <w:rsid w:val="00EB7906"/>
    <w:rsid w:val="00EC2CF5"/>
    <w:rsid w:val="00EC32C8"/>
    <w:rsid w:val="00EC5314"/>
    <w:rsid w:val="00EC55A2"/>
    <w:rsid w:val="00EC5AC4"/>
    <w:rsid w:val="00ED04F7"/>
    <w:rsid w:val="00ED20F1"/>
    <w:rsid w:val="00ED33AD"/>
    <w:rsid w:val="00ED38AC"/>
    <w:rsid w:val="00ED3C16"/>
    <w:rsid w:val="00ED5594"/>
    <w:rsid w:val="00ED5E24"/>
    <w:rsid w:val="00ED72A9"/>
    <w:rsid w:val="00ED7F73"/>
    <w:rsid w:val="00EE30D9"/>
    <w:rsid w:val="00EE53F9"/>
    <w:rsid w:val="00EE57D3"/>
    <w:rsid w:val="00EE6948"/>
    <w:rsid w:val="00EE6E42"/>
    <w:rsid w:val="00EF107D"/>
    <w:rsid w:val="00EF11E1"/>
    <w:rsid w:val="00EF1736"/>
    <w:rsid w:val="00EF1DB7"/>
    <w:rsid w:val="00EF41FA"/>
    <w:rsid w:val="00EF42D6"/>
    <w:rsid w:val="00EF5054"/>
    <w:rsid w:val="00EF56FA"/>
    <w:rsid w:val="00EF6E0C"/>
    <w:rsid w:val="00F000FE"/>
    <w:rsid w:val="00F00D24"/>
    <w:rsid w:val="00F01F42"/>
    <w:rsid w:val="00F01FEA"/>
    <w:rsid w:val="00F02663"/>
    <w:rsid w:val="00F02F59"/>
    <w:rsid w:val="00F0605A"/>
    <w:rsid w:val="00F06447"/>
    <w:rsid w:val="00F06964"/>
    <w:rsid w:val="00F1300B"/>
    <w:rsid w:val="00F13503"/>
    <w:rsid w:val="00F1435F"/>
    <w:rsid w:val="00F14C12"/>
    <w:rsid w:val="00F15D59"/>
    <w:rsid w:val="00F16D1F"/>
    <w:rsid w:val="00F21D3D"/>
    <w:rsid w:val="00F2260D"/>
    <w:rsid w:val="00F2501D"/>
    <w:rsid w:val="00F26B35"/>
    <w:rsid w:val="00F3044C"/>
    <w:rsid w:val="00F370D3"/>
    <w:rsid w:val="00F37A32"/>
    <w:rsid w:val="00F40B1A"/>
    <w:rsid w:val="00F45659"/>
    <w:rsid w:val="00F45A61"/>
    <w:rsid w:val="00F50A87"/>
    <w:rsid w:val="00F511FC"/>
    <w:rsid w:val="00F53541"/>
    <w:rsid w:val="00F54590"/>
    <w:rsid w:val="00F54B28"/>
    <w:rsid w:val="00F56BCC"/>
    <w:rsid w:val="00F57DC4"/>
    <w:rsid w:val="00F61054"/>
    <w:rsid w:val="00F633C4"/>
    <w:rsid w:val="00F7024F"/>
    <w:rsid w:val="00F70BDB"/>
    <w:rsid w:val="00F70D43"/>
    <w:rsid w:val="00F70D76"/>
    <w:rsid w:val="00F743A1"/>
    <w:rsid w:val="00F7496C"/>
    <w:rsid w:val="00F75FAC"/>
    <w:rsid w:val="00F81A92"/>
    <w:rsid w:val="00F82C7E"/>
    <w:rsid w:val="00F83860"/>
    <w:rsid w:val="00F83F84"/>
    <w:rsid w:val="00F8515A"/>
    <w:rsid w:val="00F85260"/>
    <w:rsid w:val="00F856A0"/>
    <w:rsid w:val="00F869DE"/>
    <w:rsid w:val="00F912E9"/>
    <w:rsid w:val="00F91F29"/>
    <w:rsid w:val="00F93715"/>
    <w:rsid w:val="00F93941"/>
    <w:rsid w:val="00F94B99"/>
    <w:rsid w:val="00F95696"/>
    <w:rsid w:val="00FA082D"/>
    <w:rsid w:val="00FA0DFF"/>
    <w:rsid w:val="00FA0FD5"/>
    <w:rsid w:val="00FA2662"/>
    <w:rsid w:val="00FA2D62"/>
    <w:rsid w:val="00FA37E1"/>
    <w:rsid w:val="00FA3BFD"/>
    <w:rsid w:val="00FA59AA"/>
    <w:rsid w:val="00FA61DA"/>
    <w:rsid w:val="00FB0F61"/>
    <w:rsid w:val="00FB19CA"/>
    <w:rsid w:val="00FB513A"/>
    <w:rsid w:val="00FC11A7"/>
    <w:rsid w:val="00FC194A"/>
    <w:rsid w:val="00FC3EDB"/>
    <w:rsid w:val="00FC40A9"/>
    <w:rsid w:val="00FC464A"/>
    <w:rsid w:val="00FC602E"/>
    <w:rsid w:val="00FC6F4E"/>
    <w:rsid w:val="00FD0040"/>
    <w:rsid w:val="00FD6BEE"/>
    <w:rsid w:val="00FE089E"/>
    <w:rsid w:val="00FE13E7"/>
    <w:rsid w:val="00FE3679"/>
    <w:rsid w:val="00FE441C"/>
    <w:rsid w:val="00FE4780"/>
    <w:rsid w:val="00FE5805"/>
    <w:rsid w:val="00FF1DC4"/>
    <w:rsid w:val="00FF2D22"/>
    <w:rsid w:val="00FF363F"/>
    <w:rsid w:val="00FF6FE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F43C01"/>
  <w15:docId w15:val="{AA7B5493-BA9C-4E8F-B9CA-8CBB93A08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AE6BD0"/>
    <w:pPr>
      <w:keepNext/>
      <w:numPr>
        <w:numId w:val="1"/>
      </w:numPr>
      <w:spacing w:before="200" w:after="240" w:line="360" w:lineRule="auto"/>
      <w:outlineLvl w:val="0"/>
    </w:pPr>
    <w:rPr>
      <w:rFonts w:ascii="Calibri" w:eastAsia="Times New Roman" w:hAnsi="Calibri" w:cs="Arial"/>
      <w:b/>
      <w:bCs/>
      <w:kern w:val="32"/>
      <w:sz w:val="36"/>
      <w:szCs w:val="32"/>
    </w:rPr>
  </w:style>
  <w:style w:type="paragraph" w:styleId="Heading2">
    <w:name w:val="heading 2"/>
    <w:basedOn w:val="Heading1"/>
    <w:next w:val="Normal"/>
    <w:link w:val="Heading2Char"/>
    <w:unhideWhenUsed/>
    <w:qFormat/>
    <w:rsid w:val="00AE6BD0"/>
    <w:pPr>
      <w:numPr>
        <w:ilvl w:val="1"/>
      </w:numPr>
      <w:spacing w:before="360"/>
      <w:outlineLvl w:val="1"/>
    </w:pPr>
    <w:rPr>
      <w:bCs w:val="0"/>
      <w:sz w:val="28"/>
      <w:szCs w:val="24"/>
      <w:lang w:eastAsia="en-GB"/>
    </w:rPr>
  </w:style>
  <w:style w:type="paragraph" w:styleId="Heading3">
    <w:name w:val="heading 3"/>
    <w:basedOn w:val="Heading1"/>
    <w:next w:val="Normal"/>
    <w:link w:val="Heading3Char"/>
    <w:unhideWhenUsed/>
    <w:qFormat/>
    <w:rsid w:val="00AE6BD0"/>
    <w:pPr>
      <w:numPr>
        <w:ilvl w:val="2"/>
      </w:numPr>
      <w:spacing w:before="360"/>
      <w:outlineLvl w:val="2"/>
    </w:pPr>
    <w:rPr>
      <w:bCs w:val="0"/>
      <w:sz w:val="22"/>
      <w:szCs w:val="26"/>
    </w:rPr>
  </w:style>
  <w:style w:type="paragraph" w:styleId="Heading4">
    <w:name w:val="heading 4"/>
    <w:basedOn w:val="Heading1"/>
    <w:next w:val="Normal"/>
    <w:link w:val="Heading4Char"/>
    <w:unhideWhenUsed/>
    <w:qFormat/>
    <w:rsid w:val="00AE6BD0"/>
    <w:pPr>
      <w:numPr>
        <w:ilvl w:val="3"/>
      </w:numPr>
      <w:outlineLvl w:val="3"/>
    </w:pPr>
    <w:rPr>
      <w:rFonts w:eastAsia="SimSun" w:cs="Times New Roman"/>
      <w:bCs w:val="0"/>
      <w:iCs/>
      <w:sz w:val="22"/>
      <w:szCs w:val="24"/>
    </w:rPr>
  </w:style>
  <w:style w:type="paragraph" w:styleId="Heading5">
    <w:name w:val="heading 5"/>
    <w:basedOn w:val="Heading1"/>
    <w:next w:val="Normal"/>
    <w:link w:val="Heading5Char"/>
    <w:unhideWhenUsed/>
    <w:qFormat/>
    <w:rsid w:val="00AE6BD0"/>
    <w:pPr>
      <w:keepLines/>
      <w:numPr>
        <w:ilvl w:val="4"/>
      </w:numPr>
      <w:outlineLvl w:val="4"/>
    </w:pPr>
    <w:rPr>
      <w:rFonts w:eastAsia="SimSun" w:cs="Times New Roman"/>
      <w:sz w:val="22"/>
      <w:szCs w:val="24"/>
    </w:rPr>
  </w:style>
  <w:style w:type="paragraph" w:styleId="Heading6">
    <w:name w:val="heading 6"/>
    <w:basedOn w:val="Heading1"/>
    <w:next w:val="Normal"/>
    <w:link w:val="Heading6Char"/>
    <w:unhideWhenUsed/>
    <w:qFormat/>
    <w:rsid w:val="00AE6BD0"/>
    <w:pPr>
      <w:keepLines/>
      <w:numPr>
        <w:ilvl w:val="5"/>
      </w:numPr>
      <w:outlineLvl w:val="5"/>
    </w:pPr>
    <w:rPr>
      <w:rFonts w:eastAsia="SimSun" w:cs="Times New Roman"/>
      <w:b w:val="0"/>
      <w:iCs/>
      <w:sz w:val="22"/>
      <w:szCs w:val="24"/>
    </w:rPr>
  </w:style>
  <w:style w:type="paragraph" w:styleId="Heading7">
    <w:name w:val="heading 7"/>
    <w:basedOn w:val="Heading1"/>
    <w:next w:val="Normal"/>
    <w:link w:val="Heading7Char"/>
    <w:unhideWhenUsed/>
    <w:qFormat/>
    <w:rsid w:val="00AE6BD0"/>
    <w:pPr>
      <w:keepLines/>
      <w:numPr>
        <w:ilvl w:val="6"/>
      </w:numPr>
      <w:outlineLvl w:val="6"/>
    </w:pPr>
    <w:rPr>
      <w:rFonts w:eastAsia="SimSun" w:cs="Times New Roman"/>
      <w:b w:val="0"/>
      <w:iCs/>
      <w:sz w:val="22"/>
      <w:szCs w:val="24"/>
    </w:rPr>
  </w:style>
  <w:style w:type="paragraph" w:styleId="Heading8">
    <w:name w:val="heading 8"/>
    <w:basedOn w:val="Heading1"/>
    <w:next w:val="Normal"/>
    <w:link w:val="Heading8Char"/>
    <w:unhideWhenUsed/>
    <w:qFormat/>
    <w:rsid w:val="00AE6BD0"/>
    <w:pPr>
      <w:keepLines/>
      <w:numPr>
        <w:ilvl w:val="7"/>
      </w:numPr>
      <w:outlineLvl w:val="7"/>
    </w:pPr>
    <w:rPr>
      <w:rFonts w:eastAsia="SimSun" w:cs="Times New Roman"/>
      <w:b w:val="0"/>
      <w:sz w:val="22"/>
    </w:rPr>
  </w:style>
  <w:style w:type="paragraph" w:styleId="Heading9">
    <w:name w:val="heading 9"/>
    <w:basedOn w:val="Heading1"/>
    <w:next w:val="Normal"/>
    <w:link w:val="Heading9Char"/>
    <w:unhideWhenUsed/>
    <w:qFormat/>
    <w:rsid w:val="00AE6BD0"/>
    <w:pPr>
      <w:keepLines/>
      <w:numPr>
        <w:ilvl w:val="8"/>
      </w:numPr>
      <w:outlineLvl w:val="8"/>
    </w:pPr>
    <w:rPr>
      <w:rFonts w:eastAsia="SimSun" w:cs="Times New Roman"/>
      <w:b w:val="0"/>
      <w:iCs/>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F4B3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4B3B"/>
    <w:rPr>
      <w:rFonts w:ascii="Calibri" w:hAnsi="Calibri"/>
      <w:noProof/>
      <w:lang w:val="en-US"/>
    </w:rPr>
  </w:style>
  <w:style w:type="paragraph" w:customStyle="1" w:styleId="EndNoteBibliography">
    <w:name w:val="EndNote Bibliography"/>
    <w:basedOn w:val="Normal"/>
    <w:link w:val="EndNoteBibliographyChar"/>
    <w:rsid w:val="002F4B3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F4B3B"/>
    <w:rPr>
      <w:rFonts w:ascii="Calibri" w:hAnsi="Calibri"/>
      <w:noProof/>
      <w:lang w:val="en-US"/>
    </w:rPr>
  </w:style>
  <w:style w:type="paragraph" w:styleId="Header">
    <w:name w:val="header"/>
    <w:basedOn w:val="Normal"/>
    <w:link w:val="HeaderChar"/>
    <w:uiPriority w:val="99"/>
    <w:unhideWhenUsed/>
    <w:rsid w:val="00012B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2B66"/>
  </w:style>
  <w:style w:type="paragraph" w:styleId="Footer">
    <w:name w:val="footer"/>
    <w:basedOn w:val="Normal"/>
    <w:link w:val="FooterChar"/>
    <w:uiPriority w:val="99"/>
    <w:unhideWhenUsed/>
    <w:rsid w:val="00012B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2B66"/>
  </w:style>
  <w:style w:type="paragraph" w:styleId="ListParagraph">
    <w:name w:val="List Paragraph"/>
    <w:basedOn w:val="Normal"/>
    <w:uiPriority w:val="34"/>
    <w:qFormat/>
    <w:rsid w:val="00012B66"/>
    <w:pPr>
      <w:ind w:left="720"/>
      <w:contextualSpacing/>
    </w:pPr>
  </w:style>
  <w:style w:type="character" w:styleId="CommentReference">
    <w:name w:val="annotation reference"/>
    <w:basedOn w:val="DefaultParagraphFont"/>
    <w:uiPriority w:val="99"/>
    <w:semiHidden/>
    <w:unhideWhenUsed/>
    <w:rsid w:val="00012B66"/>
    <w:rPr>
      <w:sz w:val="16"/>
      <w:szCs w:val="16"/>
    </w:rPr>
  </w:style>
  <w:style w:type="paragraph" w:styleId="CommentText">
    <w:name w:val="annotation text"/>
    <w:basedOn w:val="Normal"/>
    <w:link w:val="CommentTextChar"/>
    <w:uiPriority w:val="99"/>
    <w:unhideWhenUsed/>
    <w:rsid w:val="00012B66"/>
    <w:pPr>
      <w:spacing w:line="240" w:lineRule="auto"/>
    </w:pPr>
    <w:rPr>
      <w:sz w:val="20"/>
      <w:szCs w:val="20"/>
    </w:rPr>
  </w:style>
  <w:style w:type="character" w:customStyle="1" w:styleId="CommentTextChar">
    <w:name w:val="Comment Text Char"/>
    <w:basedOn w:val="DefaultParagraphFont"/>
    <w:link w:val="CommentText"/>
    <w:uiPriority w:val="99"/>
    <w:rsid w:val="00012B66"/>
    <w:rPr>
      <w:sz w:val="20"/>
      <w:szCs w:val="20"/>
    </w:rPr>
  </w:style>
  <w:style w:type="paragraph" w:styleId="CommentSubject">
    <w:name w:val="annotation subject"/>
    <w:basedOn w:val="CommentText"/>
    <w:next w:val="CommentText"/>
    <w:link w:val="CommentSubjectChar"/>
    <w:uiPriority w:val="99"/>
    <w:semiHidden/>
    <w:unhideWhenUsed/>
    <w:rsid w:val="00012B66"/>
    <w:rPr>
      <w:b/>
      <w:bCs/>
    </w:rPr>
  </w:style>
  <w:style w:type="character" w:customStyle="1" w:styleId="CommentSubjectChar">
    <w:name w:val="Comment Subject Char"/>
    <w:basedOn w:val="CommentTextChar"/>
    <w:link w:val="CommentSubject"/>
    <w:uiPriority w:val="99"/>
    <w:semiHidden/>
    <w:rsid w:val="00012B66"/>
    <w:rPr>
      <w:b/>
      <w:bCs/>
      <w:sz w:val="20"/>
      <w:szCs w:val="20"/>
    </w:rPr>
  </w:style>
  <w:style w:type="paragraph" w:styleId="BalloonText">
    <w:name w:val="Balloon Text"/>
    <w:basedOn w:val="Normal"/>
    <w:link w:val="BalloonTextChar"/>
    <w:uiPriority w:val="99"/>
    <w:semiHidden/>
    <w:unhideWhenUsed/>
    <w:rsid w:val="00012B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B66"/>
    <w:rPr>
      <w:rFonts w:ascii="Segoe UI" w:hAnsi="Segoe UI" w:cs="Segoe UI"/>
      <w:sz w:val="18"/>
      <w:szCs w:val="18"/>
    </w:rPr>
  </w:style>
  <w:style w:type="character" w:customStyle="1" w:styleId="Heading1Char">
    <w:name w:val="Heading 1 Char"/>
    <w:basedOn w:val="DefaultParagraphFont"/>
    <w:link w:val="Heading1"/>
    <w:rsid w:val="00AE6BD0"/>
    <w:rPr>
      <w:rFonts w:ascii="Calibri" w:eastAsia="Times New Roman" w:hAnsi="Calibri" w:cs="Arial"/>
      <w:b/>
      <w:bCs/>
      <w:kern w:val="32"/>
      <w:sz w:val="36"/>
      <w:szCs w:val="32"/>
    </w:rPr>
  </w:style>
  <w:style w:type="character" w:customStyle="1" w:styleId="Heading2Char">
    <w:name w:val="Heading 2 Char"/>
    <w:basedOn w:val="DefaultParagraphFont"/>
    <w:link w:val="Heading2"/>
    <w:rsid w:val="00AE6BD0"/>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semiHidden/>
    <w:rsid w:val="00AE6BD0"/>
    <w:rPr>
      <w:rFonts w:ascii="Calibri" w:eastAsia="Times New Roman" w:hAnsi="Calibri" w:cs="Arial"/>
      <w:b/>
      <w:kern w:val="32"/>
      <w:szCs w:val="26"/>
    </w:rPr>
  </w:style>
  <w:style w:type="character" w:customStyle="1" w:styleId="Heading4Char">
    <w:name w:val="Heading 4 Char"/>
    <w:basedOn w:val="DefaultParagraphFont"/>
    <w:link w:val="Heading4"/>
    <w:semiHidden/>
    <w:rsid w:val="00AE6BD0"/>
    <w:rPr>
      <w:rFonts w:ascii="Calibri" w:eastAsia="SimSun" w:hAnsi="Calibri" w:cs="Times New Roman"/>
      <w:b/>
      <w:iCs/>
      <w:kern w:val="32"/>
      <w:szCs w:val="24"/>
    </w:rPr>
  </w:style>
  <w:style w:type="character" w:customStyle="1" w:styleId="Heading5Char">
    <w:name w:val="Heading 5 Char"/>
    <w:basedOn w:val="DefaultParagraphFont"/>
    <w:link w:val="Heading5"/>
    <w:semiHidden/>
    <w:rsid w:val="00AE6BD0"/>
    <w:rPr>
      <w:rFonts w:ascii="Calibri" w:eastAsia="SimSun" w:hAnsi="Calibri" w:cs="Times New Roman"/>
      <w:b/>
      <w:bCs/>
      <w:kern w:val="32"/>
      <w:szCs w:val="24"/>
    </w:rPr>
  </w:style>
  <w:style w:type="character" w:customStyle="1" w:styleId="Heading6Char">
    <w:name w:val="Heading 6 Char"/>
    <w:basedOn w:val="DefaultParagraphFont"/>
    <w:link w:val="Heading6"/>
    <w:semiHidden/>
    <w:rsid w:val="00AE6BD0"/>
    <w:rPr>
      <w:rFonts w:ascii="Calibri" w:eastAsia="SimSun" w:hAnsi="Calibri" w:cs="Times New Roman"/>
      <w:bCs/>
      <w:iCs/>
      <w:kern w:val="32"/>
      <w:szCs w:val="24"/>
    </w:rPr>
  </w:style>
  <w:style w:type="character" w:customStyle="1" w:styleId="Heading7Char">
    <w:name w:val="Heading 7 Char"/>
    <w:basedOn w:val="DefaultParagraphFont"/>
    <w:link w:val="Heading7"/>
    <w:semiHidden/>
    <w:rsid w:val="00AE6BD0"/>
    <w:rPr>
      <w:rFonts w:ascii="Calibri" w:eastAsia="SimSun" w:hAnsi="Calibri" w:cs="Times New Roman"/>
      <w:bCs/>
      <w:iCs/>
      <w:kern w:val="32"/>
      <w:szCs w:val="24"/>
    </w:rPr>
  </w:style>
  <w:style w:type="character" w:customStyle="1" w:styleId="Heading8Char">
    <w:name w:val="Heading 8 Char"/>
    <w:basedOn w:val="DefaultParagraphFont"/>
    <w:link w:val="Heading8"/>
    <w:semiHidden/>
    <w:rsid w:val="00AE6BD0"/>
    <w:rPr>
      <w:rFonts w:ascii="Calibri" w:eastAsia="SimSun" w:hAnsi="Calibri" w:cs="Times New Roman"/>
      <w:bCs/>
      <w:kern w:val="32"/>
      <w:szCs w:val="32"/>
    </w:rPr>
  </w:style>
  <w:style w:type="character" w:customStyle="1" w:styleId="Heading9Char">
    <w:name w:val="Heading 9 Char"/>
    <w:basedOn w:val="DefaultParagraphFont"/>
    <w:link w:val="Heading9"/>
    <w:semiHidden/>
    <w:rsid w:val="00AE6BD0"/>
    <w:rPr>
      <w:rFonts w:ascii="Calibri" w:eastAsia="SimSun" w:hAnsi="Calibri" w:cs="Times New Roman"/>
      <w:bCs/>
      <w:iCs/>
      <w:color w:val="000000"/>
      <w:kern w:val="32"/>
      <w:szCs w:val="32"/>
    </w:rPr>
  </w:style>
  <w:style w:type="character" w:styleId="Hyperlink">
    <w:name w:val="Hyperlink"/>
    <w:basedOn w:val="DefaultParagraphFont"/>
    <w:uiPriority w:val="99"/>
    <w:unhideWhenUsed/>
    <w:rsid w:val="00FC3EDB"/>
    <w:rPr>
      <w:color w:val="0000FF"/>
      <w:u w:val="single"/>
    </w:rPr>
  </w:style>
  <w:style w:type="paragraph" w:styleId="NormalWeb">
    <w:name w:val="Normal (Web)"/>
    <w:basedOn w:val="Normal"/>
    <w:uiPriority w:val="99"/>
    <w:semiHidden/>
    <w:unhideWhenUsed/>
    <w:rsid w:val="00FC3EDB"/>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semiHidden/>
    <w:unhideWhenUsed/>
    <w:rsid w:val="005818DC"/>
  </w:style>
  <w:style w:type="paragraph" w:styleId="Revision">
    <w:name w:val="Revision"/>
    <w:hidden/>
    <w:uiPriority w:val="99"/>
    <w:semiHidden/>
    <w:rsid w:val="00DE364A"/>
    <w:pPr>
      <w:spacing w:after="0" w:line="240" w:lineRule="auto"/>
    </w:pPr>
  </w:style>
  <w:style w:type="character" w:styleId="FollowedHyperlink">
    <w:name w:val="FollowedHyperlink"/>
    <w:basedOn w:val="DefaultParagraphFont"/>
    <w:uiPriority w:val="99"/>
    <w:semiHidden/>
    <w:unhideWhenUsed/>
    <w:rsid w:val="00FD0040"/>
    <w:rPr>
      <w:color w:val="954F72" w:themeColor="followedHyperlink"/>
      <w:u w:val="single"/>
    </w:rPr>
  </w:style>
  <w:style w:type="character" w:styleId="PageNumber">
    <w:name w:val="page number"/>
    <w:basedOn w:val="DefaultParagraphFont"/>
    <w:uiPriority w:val="99"/>
    <w:semiHidden/>
    <w:unhideWhenUsed/>
    <w:rsid w:val="00F93715"/>
  </w:style>
  <w:style w:type="character" w:styleId="LineNumber">
    <w:name w:val="line number"/>
    <w:basedOn w:val="DefaultParagraphFont"/>
    <w:uiPriority w:val="99"/>
    <w:semiHidden/>
    <w:unhideWhenUsed/>
    <w:rsid w:val="00F93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880162">
      <w:bodyDiv w:val="1"/>
      <w:marLeft w:val="0"/>
      <w:marRight w:val="0"/>
      <w:marTop w:val="0"/>
      <w:marBottom w:val="0"/>
      <w:divBdr>
        <w:top w:val="none" w:sz="0" w:space="0" w:color="auto"/>
        <w:left w:val="none" w:sz="0" w:space="0" w:color="auto"/>
        <w:bottom w:val="none" w:sz="0" w:space="0" w:color="auto"/>
        <w:right w:val="none" w:sz="0" w:space="0" w:color="auto"/>
      </w:divBdr>
      <w:divsChild>
        <w:div w:id="1830052945">
          <w:marLeft w:val="0"/>
          <w:marRight w:val="1"/>
          <w:marTop w:val="0"/>
          <w:marBottom w:val="0"/>
          <w:divBdr>
            <w:top w:val="none" w:sz="0" w:space="0" w:color="auto"/>
            <w:left w:val="none" w:sz="0" w:space="0" w:color="auto"/>
            <w:bottom w:val="none" w:sz="0" w:space="0" w:color="auto"/>
            <w:right w:val="none" w:sz="0" w:space="0" w:color="auto"/>
          </w:divBdr>
          <w:divsChild>
            <w:div w:id="1105224837">
              <w:marLeft w:val="0"/>
              <w:marRight w:val="0"/>
              <w:marTop w:val="0"/>
              <w:marBottom w:val="0"/>
              <w:divBdr>
                <w:top w:val="none" w:sz="0" w:space="0" w:color="auto"/>
                <w:left w:val="none" w:sz="0" w:space="0" w:color="auto"/>
                <w:bottom w:val="none" w:sz="0" w:space="0" w:color="auto"/>
                <w:right w:val="none" w:sz="0" w:space="0" w:color="auto"/>
              </w:divBdr>
              <w:divsChild>
                <w:div w:id="2122071897">
                  <w:marLeft w:val="0"/>
                  <w:marRight w:val="1"/>
                  <w:marTop w:val="0"/>
                  <w:marBottom w:val="0"/>
                  <w:divBdr>
                    <w:top w:val="none" w:sz="0" w:space="0" w:color="auto"/>
                    <w:left w:val="none" w:sz="0" w:space="0" w:color="auto"/>
                    <w:bottom w:val="none" w:sz="0" w:space="0" w:color="auto"/>
                    <w:right w:val="none" w:sz="0" w:space="0" w:color="auto"/>
                  </w:divBdr>
                  <w:divsChild>
                    <w:div w:id="1974820760">
                      <w:marLeft w:val="0"/>
                      <w:marRight w:val="0"/>
                      <w:marTop w:val="0"/>
                      <w:marBottom w:val="0"/>
                      <w:divBdr>
                        <w:top w:val="none" w:sz="0" w:space="0" w:color="auto"/>
                        <w:left w:val="none" w:sz="0" w:space="0" w:color="auto"/>
                        <w:bottom w:val="none" w:sz="0" w:space="0" w:color="auto"/>
                        <w:right w:val="none" w:sz="0" w:space="0" w:color="auto"/>
                      </w:divBdr>
                      <w:divsChild>
                        <w:div w:id="942768020">
                          <w:marLeft w:val="0"/>
                          <w:marRight w:val="0"/>
                          <w:marTop w:val="0"/>
                          <w:marBottom w:val="0"/>
                          <w:divBdr>
                            <w:top w:val="none" w:sz="0" w:space="0" w:color="auto"/>
                            <w:left w:val="none" w:sz="0" w:space="0" w:color="auto"/>
                            <w:bottom w:val="none" w:sz="0" w:space="0" w:color="auto"/>
                            <w:right w:val="none" w:sz="0" w:space="0" w:color="auto"/>
                          </w:divBdr>
                          <w:divsChild>
                            <w:div w:id="1098863847">
                              <w:marLeft w:val="0"/>
                              <w:marRight w:val="0"/>
                              <w:marTop w:val="120"/>
                              <w:marBottom w:val="360"/>
                              <w:divBdr>
                                <w:top w:val="none" w:sz="0" w:space="0" w:color="auto"/>
                                <w:left w:val="none" w:sz="0" w:space="0" w:color="auto"/>
                                <w:bottom w:val="none" w:sz="0" w:space="0" w:color="auto"/>
                                <w:right w:val="none" w:sz="0" w:space="0" w:color="auto"/>
                              </w:divBdr>
                              <w:divsChild>
                                <w:div w:id="617175798">
                                  <w:marLeft w:val="420"/>
                                  <w:marRight w:val="0"/>
                                  <w:marTop w:val="0"/>
                                  <w:marBottom w:val="0"/>
                                  <w:divBdr>
                                    <w:top w:val="none" w:sz="0" w:space="0" w:color="auto"/>
                                    <w:left w:val="none" w:sz="0" w:space="0" w:color="auto"/>
                                    <w:bottom w:val="none" w:sz="0" w:space="0" w:color="auto"/>
                                    <w:right w:val="none" w:sz="0" w:space="0" w:color="auto"/>
                                  </w:divBdr>
                                  <w:divsChild>
                                    <w:div w:id="2837296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102204">
      <w:bodyDiv w:val="1"/>
      <w:marLeft w:val="0"/>
      <w:marRight w:val="0"/>
      <w:marTop w:val="0"/>
      <w:marBottom w:val="0"/>
      <w:divBdr>
        <w:top w:val="none" w:sz="0" w:space="0" w:color="auto"/>
        <w:left w:val="none" w:sz="0" w:space="0" w:color="auto"/>
        <w:bottom w:val="none" w:sz="0" w:space="0" w:color="auto"/>
        <w:right w:val="none" w:sz="0" w:space="0" w:color="auto"/>
      </w:divBdr>
    </w:div>
    <w:div w:id="745420239">
      <w:bodyDiv w:val="1"/>
      <w:marLeft w:val="0"/>
      <w:marRight w:val="0"/>
      <w:marTop w:val="0"/>
      <w:marBottom w:val="0"/>
      <w:divBdr>
        <w:top w:val="none" w:sz="0" w:space="0" w:color="auto"/>
        <w:left w:val="none" w:sz="0" w:space="0" w:color="auto"/>
        <w:bottom w:val="none" w:sz="0" w:space="0" w:color="auto"/>
        <w:right w:val="none" w:sz="0" w:space="0" w:color="auto"/>
      </w:divBdr>
    </w:div>
    <w:div w:id="746225036">
      <w:bodyDiv w:val="1"/>
      <w:marLeft w:val="0"/>
      <w:marRight w:val="0"/>
      <w:marTop w:val="0"/>
      <w:marBottom w:val="0"/>
      <w:divBdr>
        <w:top w:val="none" w:sz="0" w:space="0" w:color="auto"/>
        <w:left w:val="none" w:sz="0" w:space="0" w:color="auto"/>
        <w:bottom w:val="none" w:sz="0" w:space="0" w:color="auto"/>
        <w:right w:val="none" w:sz="0" w:space="0" w:color="auto"/>
      </w:divBdr>
    </w:div>
    <w:div w:id="1620070309">
      <w:bodyDiv w:val="1"/>
      <w:marLeft w:val="0"/>
      <w:marRight w:val="0"/>
      <w:marTop w:val="0"/>
      <w:marBottom w:val="0"/>
      <w:divBdr>
        <w:top w:val="none" w:sz="0" w:space="0" w:color="auto"/>
        <w:left w:val="none" w:sz="0" w:space="0" w:color="auto"/>
        <w:bottom w:val="none" w:sz="0" w:space="0" w:color="auto"/>
        <w:right w:val="none" w:sz="0" w:space="0" w:color="auto"/>
      </w:divBdr>
    </w:div>
    <w:div w:id="1768623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59A33-0681-4AC4-8C5D-D53CD5AF9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20</Pages>
  <Words>10946</Words>
  <Characters>6239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3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 S.</dc:creator>
  <cp:keywords/>
  <dc:description/>
  <cp:lastModifiedBy>Mansour S.</cp:lastModifiedBy>
  <cp:revision>9</cp:revision>
  <cp:lastPrinted>2017-02-16T15:07:00Z</cp:lastPrinted>
  <dcterms:created xsi:type="dcterms:W3CDTF">2017-04-05T10:41:00Z</dcterms:created>
  <dcterms:modified xsi:type="dcterms:W3CDTF">2017-04-11T08:50:00Z</dcterms:modified>
</cp:coreProperties>
</file>